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43324C56" w:rsidR="004C3C72" w:rsidRDefault="00993362" w:rsidP="00372C8E">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4F12A7DF"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28B8742C" w14:textId="4A2C9BFA" w:rsidR="008D1DDC" w:rsidRDefault="00C17AD7">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532697" w:history="1">
            <w:r w:rsidR="008D1DDC" w:rsidRPr="00453E2E">
              <w:rPr>
                <w:rStyle w:val="Hyperlink"/>
              </w:rPr>
              <w:t>ĐẶT VẤN ĐỀ</w:t>
            </w:r>
            <w:r w:rsidR="008D1DDC">
              <w:rPr>
                <w:webHidden/>
              </w:rPr>
              <w:tab/>
            </w:r>
            <w:r w:rsidR="008D1DDC">
              <w:rPr>
                <w:webHidden/>
              </w:rPr>
              <w:fldChar w:fldCharType="begin"/>
            </w:r>
            <w:r w:rsidR="008D1DDC">
              <w:rPr>
                <w:webHidden/>
              </w:rPr>
              <w:instrText xml:space="preserve"> PAGEREF _Toc134532697 \h </w:instrText>
            </w:r>
            <w:r w:rsidR="008D1DDC">
              <w:rPr>
                <w:webHidden/>
              </w:rPr>
            </w:r>
            <w:r w:rsidR="008D1DDC">
              <w:rPr>
                <w:webHidden/>
              </w:rPr>
              <w:fldChar w:fldCharType="separate"/>
            </w:r>
            <w:r w:rsidR="008D1DDC">
              <w:rPr>
                <w:webHidden/>
              </w:rPr>
              <w:t>1</w:t>
            </w:r>
            <w:r w:rsidR="008D1DDC">
              <w:rPr>
                <w:webHidden/>
              </w:rPr>
              <w:fldChar w:fldCharType="end"/>
            </w:r>
          </w:hyperlink>
        </w:p>
        <w:p w14:paraId="474D7993" w14:textId="675404C7"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698" w:history="1">
            <w:r w:rsidR="008D1DDC" w:rsidRPr="00453E2E">
              <w:rPr>
                <w:rStyle w:val="Hyperlink"/>
              </w:rPr>
              <w:t>Chương 1 – TỔNG QUAN</w:t>
            </w:r>
            <w:r w:rsidR="008D1DDC">
              <w:rPr>
                <w:webHidden/>
              </w:rPr>
              <w:tab/>
            </w:r>
            <w:r w:rsidR="008D1DDC">
              <w:rPr>
                <w:webHidden/>
              </w:rPr>
              <w:fldChar w:fldCharType="begin"/>
            </w:r>
            <w:r w:rsidR="008D1DDC">
              <w:rPr>
                <w:webHidden/>
              </w:rPr>
              <w:instrText xml:space="preserve"> PAGEREF _Toc134532698 \h </w:instrText>
            </w:r>
            <w:r w:rsidR="008D1DDC">
              <w:rPr>
                <w:webHidden/>
              </w:rPr>
            </w:r>
            <w:r w:rsidR="008D1DDC">
              <w:rPr>
                <w:webHidden/>
              </w:rPr>
              <w:fldChar w:fldCharType="separate"/>
            </w:r>
            <w:r w:rsidR="008D1DDC">
              <w:rPr>
                <w:webHidden/>
              </w:rPr>
              <w:t>3</w:t>
            </w:r>
            <w:r w:rsidR="008D1DDC">
              <w:rPr>
                <w:webHidden/>
              </w:rPr>
              <w:fldChar w:fldCharType="end"/>
            </w:r>
          </w:hyperlink>
        </w:p>
        <w:p w14:paraId="023DE216" w14:textId="0733E88B"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699" w:history="1">
            <w:r w:rsidR="008D1DDC" w:rsidRPr="00453E2E">
              <w:rPr>
                <w:rStyle w:val="Hyperlink"/>
              </w:rPr>
              <w:t>1.1. Tình hình mắc lao hiện nay</w:t>
            </w:r>
            <w:r w:rsidR="008D1DDC">
              <w:rPr>
                <w:webHidden/>
              </w:rPr>
              <w:tab/>
            </w:r>
            <w:r w:rsidR="008D1DDC">
              <w:rPr>
                <w:webHidden/>
              </w:rPr>
              <w:fldChar w:fldCharType="begin"/>
            </w:r>
            <w:r w:rsidR="008D1DDC">
              <w:rPr>
                <w:webHidden/>
              </w:rPr>
              <w:instrText xml:space="preserve"> PAGEREF _Toc134532699 \h </w:instrText>
            </w:r>
            <w:r w:rsidR="008D1DDC">
              <w:rPr>
                <w:webHidden/>
              </w:rPr>
            </w:r>
            <w:r w:rsidR="008D1DDC">
              <w:rPr>
                <w:webHidden/>
              </w:rPr>
              <w:fldChar w:fldCharType="separate"/>
            </w:r>
            <w:r w:rsidR="008D1DDC">
              <w:rPr>
                <w:webHidden/>
              </w:rPr>
              <w:t>3</w:t>
            </w:r>
            <w:r w:rsidR="008D1DDC">
              <w:rPr>
                <w:webHidden/>
              </w:rPr>
              <w:fldChar w:fldCharType="end"/>
            </w:r>
          </w:hyperlink>
        </w:p>
        <w:p w14:paraId="1B1705C4" w14:textId="5A7D1C37"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0" w:history="1">
            <w:r w:rsidR="008D1DDC" w:rsidRPr="00453E2E">
              <w:rPr>
                <w:rStyle w:val="Hyperlink"/>
              </w:rPr>
              <w:t>1.2. Một số hiểu biết về bệnh lao phổi</w:t>
            </w:r>
            <w:r w:rsidR="008D1DDC">
              <w:rPr>
                <w:webHidden/>
              </w:rPr>
              <w:tab/>
            </w:r>
            <w:r w:rsidR="008D1DDC">
              <w:rPr>
                <w:webHidden/>
              </w:rPr>
              <w:fldChar w:fldCharType="begin"/>
            </w:r>
            <w:r w:rsidR="008D1DDC">
              <w:rPr>
                <w:webHidden/>
              </w:rPr>
              <w:instrText xml:space="preserve"> PAGEREF _Toc134532700 \h </w:instrText>
            </w:r>
            <w:r w:rsidR="008D1DDC">
              <w:rPr>
                <w:webHidden/>
              </w:rPr>
            </w:r>
            <w:r w:rsidR="008D1DDC">
              <w:rPr>
                <w:webHidden/>
              </w:rPr>
              <w:fldChar w:fldCharType="separate"/>
            </w:r>
            <w:r w:rsidR="008D1DDC">
              <w:rPr>
                <w:webHidden/>
              </w:rPr>
              <w:t>5</w:t>
            </w:r>
            <w:r w:rsidR="008D1DDC">
              <w:rPr>
                <w:webHidden/>
              </w:rPr>
              <w:fldChar w:fldCharType="end"/>
            </w:r>
          </w:hyperlink>
        </w:p>
        <w:p w14:paraId="5D44E447" w14:textId="3078501E"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1" w:history="1">
            <w:r w:rsidR="008D1DDC" w:rsidRPr="00453E2E">
              <w:rPr>
                <w:rStyle w:val="Hyperlink"/>
              </w:rPr>
              <w:t>1.3. Dinh dưỡng bệnh nhân lao phổi</w:t>
            </w:r>
            <w:r w:rsidR="008D1DDC">
              <w:rPr>
                <w:webHidden/>
              </w:rPr>
              <w:tab/>
            </w:r>
            <w:r w:rsidR="008D1DDC">
              <w:rPr>
                <w:webHidden/>
              </w:rPr>
              <w:fldChar w:fldCharType="begin"/>
            </w:r>
            <w:r w:rsidR="008D1DDC">
              <w:rPr>
                <w:webHidden/>
              </w:rPr>
              <w:instrText xml:space="preserve"> PAGEREF _Toc134532701 \h </w:instrText>
            </w:r>
            <w:r w:rsidR="008D1DDC">
              <w:rPr>
                <w:webHidden/>
              </w:rPr>
            </w:r>
            <w:r w:rsidR="008D1DDC">
              <w:rPr>
                <w:webHidden/>
              </w:rPr>
              <w:fldChar w:fldCharType="separate"/>
            </w:r>
            <w:r w:rsidR="008D1DDC">
              <w:rPr>
                <w:webHidden/>
              </w:rPr>
              <w:t>14</w:t>
            </w:r>
            <w:r w:rsidR="008D1DDC">
              <w:rPr>
                <w:webHidden/>
              </w:rPr>
              <w:fldChar w:fldCharType="end"/>
            </w:r>
          </w:hyperlink>
        </w:p>
        <w:p w14:paraId="36F671DA" w14:textId="2824A740"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2" w:history="1">
            <w:r w:rsidR="008D1DDC" w:rsidRPr="00453E2E">
              <w:rPr>
                <w:rStyle w:val="Hyperlink"/>
              </w:rPr>
              <w:t>1.4. Phương pháp đánh giá tình trạng dinh dưỡng của bệnh nhân</w:t>
            </w:r>
            <w:r w:rsidR="008D1DDC">
              <w:rPr>
                <w:webHidden/>
              </w:rPr>
              <w:tab/>
            </w:r>
            <w:r w:rsidR="008D1DDC">
              <w:rPr>
                <w:webHidden/>
              </w:rPr>
              <w:fldChar w:fldCharType="begin"/>
            </w:r>
            <w:r w:rsidR="008D1DDC">
              <w:rPr>
                <w:webHidden/>
              </w:rPr>
              <w:instrText xml:space="preserve"> PAGEREF _Toc134532702 \h </w:instrText>
            </w:r>
            <w:r w:rsidR="008D1DDC">
              <w:rPr>
                <w:webHidden/>
              </w:rPr>
            </w:r>
            <w:r w:rsidR="008D1DDC">
              <w:rPr>
                <w:webHidden/>
              </w:rPr>
              <w:fldChar w:fldCharType="separate"/>
            </w:r>
            <w:r w:rsidR="008D1DDC">
              <w:rPr>
                <w:webHidden/>
              </w:rPr>
              <w:t>15</w:t>
            </w:r>
            <w:r w:rsidR="008D1DDC">
              <w:rPr>
                <w:webHidden/>
              </w:rPr>
              <w:fldChar w:fldCharType="end"/>
            </w:r>
          </w:hyperlink>
        </w:p>
        <w:p w14:paraId="277A8DEA" w14:textId="4511E9CC"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03" w:history="1">
            <w:r w:rsidR="008D1DDC" w:rsidRPr="00453E2E">
              <w:rPr>
                <w:rStyle w:val="Hyperlink"/>
              </w:rPr>
              <w:t>Chương 2 - ĐỐI TƯỢNG VÀ PHƯƠNG PHÁP NGHIÊN CỨU</w:t>
            </w:r>
            <w:r w:rsidR="008D1DDC">
              <w:rPr>
                <w:webHidden/>
              </w:rPr>
              <w:tab/>
            </w:r>
            <w:r w:rsidR="008D1DDC">
              <w:rPr>
                <w:webHidden/>
              </w:rPr>
              <w:fldChar w:fldCharType="begin"/>
            </w:r>
            <w:r w:rsidR="008D1DDC">
              <w:rPr>
                <w:webHidden/>
              </w:rPr>
              <w:instrText xml:space="preserve"> PAGEREF _Toc134532703 \h </w:instrText>
            </w:r>
            <w:r w:rsidR="008D1DDC">
              <w:rPr>
                <w:webHidden/>
              </w:rPr>
            </w:r>
            <w:r w:rsidR="008D1DDC">
              <w:rPr>
                <w:webHidden/>
              </w:rPr>
              <w:fldChar w:fldCharType="separate"/>
            </w:r>
            <w:r w:rsidR="008D1DDC">
              <w:rPr>
                <w:webHidden/>
              </w:rPr>
              <w:t>20</w:t>
            </w:r>
            <w:r w:rsidR="008D1DDC">
              <w:rPr>
                <w:webHidden/>
              </w:rPr>
              <w:fldChar w:fldCharType="end"/>
            </w:r>
          </w:hyperlink>
        </w:p>
        <w:p w14:paraId="23A31C0E" w14:textId="42568AE0"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4" w:history="1">
            <w:r w:rsidR="008D1DDC" w:rsidRPr="00453E2E">
              <w:rPr>
                <w:rStyle w:val="Hyperlink"/>
              </w:rPr>
              <w:t>2.1. Đối tượng, thời gian và địa điểm nghiên cứu</w:t>
            </w:r>
            <w:r w:rsidR="008D1DDC">
              <w:rPr>
                <w:webHidden/>
              </w:rPr>
              <w:tab/>
            </w:r>
            <w:r w:rsidR="008D1DDC">
              <w:rPr>
                <w:webHidden/>
              </w:rPr>
              <w:fldChar w:fldCharType="begin"/>
            </w:r>
            <w:r w:rsidR="008D1DDC">
              <w:rPr>
                <w:webHidden/>
              </w:rPr>
              <w:instrText xml:space="preserve"> PAGEREF _Toc134532704 \h </w:instrText>
            </w:r>
            <w:r w:rsidR="008D1DDC">
              <w:rPr>
                <w:webHidden/>
              </w:rPr>
            </w:r>
            <w:r w:rsidR="008D1DDC">
              <w:rPr>
                <w:webHidden/>
              </w:rPr>
              <w:fldChar w:fldCharType="separate"/>
            </w:r>
            <w:r w:rsidR="008D1DDC">
              <w:rPr>
                <w:webHidden/>
              </w:rPr>
              <w:t>20</w:t>
            </w:r>
            <w:r w:rsidR="008D1DDC">
              <w:rPr>
                <w:webHidden/>
              </w:rPr>
              <w:fldChar w:fldCharType="end"/>
            </w:r>
          </w:hyperlink>
        </w:p>
        <w:p w14:paraId="43781AF4" w14:textId="5BFFAC1B"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5" w:history="1">
            <w:r w:rsidR="008D1DDC" w:rsidRPr="00453E2E">
              <w:rPr>
                <w:rStyle w:val="Hyperlink"/>
              </w:rPr>
              <w:t>2.2. Phương pháp nghiên cứu</w:t>
            </w:r>
            <w:r w:rsidR="008D1DDC">
              <w:rPr>
                <w:webHidden/>
              </w:rPr>
              <w:tab/>
            </w:r>
            <w:r w:rsidR="008D1DDC">
              <w:rPr>
                <w:webHidden/>
              </w:rPr>
              <w:fldChar w:fldCharType="begin"/>
            </w:r>
            <w:r w:rsidR="008D1DDC">
              <w:rPr>
                <w:webHidden/>
              </w:rPr>
              <w:instrText xml:space="preserve"> PAGEREF _Toc134532705 \h </w:instrText>
            </w:r>
            <w:r w:rsidR="008D1DDC">
              <w:rPr>
                <w:webHidden/>
              </w:rPr>
            </w:r>
            <w:r w:rsidR="008D1DDC">
              <w:rPr>
                <w:webHidden/>
              </w:rPr>
              <w:fldChar w:fldCharType="separate"/>
            </w:r>
            <w:r w:rsidR="008D1DDC">
              <w:rPr>
                <w:webHidden/>
              </w:rPr>
              <w:t>22</w:t>
            </w:r>
            <w:r w:rsidR="008D1DDC">
              <w:rPr>
                <w:webHidden/>
              </w:rPr>
              <w:fldChar w:fldCharType="end"/>
            </w:r>
          </w:hyperlink>
        </w:p>
        <w:p w14:paraId="71AEE29F" w14:textId="2D60DD8F"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06" w:history="1">
            <w:r w:rsidR="008D1DDC" w:rsidRPr="00453E2E">
              <w:rPr>
                <w:rStyle w:val="Hyperlink"/>
              </w:rPr>
              <w:t>Chương 3 – KẾT QUẢ</w:t>
            </w:r>
            <w:r w:rsidR="008D1DDC">
              <w:rPr>
                <w:webHidden/>
              </w:rPr>
              <w:tab/>
            </w:r>
            <w:r w:rsidR="008D1DDC">
              <w:rPr>
                <w:webHidden/>
              </w:rPr>
              <w:fldChar w:fldCharType="begin"/>
            </w:r>
            <w:r w:rsidR="008D1DDC">
              <w:rPr>
                <w:webHidden/>
              </w:rPr>
              <w:instrText xml:space="preserve"> PAGEREF _Toc134532706 \h </w:instrText>
            </w:r>
            <w:r w:rsidR="008D1DDC">
              <w:rPr>
                <w:webHidden/>
              </w:rPr>
            </w:r>
            <w:r w:rsidR="008D1DDC">
              <w:rPr>
                <w:webHidden/>
              </w:rPr>
              <w:fldChar w:fldCharType="separate"/>
            </w:r>
            <w:r w:rsidR="008D1DDC">
              <w:rPr>
                <w:webHidden/>
              </w:rPr>
              <w:t>28</w:t>
            </w:r>
            <w:r w:rsidR="008D1DDC">
              <w:rPr>
                <w:webHidden/>
              </w:rPr>
              <w:fldChar w:fldCharType="end"/>
            </w:r>
          </w:hyperlink>
        </w:p>
        <w:p w14:paraId="5D38E1C0" w14:textId="03A14C1A"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7" w:history="1">
            <w:r w:rsidR="008D1DDC" w:rsidRPr="00453E2E">
              <w:rPr>
                <w:rStyle w:val="Hyperlink"/>
              </w:rPr>
              <w:t>3.1. Đặc điểm tình trạng dinh dưỡng của đối tượng nghiên cứu</w:t>
            </w:r>
            <w:r w:rsidR="008D1DDC">
              <w:rPr>
                <w:webHidden/>
              </w:rPr>
              <w:tab/>
            </w:r>
            <w:r w:rsidR="008D1DDC">
              <w:rPr>
                <w:webHidden/>
              </w:rPr>
              <w:fldChar w:fldCharType="begin"/>
            </w:r>
            <w:r w:rsidR="008D1DDC">
              <w:rPr>
                <w:webHidden/>
              </w:rPr>
              <w:instrText xml:space="preserve"> PAGEREF _Toc134532707 \h </w:instrText>
            </w:r>
            <w:r w:rsidR="008D1DDC">
              <w:rPr>
                <w:webHidden/>
              </w:rPr>
            </w:r>
            <w:r w:rsidR="008D1DDC">
              <w:rPr>
                <w:webHidden/>
              </w:rPr>
              <w:fldChar w:fldCharType="separate"/>
            </w:r>
            <w:r w:rsidR="008D1DDC">
              <w:rPr>
                <w:webHidden/>
              </w:rPr>
              <w:t>28</w:t>
            </w:r>
            <w:r w:rsidR="008D1DDC">
              <w:rPr>
                <w:webHidden/>
              </w:rPr>
              <w:fldChar w:fldCharType="end"/>
            </w:r>
          </w:hyperlink>
        </w:p>
        <w:p w14:paraId="6A39637B" w14:textId="4A6F59AF"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8" w:history="1">
            <w:r w:rsidR="008D1DDC" w:rsidRPr="00453E2E">
              <w:rPr>
                <w:rStyle w:val="Hyperlink"/>
              </w:rPr>
              <w:t>3.2. Tình trạng dinh dưỡng và các yếu tố liên quan của đối tượng nghiên cứu</w:t>
            </w:r>
            <w:r w:rsidR="008D1DDC">
              <w:rPr>
                <w:webHidden/>
              </w:rPr>
              <w:tab/>
            </w:r>
            <w:r w:rsidR="008D1DDC">
              <w:rPr>
                <w:webHidden/>
              </w:rPr>
              <w:fldChar w:fldCharType="begin"/>
            </w:r>
            <w:r w:rsidR="008D1DDC">
              <w:rPr>
                <w:webHidden/>
              </w:rPr>
              <w:instrText xml:space="preserve"> PAGEREF _Toc134532708 \h </w:instrText>
            </w:r>
            <w:r w:rsidR="008D1DDC">
              <w:rPr>
                <w:webHidden/>
              </w:rPr>
            </w:r>
            <w:r w:rsidR="008D1DDC">
              <w:rPr>
                <w:webHidden/>
              </w:rPr>
              <w:fldChar w:fldCharType="separate"/>
            </w:r>
            <w:r w:rsidR="008D1DDC">
              <w:rPr>
                <w:webHidden/>
              </w:rPr>
              <w:t>35</w:t>
            </w:r>
            <w:r w:rsidR="008D1DDC">
              <w:rPr>
                <w:webHidden/>
              </w:rPr>
              <w:fldChar w:fldCharType="end"/>
            </w:r>
          </w:hyperlink>
        </w:p>
        <w:p w14:paraId="36AA52A1" w14:textId="422E86A1"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09" w:history="1">
            <w:r w:rsidR="008D1DDC" w:rsidRPr="00453E2E">
              <w:rPr>
                <w:rStyle w:val="Hyperlink"/>
              </w:rPr>
              <w:t>Chương 4 – BÀN LUẬN</w:t>
            </w:r>
            <w:r w:rsidR="008D1DDC">
              <w:rPr>
                <w:webHidden/>
              </w:rPr>
              <w:tab/>
            </w:r>
            <w:r w:rsidR="008D1DDC">
              <w:rPr>
                <w:webHidden/>
              </w:rPr>
              <w:fldChar w:fldCharType="begin"/>
            </w:r>
            <w:r w:rsidR="008D1DDC">
              <w:rPr>
                <w:webHidden/>
              </w:rPr>
              <w:instrText xml:space="preserve"> PAGEREF _Toc134532709 \h </w:instrText>
            </w:r>
            <w:r w:rsidR="008D1DDC">
              <w:rPr>
                <w:webHidden/>
              </w:rPr>
            </w:r>
            <w:r w:rsidR="008D1DDC">
              <w:rPr>
                <w:webHidden/>
              </w:rPr>
              <w:fldChar w:fldCharType="separate"/>
            </w:r>
            <w:r w:rsidR="008D1DDC">
              <w:rPr>
                <w:webHidden/>
              </w:rPr>
              <w:t>46</w:t>
            </w:r>
            <w:r w:rsidR="008D1DDC">
              <w:rPr>
                <w:webHidden/>
              </w:rPr>
              <w:fldChar w:fldCharType="end"/>
            </w:r>
          </w:hyperlink>
        </w:p>
        <w:p w14:paraId="3F30C860" w14:textId="39DE1470"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0" w:history="1">
            <w:r w:rsidR="008D1DDC" w:rsidRPr="00453E2E">
              <w:rPr>
                <w:rStyle w:val="Hyperlink"/>
              </w:rPr>
              <w:t>4.1. Đặc điểm về tình trạng dinh dưỡng của đối tượng nghiên cứu</w:t>
            </w:r>
            <w:r w:rsidR="008D1DDC">
              <w:rPr>
                <w:webHidden/>
              </w:rPr>
              <w:tab/>
            </w:r>
            <w:r w:rsidR="008D1DDC">
              <w:rPr>
                <w:webHidden/>
              </w:rPr>
              <w:fldChar w:fldCharType="begin"/>
            </w:r>
            <w:r w:rsidR="008D1DDC">
              <w:rPr>
                <w:webHidden/>
              </w:rPr>
              <w:instrText xml:space="preserve"> PAGEREF _Toc134532710 \h </w:instrText>
            </w:r>
            <w:r w:rsidR="008D1DDC">
              <w:rPr>
                <w:webHidden/>
              </w:rPr>
            </w:r>
            <w:r w:rsidR="008D1DDC">
              <w:rPr>
                <w:webHidden/>
              </w:rPr>
              <w:fldChar w:fldCharType="separate"/>
            </w:r>
            <w:r w:rsidR="008D1DDC">
              <w:rPr>
                <w:webHidden/>
              </w:rPr>
              <w:t>46</w:t>
            </w:r>
            <w:r w:rsidR="008D1DDC">
              <w:rPr>
                <w:webHidden/>
              </w:rPr>
              <w:fldChar w:fldCharType="end"/>
            </w:r>
          </w:hyperlink>
        </w:p>
        <w:p w14:paraId="4D83D534" w14:textId="2BC1DADC"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1" w:history="1">
            <w:r w:rsidR="008D1DDC" w:rsidRPr="00453E2E">
              <w:rPr>
                <w:rStyle w:val="Hyperlink"/>
              </w:rPr>
              <w:t>4.2. Tình trạng dinh dưỡng và các yếu tố liên quan của đối tượng nghiên cứu</w:t>
            </w:r>
            <w:r w:rsidR="008D1DDC">
              <w:rPr>
                <w:webHidden/>
              </w:rPr>
              <w:tab/>
            </w:r>
            <w:r w:rsidR="008D1DDC">
              <w:rPr>
                <w:webHidden/>
              </w:rPr>
              <w:fldChar w:fldCharType="begin"/>
            </w:r>
            <w:r w:rsidR="008D1DDC">
              <w:rPr>
                <w:webHidden/>
              </w:rPr>
              <w:instrText xml:space="preserve"> PAGEREF _Toc134532711 \h </w:instrText>
            </w:r>
            <w:r w:rsidR="008D1DDC">
              <w:rPr>
                <w:webHidden/>
              </w:rPr>
            </w:r>
            <w:r w:rsidR="008D1DDC">
              <w:rPr>
                <w:webHidden/>
              </w:rPr>
              <w:fldChar w:fldCharType="separate"/>
            </w:r>
            <w:r w:rsidR="008D1DDC">
              <w:rPr>
                <w:webHidden/>
              </w:rPr>
              <w:t>50</w:t>
            </w:r>
            <w:r w:rsidR="008D1DDC">
              <w:rPr>
                <w:webHidden/>
              </w:rPr>
              <w:fldChar w:fldCharType="end"/>
            </w:r>
          </w:hyperlink>
        </w:p>
        <w:p w14:paraId="55970CEC" w14:textId="7504E1EC"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2" w:history="1">
            <w:r w:rsidR="008D1DDC" w:rsidRPr="00453E2E">
              <w:rPr>
                <w:rStyle w:val="Hyperlink"/>
              </w:rPr>
              <w:t>Chương 5 – KẾT LUẬN</w:t>
            </w:r>
            <w:r w:rsidR="008D1DDC">
              <w:rPr>
                <w:webHidden/>
              </w:rPr>
              <w:tab/>
            </w:r>
            <w:r w:rsidR="008D1DDC">
              <w:rPr>
                <w:webHidden/>
              </w:rPr>
              <w:fldChar w:fldCharType="begin"/>
            </w:r>
            <w:r w:rsidR="008D1DDC">
              <w:rPr>
                <w:webHidden/>
              </w:rPr>
              <w:instrText xml:space="preserve"> PAGEREF _Toc134532712 \h </w:instrText>
            </w:r>
            <w:r w:rsidR="008D1DDC">
              <w:rPr>
                <w:webHidden/>
              </w:rPr>
            </w:r>
            <w:r w:rsidR="008D1DDC">
              <w:rPr>
                <w:webHidden/>
              </w:rPr>
              <w:fldChar w:fldCharType="separate"/>
            </w:r>
            <w:r w:rsidR="008D1DDC">
              <w:rPr>
                <w:webHidden/>
              </w:rPr>
              <w:t>51</w:t>
            </w:r>
            <w:r w:rsidR="008D1DDC">
              <w:rPr>
                <w:webHidden/>
              </w:rPr>
              <w:fldChar w:fldCharType="end"/>
            </w:r>
          </w:hyperlink>
        </w:p>
        <w:p w14:paraId="1ED79C31" w14:textId="5BF247E4"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3" w:history="1">
            <w:r w:rsidR="008D1DDC" w:rsidRPr="00453E2E">
              <w:rPr>
                <w:rStyle w:val="Hyperlink"/>
              </w:rPr>
              <w:t>5.1. Thực trạng dinh dưỡng ở bệnh nhân lao phổi mới tại Bệnh viện Phổi Hải Phòng năm 2021 – 2022</w:t>
            </w:r>
            <w:r w:rsidR="008D1DDC">
              <w:rPr>
                <w:webHidden/>
              </w:rPr>
              <w:tab/>
            </w:r>
            <w:r w:rsidR="008D1DDC">
              <w:rPr>
                <w:webHidden/>
              </w:rPr>
              <w:fldChar w:fldCharType="begin"/>
            </w:r>
            <w:r w:rsidR="008D1DDC">
              <w:rPr>
                <w:webHidden/>
              </w:rPr>
              <w:instrText xml:space="preserve"> PAGEREF _Toc134532713 \h </w:instrText>
            </w:r>
            <w:r w:rsidR="008D1DDC">
              <w:rPr>
                <w:webHidden/>
              </w:rPr>
            </w:r>
            <w:r w:rsidR="008D1DDC">
              <w:rPr>
                <w:webHidden/>
              </w:rPr>
              <w:fldChar w:fldCharType="separate"/>
            </w:r>
            <w:r w:rsidR="008D1DDC">
              <w:rPr>
                <w:webHidden/>
              </w:rPr>
              <w:t>51</w:t>
            </w:r>
            <w:r w:rsidR="008D1DDC">
              <w:rPr>
                <w:webHidden/>
              </w:rPr>
              <w:fldChar w:fldCharType="end"/>
            </w:r>
          </w:hyperlink>
        </w:p>
        <w:p w14:paraId="508FD133" w14:textId="3E9AB7FE"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4" w:history="1">
            <w:r w:rsidR="008D1DDC" w:rsidRPr="00453E2E">
              <w:rPr>
                <w:rStyle w:val="Hyperlink"/>
              </w:rPr>
              <w:t>5.2. Các yếu tố liên quan đến tình trạng dinh dưỡng ở bệnh nhân lao phổi mới tại Bệnh viện Phổi Hải Phòng năm 2021 – 2022</w:t>
            </w:r>
            <w:r w:rsidR="008D1DDC">
              <w:rPr>
                <w:webHidden/>
              </w:rPr>
              <w:tab/>
            </w:r>
            <w:r w:rsidR="008D1DDC">
              <w:rPr>
                <w:webHidden/>
              </w:rPr>
              <w:fldChar w:fldCharType="begin"/>
            </w:r>
            <w:r w:rsidR="008D1DDC">
              <w:rPr>
                <w:webHidden/>
              </w:rPr>
              <w:instrText xml:space="preserve"> PAGEREF _Toc134532714 \h </w:instrText>
            </w:r>
            <w:r w:rsidR="008D1DDC">
              <w:rPr>
                <w:webHidden/>
              </w:rPr>
            </w:r>
            <w:r w:rsidR="008D1DDC">
              <w:rPr>
                <w:webHidden/>
              </w:rPr>
              <w:fldChar w:fldCharType="separate"/>
            </w:r>
            <w:r w:rsidR="008D1DDC">
              <w:rPr>
                <w:webHidden/>
              </w:rPr>
              <w:t>51</w:t>
            </w:r>
            <w:r w:rsidR="008D1DDC">
              <w:rPr>
                <w:webHidden/>
              </w:rPr>
              <w:fldChar w:fldCharType="end"/>
            </w:r>
          </w:hyperlink>
        </w:p>
        <w:p w14:paraId="385983B8" w14:textId="4753D7D9"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5" w:history="1">
            <w:r w:rsidR="008D1DDC" w:rsidRPr="00453E2E">
              <w:rPr>
                <w:rStyle w:val="Hyperlink"/>
              </w:rPr>
              <w:t>5.3. Hạn chế nghiên cứu</w:t>
            </w:r>
            <w:r w:rsidR="008D1DDC">
              <w:rPr>
                <w:webHidden/>
              </w:rPr>
              <w:tab/>
            </w:r>
            <w:r w:rsidR="008D1DDC">
              <w:rPr>
                <w:webHidden/>
              </w:rPr>
              <w:fldChar w:fldCharType="begin"/>
            </w:r>
            <w:r w:rsidR="008D1DDC">
              <w:rPr>
                <w:webHidden/>
              </w:rPr>
              <w:instrText xml:space="preserve"> PAGEREF _Toc134532715 \h </w:instrText>
            </w:r>
            <w:r w:rsidR="008D1DDC">
              <w:rPr>
                <w:webHidden/>
              </w:rPr>
            </w:r>
            <w:r w:rsidR="008D1DDC">
              <w:rPr>
                <w:webHidden/>
              </w:rPr>
              <w:fldChar w:fldCharType="separate"/>
            </w:r>
            <w:r w:rsidR="008D1DDC">
              <w:rPr>
                <w:webHidden/>
              </w:rPr>
              <w:t>51</w:t>
            </w:r>
            <w:r w:rsidR="008D1DDC">
              <w:rPr>
                <w:webHidden/>
              </w:rPr>
              <w:fldChar w:fldCharType="end"/>
            </w:r>
          </w:hyperlink>
        </w:p>
        <w:p w14:paraId="5D1EFCCA" w14:textId="766ED213"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6" w:history="1">
            <w:r w:rsidR="008D1DDC" w:rsidRPr="00453E2E">
              <w:rPr>
                <w:rStyle w:val="Hyperlink"/>
              </w:rPr>
              <w:t>Chương 6 – KHUYẾN NGHỊ</w:t>
            </w:r>
            <w:r w:rsidR="008D1DDC">
              <w:rPr>
                <w:webHidden/>
              </w:rPr>
              <w:tab/>
            </w:r>
            <w:r w:rsidR="008D1DDC">
              <w:rPr>
                <w:webHidden/>
              </w:rPr>
              <w:fldChar w:fldCharType="begin"/>
            </w:r>
            <w:r w:rsidR="008D1DDC">
              <w:rPr>
                <w:webHidden/>
              </w:rPr>
              <w:instrText xml:space="preserve"> PAGEREF _Toc134532716 \h </w:instrText>
            </w:r>
            <w:r w:rsidR="008D1DDC">
              <w:rPr>
                <w:webHidden/>
              </w:rPr>
            </w:r>
            <w:r w:rsidR="008D1DDC">
              <w:rPr>
                <w:webHidden/>
              </w:rPr>
              <w:fldChar w:fldCharType="separate"/>
            </w:r>
            <w:r w:rsidR="008D1DDC">
              <w:rPr>
                <w:webHidden/>
              </w:rPr>
              <w:t>52</w:t>
            </w:r>
            <w:r w:rsidR="008D1DDC">
              <w:rPr>
                <w:webHidden/>
              </w:rPr>
              <w:fldChar w:fldCharType="end"/>
            </w:r>
          </w:hyperlink>
        </w:p>
        <w:p w14:paraId="08D4AE26" w14:textId="0013748D"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7" w:history="1">
            <w:r w:rsidR="008D1DDC" w:rsidRPr="00453E2E">
              <w:rPr>
                <w:rStyle w:val="Hyperlink"/>
              </w:rPr>
              <w:t>TÀI LIỆU THAM KHẢO</w:t>
            </w:r>
            <w:r w:rsidR="008D1DDC">
              <w:rPr>
                <w:webHidden/>
              </w:rPr>
              <w:tab/>
            </w:r>
            <w:r w:rsidR="008D1DDC">
              <w:rPr>
                <w:webHidden/>
              </w:rPr>
              <w:fldChar w:fldCharType="begin"/>
            </w:r>
            <w:r w:rsidR="008D1DDC">
              <w:rPr>
                <w:webHidden/>
              </w:rPr>
              <w:instrText xml:space="preserve"> PAGEREF _Toc134532717 \h </w:instrText>
            </w:r>
            <w:r w:rsidR="008D1DDC">
              <w:rPr>
                <w:webHidden/>
              </w:rPr>
            </w:r>
            <w:r w:rsidR="008D1DDC">
              <w:rPr>
                <w:webHidden/>
              </w:rPr>
              <w:fldChar w:fldCharType="separate"/>
            </w:r>
            <w:r w:rsidR="008D1DDC">
              <w:rPr>
                <w:webHidden/>
              </w:rPr>
              <w:t>53</w:t>
            </w:r>
            <w:r w:rsidR="008D1DDC">
              <w:rPr>
                <w:webHidden/>
              </w:rPr>
              <w:fldChar w:fldCharType="end"/>
            </w:r>
          </w:hyperlink>
        </w:p>
        <w:p w14:paraId="62299655" w14:textId="2A897CBC"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8" w:history="1">
            <w:r w:rsidR="008D1DDC" w:rsidRPr="00453E2E">
              <w:rPr>
                <w:rStyle w:val="Hyperlink"/>
              </w:rPr>
              <w:t>PHỤ LỤC</w:t>
            </w:r>
            <w:r w:rsidR="008D1DDC">
              <w:rPr>
                <w:webHidden/>
              </w:rPr>
              <w:tab/>
            </w:r>
            <w:r w:rsidR="008D1DDC">
              <w:rPr>
                <w:webHidden/>
              </w:rPr>
              <w:fldChar w:fldCharType="begin"/>
            </w:r>
            <w:r w:rsidR="008D1DDC">
              <w:rPr>
                <w:webHidden/>
              </w:rPr>
              <w:instrText xml:space="preserve"> PAGEREF _Toc134532718 \h </w:instrText>
            </w:r>
            <w:r w:rsidR="008D1DDC">
              <w:rPr>
                <w:webHidden/>
              </w:rPr>
            </w:r>
            <w:r w:rsidR="008D1DDC">
              <w:rPr>
                <w:webHidden/>
              </w:rPr>
              <w:fldChar w:fldCharType="separate"/>
            </w:r>
            <w:r w:rsidR="008D1DDC">
              <w:rPr>
                <w:webHidden/>
              </w:rPr>
              <w:t>57</w:t>
            </w:r>
            <w:r w:rsidR="008D1DDC">
              <w:rPr>
                <w:webHidden/>
              </w:rPr>
              <w:fldChar w:fldCharType="end"/>
            </w:r>
          </w:hyperlink>
        </w:p>
        <w:p w14:paraId="18D2E423" w14:textId="7079335C"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569C8F38" w14:textId="77777777" w:rsidR="00E166BD"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4F2F4D0E" w14:textId="543E09E2"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3" w:history="1">
        <w:r w:rsidR="00E166BD" w:rsidRPr="00E47F62">
          <w:rPr>
            <w:rStyle w:val="Hyperlink"/>
          </w:rPr>
          <w:t xml:space="preserve">Bảng 1.1. </w:t>
        </w:r>
        <w:r w:rsidR="00E166BD" w:rsidRPr="00E47F62">
          <w:rPr>
            <w:rStyle w:val="Hyperlink"/>
            <w:bCs/>
          </w:rPr>
          <w:t>Ước tính gánh nặng bệnh lao tại Việt Nam năm 2021</w:t>
        </w:r>
      </w:hyperlink>
    </w:p>
    <w:p w14:paraId="64ABF9A3" w14:textId="13EC8CDF"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4" w:history="1">
        <w:r w:rsidR="00E166BD" w:rsidRPr="00E47F62">
          <w:rPr>
            <w:rStyle w:val="Hyperlink"/>
          </w:rPr>
          <w:t xml:space="preserve">Bảng 1.2. </w:t>
        </w:r>
        <w:r w:rsidR="00E166BD" w:rsidRPr="00E47F62">
          <w:rPr>
            <w:rStyle w:val="Hyperlink"/>
            <w:bCs/>
          </w:rPr>
          <w:t>Ước tính tỷ lệ mắc lao với MDR/RR-TB năm 2021</w:t>
        </w:r>
      </w:hyperlink>
    </w:p>
    <w:p w14:paraId="3494BD1B" w14:textId="0FCC1AB0"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5" w:history="1">
        <w:r w:rsidR="00E166BD" w:rsidRPr="00E47F62">
          <w:rPr>
            <w:rStyle w:val="Hyperlink"/>
          </w:rPr>
          <w:t>Bảng 1.3. Thông báo ca bệnh năm 2021</w:t>
        </w:r>
      </w:hyperlink>
    </w:p>
    <w:p w14:paraId="492774F2" w14:textId="43816EF0"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6" w:history="1">
        <w:r w:rsidR="00E166BD" w:rsidRPr="00E47F62">
          <w:rPr>
            <w:rStyle w:val="Hyperlink"/>
          </w:rPr>
          <w:t>Bảng 1.4. Chăm sóc lao/HIV ở bệnh nhân lao mới và tái phát 2021</w:t>
        </w:r>
      </w:hyperlink>
    </w:p>
    <w:p w14:paraId="09BE5457" w14:textId="58D6898C"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7" w:history="1">
        <w:r w:rsidR="00E166BD" w:rsidRPr="00E47F62">
          <w:rPr>
            <w:rStyle w:val="Hyperlink"/>
          </w:rPr>
          <w:t>Bảng 3.1</w:t>
        </w:r>
        <w:r w:rsidR="00E166BD" w:rsidRPr="00E47F62">
          <w:rPr>
            <w:rStyle w:val="Hyperlink"/>
            <w:bCs/>
          </w:rPr>
          <w:t>. Tình trạng dinh dưỡng theo BMI</w:t>
        </w:r>
      </w:hyperlink>
    </w:p>
    <w:p w14:paraId="65B63AB6" w14:textId="559A440B"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8" w:history="1">
        <w:r w:rsidR="00E166BD" w:rsidRPr="00E47F62">
          <w:rPr>
            <w:rStyle w:val="Hyperlink"/>
          </w:rPr>
          <w:t>Bảng 3.2</w:t>
        </w:r>
        <w:r w:rsidR="00E166BD" w:rsidRPr="00E47F62">
          <w:rPr>
            <w:rStyle w:val="Hyperlink"/>
            <w:bCs/>
          </w:rPr>
          <w:t>. Tình trạng dinh dưỡng theo SGA</w:t>
        </w:r>
      </w:hyperlink>
    </w:p>
    <w:p w14:paraId="1AF73F4C" w14:textId="6FF703DF"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9" w:history="1">
        <w:r w:rsidR="00E166BD" w:rsidRPr="00E47F62">
          <w:rPr>
            <w:rStyle w:val="Hyperlink"/>
          </w:rPr>
          <w:t>Bảng 3.3</w:t>
        </w:r>
        <w:r w:rsidR="00E166BD" w:rsidRPr="00E47F62">
          <w:rPr>
            <w:rStyle w:val="Hyperlink"/>
            <w:bCs/>
          </w:rPr>
          <w:t>. Đặc điểm SDD theo nhóm tuổi</w:t>
        </w:r>
      </w:hyperlink>
    </w:p>
    <w:p w14:paraId="1A43FEA9" w14:textId="61D9CB47"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0" w:history="1">
        <w:r w:rsidR="00E166BD" w:rsidRPr="00E47F62">
          <w:rPr>
            <w:rStyle w:val="Hyperlink"/>
          </w:rPr>
          <w:t>Bảng 3.4</w:t>
        </w:r>
        <w:r w:rsidR="00E166BD" w:rsidRPr="00E47F62">
          <w:rPr>
            <w:rStyle w:val="Hyperlink"/>
            <w:bCs/>
          </w:rPr>
          <w:t>. Đặc điểm SDD theo giới</w:t>
        </w:r>
      </w:hyperlink>
    </w:p>
    <w:p w14:paraId="3D8D47C7" w14:textId="05C14602"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1" w:history="1">
        <w:r w:rsidR="00E166BD" w:rsidRPr="00E47F62">
          <w:rPr>
            <w:rStyle w:val="Hyperlink"/>
          </w:rPr>
          <w:t>Bảng 3.5</w:t>
        </w:r>
        <w:r w:rsidR="00E166BD" w:rsidRPr="00E47F62">
          <w:rPr>
            <w:rStyle w:val="Hyperlink"/>
            <w:bCs/>
          </w:rPr>
          <w:t>. Đặc điểm SDD theo nghề nghiệp</w:t>
        </w:r>
      </w:hyperlink>
    </w:p>
    <w:p w14:paraId="7007617A" w14:textId="4A2AAA5C"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2" w:history="1">
        <w:r w:rsidR="00E166BD" w:rsidRPr="00E47F62">
          <w:rPr>
            <w:rStyle w:val="Hyperlink"/>
          </w:rPr>
          <w:t>Bảng 3.6</w:t>
        </w:r>
        <w:r w:rsidR="00E166BD" w:rsidRPr="00E47F62">
          <w:rPr>
            <w:rStyle w:val="Hyperlink"/>
            <w:bCs/>
          </w:rPr>
          <w:t>. Đặc điểm SDD theo khu vực địa lý</w:t>
        </w:r>
      </w:hyperlink>
    </w:p>
    <w:p w14:paraId="66336A66" w14:textId="778D5D4E"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3" w:history="1">
        <w:r w:rsidR="00E166BD" w:rsidRPr="00E47F62">
          <w:rPr>
            <w:rStyle w:val="Hyperlink"/>
          </w:rPr>
          <w:t>Bảng 3.7</w:t>
        </w:r>
        <w:r w:rsidR="00E166BD" w:rsidRPr="00E47F62">
          <w:rPr>
            <w:rStyle w:val="Hyperlink"/>
            <w:bCs/>
          </w:rPr>
          <w:t>. Đặc điểm SDD theo tiền sử bệnh lý mạn tính</w:t>
        </w:r>
      </w:hyperlink>
    </w:p>
    <w:p w14:paraId="5D85A63E" w14:textId="39231470"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4" w:history="1">
        <w:r w:rsidR="00E166BD" w:rsidRPr="00E47F62">
          <w:rPr>
            <w:rStyle w:val="Hyperlink"/>
          </w:rPr>
          <w:t>Bảng 3.8</w:t>
        </w:r>
        <w:r w:rsidR="00E166BD" w:rsidRPr="00E47F62">
          <w:rPr>
            <w:rStyle w:val="Hyperlink"/>
            <w:bCs/>
          </w:rPr>
          <w:t>. Đặc điểm SDD theo thời gian chẩn đoán bệnh</w:t>
        </w:r>
      </w:hyperlink>
    </w:p>
    <w:p w14:paraId="6B477488" w14:textId="05B063B7"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5" w:history="1">
        <w:r w:rsidR="00E166BD" w:rsidRPr="00E47F62">
          <w:rPr>
            <w:rStyle w:val="Hyperlink"/>
          </w:rPr>
          <w:t>Bảng 3.9</w:t>
        </w:r>
        <w:r w:rsidR="00E166BD" w:rsidRPr="00E47F62">
          <w:rPr>
            <w:rStyle w:val="Hyperlink"/>
            <w:bCs/>
          </w:rPr>
          <w:t>. Mối liên quan giữa nhóm tuổi và tình trạng dinh dưỡng</w:t>
        </w:r>
      </w:hyperlink>
    </w:p>
    <w:p w14:paraId="2F4E87B5" w14:textId="7B2FE3F5"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6" w:history="1">
        <w:r w:rsidR="00E166BD" w:rsidRPr="00E47F62">
          <w:rPr>
            <w:rStyle w:val="Hyperlink"/>
          </w:rPr>
          <w:t>Bảng 3.10. Mối liên quan giữa giới và tình trạng dinh dưỡng</w:t>
        </w:r>
      </w:hyperlink>
    </w:p>
    <w:p w14:paraId="72B8FFCB" w14:textId="4BF4AACB"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7" w:history="1">
        <w:r w:rsidR="00E166BD" w:rsidRPr="00E47F62">
          <w:rPr>
            <w:rStyle w:val="Hyperlink"/>
          </w:rPr>
          <w:t xml:space="preserve">Bảng 3.11. </w:t>
        </w:r>
        <w:r w:rsidR="00E166BD" w:rsidRPr="00E47F62">
          <w:rPr>
            <w:rStyle w:val="Hyperlink"/>
            <w:bCs/>
          </w:rPr>
          <w:t>Mối liên quan giữa nghề nghiệp và tình trạng dinh dưỡng</w:t>
        </w:r>
      </w:hyperlink>
    </w:p>
    <w:p w14:paraId="3E3A152B" w14:textId="011C5283"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8" w:history="1">
        <w:r w:rsidR="00E166BD" w:rsidRPr="00E47F62">
          <w:rPr>
            <w:rStyle w:val="Hyperlink"/>
          </w:rPr>
          <w:t xml:space="preserve">Bảng 3.12. </w:t>
        </w:r>
        <w:r w:rsidR="00E166BD" w:rsidRPr="00E47F62">
          <w:rPr>
            <w:rStyle w:val="Hyperlink"/>
            <w:bCs/>
          </w:rPr>
          <w:t>Mối liên quan giữa khu vực địa lý và tình trạng dinh dưỡng</w:t>
        </w:r>
      </w:hyperlink>
    </w:p>
    <w:p w14:paraId="554AE75D" w14:textId="38E4D8D5"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9" w:history="1">
        <w:r w:rsidR="00E166BD" w:rsidRPr="00E47F62">
          <w:rPr>
            <w:rStyle w:val="Hyperlink"/>
          </w:rPr>
          <w:t>Bảng 3.13</w:t>
        </w:r>
        <w:r w:rsidR="00E166BD" w:rsidRPr="00E47F62">
          <w:rPr>
            <w:rStyle w:val="Hyperlink"/>
            <w:bCs/>
          </w:rPr>
          <w:t>. Mối liên quan giữa thời gian chẩn đoán và TTDD</w:t>
        </w:r>
      </w:hyperlink>
    </w:p>
    <w:p w14:paraId="359AC556" w14:textId="649757B7"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0" w:history="1">
        <w:r w:rsidR="00E166BD" w:rsidRPr="00E47F62">
          <w:rPr>
            <w:rStyle w:val="Hyperlink"/>
          </w:rPr>
          <w:t>Bảng 3.14. Mối liên quan giữa tiền sử bệnh lý mạn tính và TTDD</w:t>
        </w:r>
      </w:hyperlink>
    </w:p>
    <w:p w14:paraId="0D9132F6" w14:textId="151556F8"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1" w:history="1">
        <w:r w:rsidR="00E166BD" w:rsidRPr="00E47F62">
          <w:rPr>
            <w:rStyle w:val="Hyperlink"/>
          </w:rPr>
          <w:t xml:space="preserve">Bảng 3.15. </w:t>
        </w:r>
        <w:r w:rsidR="00E166BD" w:rsidRPr="00E47F62">
          <w:rPr>
            <w:rStyle w:val="Hyperlink"/>
            <w:bCs/>
          </w:rPr>
          <w:t>Mối liên quan giữa triệu chứng sốt và TTDD</w:t>
        </w:r>
      </w:hyperlink>
    </w:p>
    <w:p w14:paraId="165CBC1F" w14:textId="5C40D6B8"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2" w:history="1">
        <w:r w:rsidR="00E166BD" w:rsidRPr="00E47F62">
          <w:rPr>
            <w:rStyle w:val="Hyperlink"/>
          </w:rPr>
          <w:t xml:space="preserve">Bảng 3.16. </w:t>
        </w:r>
        <w:r w:rsidR="00E166BD" w:rsidRPr="00E47F62">
          <w:rPr>
            <w:rStyle w:val="Hyperlink"/>
            <w:bCs/>
          </w:rPr>
          <w:t>Mối liên quan giữa triệu chứng ran và TTDD</w:t>
        </w:r>
      </w:hyperlink>
    </w:p>
    <w:p w14:paraId="7EA99FF0" w14:textId="6EF5568E"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3" w:history="1">
        <w:r w:rsidR="00E166BD" w:rsidRPr="00E47F62">
          <w:rPr>
            <w:rStyle w:val="Hyperlink"/>
          </w:rPr>
          <w:t xml:space="preserve">Bảng 3.17. </w:t>
        </w:r>
        <w:r w:rsidR="00E166BD" w:rsidRPr="00E47F62">
          <w:rPr>
            <w:rStyle w:val="Hyperlink"/>
            <w:bCs/>
          </w:rPr>
          <w:t>Mối liên quan giữa mức độ tổn thương trên phim X-quang phổi và TTDD</w:t>
        </w:r>
      </w:hyperlink>
    </w:p>
    <w:p w14:paraId="4C69C09C" w14:textId="74AF3A7E"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4" w:history="1">
        <w:r w:rsidR="00E166BD" w:rsidRPr="00E47F62">
          <w:rPr>
            <w:rStyle w:val="Hyperlink"/>
          </w:rPr>
          <w:t xml:space="preserve">Bảng 3.18. </w:t>
        </w:r>
        <w:r w:rsidR="00E166BD" w:rsidRPr="00E47F62">
          <w:rPr>
            <w:rStyle w:val="Hyperlink"/>
            <w:bCs/>
          </w:rPr>
          <w:t>Mối liên quan giữa tổn thương trên phim X-quang phổi có hang và TTDD</w:t>
        </w:r>
      </w:hyperlink>
    </w:p>
    <w:p w14:paraId="100EF56B" w14:textId="6F4395A4"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5" w:history="1">
        <w:r w:rsidR="00E166BD" w:rsidRPr="00E47F62">
          <w:rPr>
            <w:rStyle w:val="Hyperlink"/>
          </w:rPr>
          <w:t xml:space="preserve">Bảng 3.19. </w:t>
        </w:r>
        <w:r w:rsidR="00E166BD" w:rsidRPr="00E47F62">
          <w:rPr>
            <w:rStyle w:val="Hyperlink"/>
            <w:bCs/>
          </w:rPr>
          <w:t>Mối liên quan giữa tình trạng thiếu máu và TTDD</w:t>
        </w:r>
      </w:hyperlink>
    </w:p>
    <w:p w14:paraId="28E9CE0F" w14:textId="75D9EF34"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6" w:history="1">
        <w:r w:rsidR="00E166BD" w:rsidRPr="00E47F62">
          <w:rPr>
            <w:rStyle w:val="Hyperlink"/>
          </w:rPr>
          <w:t xml:space="preserve">Bảng 3.20. </w:t>
        </w:r>
        <w:r w:rsidR="00E166BD" w:rsidRPr="00E47F62">
          <w:rPr>
            <w:rStyle w:val="Hyperlink"/>
            <w:bCs/>
          </w:rPr>
          <w:t>Mối liên quan giữa số lượng bạch cầu và TTDD</w:t>
        </w:r>
      </w:hyperlink>
    </w:p>
    <w:p w14:paraId="2C92D42A" w14:textId="4481055D"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7" w:history="1">
        <w:r w:rsidR="00E166BD" w:rsidRPr="00E47F62">
          <w:rPr>
            <w:rStyle w:val="Hyperlink"/>
          </w:rPr>
          <w:t xml:space="preserve">Bảng 3.21. </w:t>
        </w:r>
        <w:r w:rsidR="00E166BD" w:rsidRPr="00E47F62">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79F07864" w14:textId="078F132E" w:rsidR="008D1DDC"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532769" w:history="1">
        <w:r w:rsidR="008D1DDC" w:rsidRPr="00250815">
          <w:rPr>
            <w:rStyle w:val="Hyperlink"/>
          </w:rPr>
          <w:t>Hình 3.1. Tỷ lệ tình trạng dinh dưỡng theo BMI</w:t>
        </w:r>
      </w:hyperlink>
    </w:p>
    <w:p w14:paraId="1947913C" w14:textId="179DA06C" w:rsidR="008D1DD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70" w:history="1">
        <w:r w:rsidR="008D1DDC" w:rsidRPr="00250815">
          <w:rPr>
            <w:rStyle w:val="Hyperlink"/>
          </w:rPr>
          <w:t>Hình 3.2. Tỷ lệ tình trạng dinh dưỡng theo SGA</w:t>
        </w:r>
      </w:hyperlink>
    </w:p>
    <w:p w14:paraId="3FB14F02" w14:textId="699B7CD7"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532697"/>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76D10CFE" w:rsidR="004C396C" w:rsidRDefault="004B11C7" w:rsidP="00D477BA">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D477BA" w:rsidRPr="002C128A">
        <w:t>Theo Berhanu Elfu Feleke (2019), tỷ lệ bệnh nhân SDD theo BMI là 50% [3].</w:t>
      </w:r>
      <w:r w:rsidR="00D477BA">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w:t>
      </w:r>
      <w:r w:rsidR="00BD2EB1">
        <w:t xml:space="preserve"> </w:t>
      </w:r>
      <w:r w:rsidR="00727912">
        <w:t>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0B8C86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8422A0">
        <w:fldChar w:fldCharType="separate"/>
      </w:r>
      <w:r w:rsidR="00F762DF">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CF00B84"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F762DF">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F762DF">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532698"/>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532699"/>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8FD7D8C"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F762DF">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F762DF">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E208083" w:rsidR="00FA688E" w:rsidRPr="00ED40D6" w:rsidRDefault="00715990" w:rsidP="00715990">
      <w:pPr>
        <w:pStyle w:val="Caption"/>
        <w:rPr>
          <w:bCs/>
        </w:rPr>
      </w:pPr>
      <w:bookmarkStart w:id="18" w:name="_Toc123983011"/>
      <w:bookmarkStart w:id="19" w:name="_Toc134569873"/>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2E30C7F9" w:rsidR="00FA688E" w:rsidRPr="00534DF3" w:rsidRDefault="00AF5F47" w:rsidP="00AF5F47">
      <w:pPr>
        <w:pStyle w:val="Caption"/>
        <w:rPr>
          <w:b w:val="0"/>
          <w:bCs/>
        </w:rPr>
      </w:pPr>
      <w:bookmarkStart w:id="20" w:name="_Toc134569874"/>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2AA83D2" w:rsidR="00FA688E" w:rsidRDefault="00AF5F47" w:rsidP="00AF5F47">
      <w:pPr>
        <w:pStyle w:val="Caption"/>
      </w:pPr>
      <w:bookmarkStart w:id="21" w:name="_Toc134569875"/>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14F18860" w:rsidR="00FA688E" w:rsidRDefault="00AF5F47" w:rsidP="00AF5F47">
      <w:pPr>
        <w:pStyle w:val="Caption"/>
      </w:pPr>
      <w:bookmarkStart w:id="22" w:name="_Toc134569876"/>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532700"/>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4E735F8C"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F762DF">
        <w:t>[12]</w:t>
      </w:r>
      <w:r w:rsidR="00692904">
        <w:fldChar w:fldCharType="end"/>
      </w:r>
      <w:r>
        <w:t>.</w:t>
      </w:r>
    </w:p>
    <w:p w14:paraId="690CDB9C" w14:textId="34D5D658"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705B8C">
        <w:fldChar w:fldCharType="separate"/>
      </w:r>
      <w:r w:rsidR="00F762DF">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D63FC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F762DF">
        <w:t>[12]</w:t>
      </w:r>
      <w:r w:rsidR="003F40A4">
        <w:fldChar w:fldCharType="end"/>
      </w:r>
      <w:r w:rsidR="00687318">
        <w:t>.</w:t>
      </w:r>
    </w:p>
    <w:p w14:paraId="4EFAB730" w14:textId="455DAD89"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 </w:instrText>
      </w:r>
      <w:r w:rsidR="00F762DF">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DATA </w:instrText>
      </w:r>
      <w:r w:rsidR="00F762DF">
        <w:fldChar w:fldCharType="end"/>
      </w:r>
      <w:r w:rsidR="00250260">
        <w:fldChar w:fldCharType="separate"/>
      </w:r>
      <w:r w:rsidR="00F762DF">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972068">
        <w:fldChar w:fldCharType="separate"/>
      </w:r>
      <w:r w:rsidR="00F762DF">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 </w:instrText>
      </w:r>
      <w:r w:rsidR="00F762DF">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DATA </w:instrText>
      </w:r>
      <w:r w:rsidR="00F762DF">
        <w:fldChar w:fldCharType="end"/>
      </w:r>
      <w:r w:rsidR="005874A1">
        <w:fldChar w:fldCharType="separate"/>
      </w:r>
      <w:r w:rsidR="00F762DF">
        <w:t>[17]</w:t>
      </w:r>
      <w:r w:rsidR="005874A1">
        <w:fldChar w:fldCharType="end"/>
      </w:r>
      <w:r w:rsidR="00D04918">
        <w:t>.</w:t>
      </w:r>
      <w:r w:rsidR="008A2D9A">
        <w:t xml:space="preserve"> Theo </w:t>
      </w:r>
      <w:r w:rsidR="008A2D9A" w:rsidRPr="00BC0103">
        <w:t>Đoàn Duy Tân</w:t>
      </w:r>
      <w:r w:rsidR="008A2D9A">
        <w:t xml:space="preserve"> (</w:t>
      </w:r>
      <w:r w:rsidR="008A2D9A" w:rsidRPr="006A680F">
        <w:t>2021</w:t>
      </w:r>
      <w:r w:rsidR="008A2D9A">
        <w:t>)</w:t>
      </w:r>
      <w:r w:rsidR="008A2D9A" w:rsidRPr="006A680F">
        <w:t>, tỉ lệ suy dinh dưỡng ở bệnh nhân lao phổi theo phương pháp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8A2D9A">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8A2D9A">
        <w:t>[8]</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r w:rsidR="008A2D9A">
        <w:t xml:space="preserve"> </w:t>
      </w:r>
      <w:r w:rsidR="00A76D12">
        <w:t xml:space="preserve">Theo </w:t>
      </w:r>
      <w:r w:rsidR="00502A7E" w:rsidRPr="00502A7E">
        <w:t xml:space="preserve">Berhanu Elfu Felek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9320E6" w:rsidRPr="009320E6">
        <w:t>Bedru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 </w:instrText>
      </w:r>
      <w:r w:rsidR="00F762D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DATA </w:instrText>
      </w:r>
      <w:r w:rsidR="00F762DF">
        <w:fldChar w:fldCharType="end"/>
      </w:r>
      <w:r w:rsidR="002E7E36">
        <w:fldChar w:fldCharType="separate"/>
      </w:r>
      <w:r w:rsidR="00F762DF">
        <w:t>[18]</w:t>
      </w:r>
      <w:r w:rsidR="002E7E36">
        <w:fldChar w:fldCharType="end"/>
      </w:r>
      <w:r w:rsidR="002E7E36">
        <w:t>.</w:t>
      </w:r>
      <w:r w:rsidR="00A7038E">
        <w:t xml:space="preserve"> </w:t>
      </w:r>
      <w:r w:rsidR="00A7038E" w:rsidRPr="00A7038E">
        <w:t>Trong nghiên cứu của Lal M. Gurung (2018), có hơn 1/3 bệnh nhân lao mắc SDD theo BMI [11].</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4E16B33D"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F762DF">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7A4330">
        <w:fldChar w:fldCharType="separate"/>
      </w:r>
      <w:r w:rsidR="002E7E36">
        <w:t>[19]</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 </w:instrText>
      </w:r>
      <w:r w:rsidR="002E7E36">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DATA </w:instrText>
      </w:r>
      <w:r w:rsidR="002E7E36">
        <w:fldChar w:fldCharType="end"/>
      </w:r>
      <w:r w:rsidR="00596A67">
        <w:fldChar w:fldCharType="separate"/>
      </w:r>
      <w:r w:rsidR="002E7E36">
        <w:t>[20]</w:t>
      </w:r>
      <w:r w:rsidR="00596A67">
        <w:fldChar w:fldCharType="end"/>
      </w:r>
      <w:r w:rsidR="001F034B">
        <w:t>.</w:t>
      </w:r>
    </w:p>
    <w:p w14:paraId="13F160FF" w14:textId="0448D53F" w:rsidR="00F66052" w:rsidRDefault="00F66052" w:rsidP="00C826C0">
      <w:r>
        <w:lastRenderedPageBreak/>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F762DF">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2E7E36">
        <w:instrText xml:space="preserve"> ADDIN EN.CITE &lt;EndNote&gt;&lt;Cite&gt;&lt;Author&gt;Kaur&lt;/Author&gt;&lt;Year&gt;2022&lt;/Year&gt;&lt;RecNum&gt;20&lt;/RecNum&gt;&lt;DisplayText&gt;[21]&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2E7E36">
        <w:t>[21]</w:t>
      </w:r>
      <w:r w:rsidR="00165CC2">
        <w:fldChar w:fldCharType="end"/>
      </w:r>
      <w:r w:rsidR="00D03833">
        <w:t>.</w:t>
      </w:r>
    </w:p>
    <w:p w14:paraId="5D7949DC" w14:textId="65BB617D" w:rsidR="00F66052" w:rsidRDefault="00F66052" w:rsidP="00C826C0">
      <w:r>
        <w:t>Đau ngực</w:t>
      </w:r>
      <w:r w:rsidR="006C3C7A">
        <w:t xml:space="preserve"> thường ở một vị trí cố định</w:t>
      </w:r>
      <w:r w:rsidR="008A72D5">
        <w:t xml:space="preserve"> </w:t>
      </w:r>
      <w:r w:rsidR="00F73263">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62DF">
        <w:t>[12]</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 </w:instrTex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DATA </w:instrText>
      </w:r>
      <w:r w:rsidR="00F56234">
        <w:fldChar w:fldCharType="end"/>
      </w:r>
      <w:r w:rsidR="00F56234">
        <w:fldChar w:fldCharType="separate"/>
      </w:r>
      <w:r w:rsidR="00F56234">
        <w:t>[22]</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E47C0B">
        <w:fldChar w:fldCharType="separate"/>
      </w:r>
      <w:r w:rsidR="00F762DF">
        <w:t>[16]</w:t>
      </w:r>
      <w:r w:rsidR="00E47C0B">
        <w:fldChar w:fldCharType="end"/>
      </w:r>
      <w:r w:rsidR="00F56234">
        <w:t>.</w:t>
      </w:r>
    </w:p>
    <w:p w14:paraId="22DF68CF" w14:textId="1C25ACA8"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 </w:instrTex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DATA </w:instrText>
      </w:r>
      <w:r w:rsidR="00EF19F5">
        <w:fldChar w:fldCharType="end"/>
      </w:r>
      <w:r w:rsidR="00EF19F5">
        <w:fldChar w:fldCharType="separate"/>
      </w:r>
      <w:r w:rsidR="00EF19F5">
        <w:t>[22]</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3F5118">
        <w:fldChar w:fldCharType="separate"/>
      </w:r>
      <w:r w:rsidR="002E7E36">
        <w:t>[19]</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8166F5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rsidR="00435311">
        <w:t>.</w:t>
      </w:r>
    </w:p>
    <w:p w14:paraId="57C14296" w14:textId="1E89ECCF"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DATA </w:instrText>
      </w:r>
      <w:r w:rsidR="002E7E36">
        <w:fldChar w:fldCharType="end"/>
      </w:r>
      <w:r w:rsidR="00EB4FD9">
        <w:fldChar w:fldCharType="separate"/>
      </w:r>
      <w:r w:rsidR="002E7E36">
        <w:t>[23]</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F07002">
        <w:fldChar w:fldCharType="separate"/>
      </w:r>
      <w:r w:rsidR="002E7E36">
        <w:t>[19]</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4B93058"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DATA </w:instrText>
      </w:r>
      <w:r w:rsidR="00F762DF">
        <w:fldChar w:fldCharType="end"/>
      </w:r>
      <w:r w:rsidR="009B1FC0">
        <w:fldChar w:fldCharType="separate"/>
      </w:r>
      <w:r w:rsidR="00F762DF">
        <w:t>[12, 24]</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4A690AB6"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DATA </w:instrText>
      </w:r>
      <w:r w:rsidR="002E7E36">
        <w:fldChar w:fldCharType="end"/>
      </w:r>
      <w:r w:rsidR="00B13DED">
        <w:fldChar w:fldCharType="separate"/>
      </w:r>
      <w:r w:rsidR="002E7E36">
        <w:t>[25, 26]</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20C26BE3"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DATA </w:instrText>
      </w:r>
      <w:r w:rsidR="002E7E36">
        <w:fldChar w:fldCharType="end"/>
      </w:r>
      <w:r w:rsidR="00B13DED">
        <w:fldChar w:fldCharType="separate"/>
      </w:r>
      <w:r w:rsidR="002E7E36">
        <w:t>[24, 25]</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62CB1520"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2E7E36">
        <w:instrText xml:space="preserve"> ADDIN EN.CITE &lt;EndNote&gt;&lt;Cite&gt;&lt;Author&gt;gia&lt;/Author&gt;&lt;Year&gt;2016&lt;/Year&gt;&lt;RecNum&gt;28&lt;/RecNum&gt;&lt;DisplayText&gt;[26]&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2E7E36">
        <w:t>[26]</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2E7E36">
        <w:instrText xml:space="preserve"> ADDIN EN.CITE &lt;EndNote&gt;&lt;Cite&gt;&lt;Author&gt;gia&lt;/Author&gt;&lt;Year&gt;2014&lt;/Year&gt;&lt;RecNum&gt;31&lt;/RecNum&gt;&lt;DisplayText&gt;[27]&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2E7E36">
        <w:t>[27]</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29F4FA4" w:rsidR="00FF4910" w:rsidRPr="00F134C7" w:rsidRDefault="004E3D3F" w:rsidP="00F134C7">
      <w:pPr>
        <w:rPr>
          <w:color w:val="auto"/>
        </w:rPr>
      </w:pPr>
      <w:r>
        <w:lastRenderedPageBreak/>
        <w:t>Nguyễn Kim Cương</w:t>
      </w:r>
      <w:r w:rsidR="00EF176C">
        <w:t xml:space="preserve"> (2021) thấy rằng</w:t>
      </w:r>
      <w:r>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 </w:instrText>
      </w:r>
      <w:r w:rsidR="002E7E36">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DATA </w:instrText>
      </w:r>
      <w:r w:rsidR="002E7E36">
        <w:fldChar w:fldCharType="end"/>
      </w:r>
      <w:r w:rsidR="00B159AB">
        <w:fldChar w:fldCharType="separate"/>
      </w:r>
      <w:r w:rsidR="002E7E36">
        <w:t>[28]</w:t>
      </w:r>
      <w:r w:rsidR="00B159AB">
        <w:fldChar w:fldCharType="end"/>
      </w:r>
      <w:r>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 </w:instrText>
      </w:r>
      <w:r w:rsidR="002E7E36">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DATA </w:instrText>
      </w:r>
      <w:r w:rsidR="002E7E36">
        <w:fldChar w:fldCharType="end"/>
      </w:r>
      <w:r w:rsidR="00AE7B14">
        <w:fldChar w:fldCharType="separate"/>
      </w:r>
      <w:r w:rsidR="002E7E36">
        <w:t>[29]</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184B964A"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E92508">
        <w:fldChar w:fldCharType="separate"/>
      </w:r>
      <w:r w:rsidR="00F762DF">
        <w:t>[12, 30, 31]</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4B203AF4"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2E7E36">
        <w:t>[30]</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65EFC2CD"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2E7E36">
        <w:t>[30]</w:t>
      </w:r>
      <w:r w:rsidR="00F533E1">
        <w:fldChar w:fldCharType="end"/>
      </w:r>
      <w:r w:rsidR="008039E8">
        <w:t>.</w:t>
      </w:r>
    </w:p>
    <w:p w14:paraId="2778AE2E" w14:textId="34D4C532"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 </w:instrText>
      </w:r>
      <w:r w:rsidR="002E7E36">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DATA </w:instrText>
      </w:r>
      <w:r w:rsidR="002E7E36">
        <w:fldChar w:fldCharType="end"/>
      </w:r>
      <w:r w:rsidR="008B067D">
        <w:fldChar w:fldCharType="separate"/>
      </w:r>
      <w:r w:rsidR="002E7E36">
        <w:t>[32]</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 </w:instrText>
      </w:r>
      <w:r w:rsidR="002E7E36">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DATA </w:instrText>
      </w:r>
      <w:r w:rsidR="002E7E36">
        <w:fldChar w:fldCharType="end"/>
      </w:r>
      <w:r w:rsidR="00962FB3">
        <w:fldChar w:fldCharType="separate"/>
      </w:r>
      <w:r w:rsidR="002E7E36">
        <w:t>[33]</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522BEDD"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2E7E36">
        <w:rPr>
          <w:rFonts w:ascii="TimesNewRomanPSMT" w:hAnsi="TimesNewRomanPSMT"/>
        </w:rPr>
        <w:instrText xml:space="preserve"> ADDIN EN.CITE &lt;EndNote&gt;&lt;Cite&gt;&lt;Author&gt;Mukherjee&lt;/Author&gt;&lt;Year&gt;2019&lt;/Year&gt;&lt;RecNum&gt;78&lt;/RecNum&gt;&lt;DisplayText&gt;[35]&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2E7E36">
        <w:rPr>
          <w:rFonts w:ascii="TimesNewRomanPSMT" w:hAnsi="TimesNewRomanPSMT"/>
        </w:rPr>
        <w:t>[35]</w:t>
      </w:r>
      <w:r w:rsidR="003F4C1F">
        <w:rPr>
          <w:rFonts w:ascii="TimesNewRomanPSMT" w:hAnsi="TimesNewRomanPSMT"/>
        </w:rPr>
        <w:fldChar w:fldCharType="end"/>
      </w:r>
      <w:r w:rsidR="006907CE">
        <w:rPr>
          <w:rFonts w:ascii="TimesNewRomanPSMT" w:hAnsi="TimesNewRomanPSMT"/>
        </w:rPr>
        <w:t>.</w:t>
      </w:r>
    </w:p>
    <w:p w14:paraId="1671D37D" w14:textId="486A5DBE"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F762DF">
        <w:rPr>
          <w:rFonts w:ascii="TimesNewRomanPSMT" w:hAnsi="TimesNewRomanPSMT"/>
        </w:rPr>
        <w:instrText xml:space="preserve"> ADDIN EN.CITE &lt;EndNote&gt;&lt;Cite&gt;&lt;Author&gt;S</w:instrText>
      </w:r>
      <w:r w:rsidR="00F762DF">
        <w:rPr>
          <w:rFonts w:ascii="TimesNewRomanPSMT" w:hAnsi="TimesNewRomanPSMT" w:hint="eastAsia"/>
        </w:rPr>
        <w:instrText>á</w:instrText>
      </w:r>
      <w:r w:rsidR="00F762DF">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F762DF">
        <w:rPr>
          <w:rFonts w:ascii="TimesNewRomanPSMT" w:hAnsi="TimesNewRomanPSMT" w:hint="eastAsia"/>
        </w:rPr>
        <w:instrText>ă</w:instrText>
      </w:r>
      <w:r w:rsidR="00F762DF">
        <w:rPr>
          <w:rFonts w:ascii="TimesNewRomanPSMT" w:hAnsi="TimesNewRomanPSMT"/>
        </w:rPr>
        <w:instrText>n S&lt;/style&gt;&lt;style face="normal" font="default" size="100%"&gt;</w:instrText>
      </w:r>
      <w:r w:rsidR="00F762DF">
        <w:rPr>
          <w:rFonts w:ascii="TimesNewRomanPSMT" w:hAnsi="TimesNewRomanPSMT" w:hint="eastAsia"/>
        </w:rPr>
        <w:instrText>á</w:instrText>
      </w:r>
      <w:r w:rsidR="00F762DF">
        <w:rPr>
          <w:rFonts w:ascii="TimesNewRomanPSMT" w:hAnsi="TimesNewRomanPSMT"/>
        </w:rPr>
        <w:instrText>ng&lt;/style&gt;&lt;/author&gt;&lt;author&gt;&lt;style face="normal" font="default" size="100%"&gt;L</w:instrText>
      </w:r>
      <w:r w:rsidR="00F762DF">
        <w:rPr>
          <w:rFonts w:ascii="TimesNewRomanPSMT" w:hAnsi="TimesNewRomanPSMT" w:hint="eastAsia"/>
        </w:rPr>
        <w:instrText>ê</w:instrText>
      </w:r>
      <w:r w:rsidR="00F762DF">
        <w:rPr>
          <w:rFonts w:ascii="TimesNewRomanPSMT" w:hAnsi="TimesNewRomanPSMT"/>
        </w:rPr>
        <w:instrText xml:space="preserve"> Ng&lt;/style&gt;&lt;style face="normal" font="default" charset="163" size="100%"&gt;ọc H&lt;/style&gt;&lt;style face="normal" font="default" charset="238" size="100%"&gt;</w:instrText>
      </w:r>
      <w:r w:rsidR="00F762DF">
        <w:rPr>
          <w:rFonts w:ascii="TimesNewRomanPSMT" w:hAnsi="TimesNewRomanPSMT" w:hint="eastAsia"/>
        </w:rPr>
        <w:instrText>ư</w:instrText>
      </w:r>
      <w:r w:rsidR="00F762DF">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F762DF">
        <w:rPr>
          <w:rFonts w:ascii="TimesNewRomanPSMT" w:hAnsi="TimesNewRomanPSMT" w:hint="eastAsia"/>
        </w:rPr>
        <w:instrText>à</w:instrText>
      </w:r>
      <w:r w:rsidR="00F762DF">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F762DF">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519BF3CA"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 </w:instrText>
      </w:r>
      <w:r w:rsidR="002E7E36">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DATA </w:instrText>
      </w:r>
      <w:r w:rsidR="002E7E36">
        <w:fldChar w:fldCharType="end"/>
      </w:r>
      <w:r w:rsidR="005158C5">
        <w:fldChar w:fldCharType="separate"/>
      </w:r>
      <w:r w:rsidR="002E7E36">
        <w:t>[36, 37]</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5C6123A5"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 </w:instrText>
      </w:r>
      <w:r w:rsidR="00F762DF">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DATA </w:instrText>
      </w:r>
      <w:r w:rsidR="00F762DF">
        <w:fldChar w:fldCharType="end"/>
      </w:r>
      <w:r w:rsidR="00D62517">
        <w:fldChar w:fldCharType="separate"/>
      </w:r>
      <w:r w:rsidR="00F762DF">
        <w:t>[1, 12, 38]</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37FBD3FE"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F762DF">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532701"/>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652BFD03"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2E7E36">
        <w:instrText xml:space="preserve"> ADDIN EN.CITE &lt;EndNote&gt;&lt;Cite&gt;&lt;Author&gt;Elia&lt;/Author&gt;&lt;Year&gt;2017&lt;/Year&gt;&lt;RecNum&gt;43&lt;/RecNum&gt;&lt;DisplayText&gt;[39]&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2E7E36">
        <w:t>[39]</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532702"/>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E38A440"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2E7E36">
        <w:instrText xml:space="preserve"> ADDIN EN.CITE &lt;EndNote&gt;&lt;Cite&gt;&lt;Author&gt;Zierle-Ghosh&lt;/Author&gt;&lt;Year&gt;2022&lt;/Year&gt;&lt;RecNum&gt;53&lt;/RecNum&gt;&lt;DisplayText&gt;[40]&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2E7E36">
        <w:t>[40]</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749B3661"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2E7E36">
        <w:t>[41]</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5FCE606F" w:rsidR="009829E7" w:rsidRDefault="009A69EB" w:rsidP="009829E7">
      <w:r>
        <w:t>-</w:t>
      </w:r>
      <w:r w:rsidR="009829E7">
        <w:t xml:space="preserve"> SDD độ II: BMI 16 – 16</w:t>
      </w:r>
      <w:r w:rsidR="009502E9">
        <w:t>,</w:t>
      </w:r>
      <w:r w:rsidR="009829E7">
        <w:t>99</w:t>
      </w:r>
    </w:p>
    <w:p w14:paraId="40348A3E" w14:textId="07AF450E" w:rsidR="009829E7" w:rsidRDefault="009A69EB" w:rsidP="009829E7">
      <w:r>
        <w:lastRenderedPageBreak/>
        <w:t>-</w:t>
      </w:r>
      <w:r w:rsidR="009829E7">
        <w:t xml:space="preserve"> SDD độ I: BMI 17 – 18,49</w:t>
      </w:r>
    </w:p>
    <w:p w14:paraId="3AA851FA" w14:textId="0F8FB597" w:rsidR="009829E7" w:rsidRDefault="009A69EB" w:rsidP="009829E7">
      <w:r>
        <w:t>-</w:t>
      </w:r>
      <w:r w:rsidR="009829E7">
        <w:t xml:space="preserve"> Bình thường: BMI 18,5 – 24</w:t>
      </w:r>
      <w:r w:rsidR="009502E9">
        <w:t>,</w:t>
      </w:r>
      <w:r w:rsidR="009829E7">
        <w:t>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520734C9"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2E7E36">
        <w:t>[42]</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05B357C2"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2E7E36">
        <w:t>[42]</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7832AB9"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2E7E36">
        <w:instrText xml:space="preserve"> ADDIN EN.CITE &lt;EndNote&gt;&lt;Cite&gt;&lt;Author&gt;HK&lt;/Author&gt;&lt;Year&gt;1990&lt;/Year&gt;&lt;RecNum&gt;79&lt;/RecNum&gt;&lt;DisplayText&gt;[43]&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2E7E36">
        <w:t>[43]</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BE727D">
        <w:t>.</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334B1D96"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 </w:instrText>
      </w:r>
      <w:r w:rsidR="002E7E36">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DATA </w:instrText>
      </w:r>
      <w:r w:rsidR="002E7E36">
        <w:fldChar w:fldCharType="end"/>
      </w:r>
      <w:r w:rsidR="00DA0BCA">
        <w:fldChar w:fldCharType="separate"/>
      </w:r>
      <w:r w:rsidR="002E7E36">
        <w:t>[44]</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532703"/>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532704"/>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9DDB226"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04BCD088" w14:textId="5AD70305" w:rsidR="00FD6785" w:rsidRDefault="00472A9C" w:rsidP="00FD6785">
      <w:r>
        <w:t>+</w:t>
      </w:r>
      <w:r w:rsidR="00FD6785">
        <w:t xml:space="preserve"> SDD độ III: BMI &lt;16</w:t>
      </w:r>
    </w:p>
    <w:p w14:paraId="5A98AF98" w14:textId="3C9C11B1" w:rsidR="00FD6785" w:rsidRDefault="00472A9C" w:rsidP="00FD6785">
      <w:r>
        <w:lastRenderedPageBreak/>
        <w:t>+</w:t>
      </w:r>
      <w:r w:rsidR="00FD6785">
        <w:t xml:space="preserve"> SDD độ II: BMI 16 – 16</w:t>
      </w:r>
      <w:r w:rsidR="00B678CD">
        <w:t>,</w:t>
      </w:r>
      <w:r w:rsidR="00FD6785">
        <w:t>99</w:t>
      </w:r>
    </w:p>
    <w:p w14:paraId="2E955148" w14:textId="5E7AABA7" w:rsidR="00FD6785" w:rsidRDefault="00472A9C" w:rsidP="00FD6785">
      <w:r>
        <w:t>+</w:t>
      </w:r>
      <w:r w:rsidR="00FD6785">
        <w:t xml:space="preserve"> SDD độ I: BMI 17 – 18,49</w:t>
      </w:r>
    </w:p>
    <w:p w14:paraId="315C02AF" w14:textId="4D941CD0" w:rsidR="00FD6785" w:rsidRDefault="00472A9C" w:rsidP="00FD6785">
      <w:r>
        <w:t>+</w:t>
      </w:r>
      <w:r w:rsidR="00FD6785">
        <w:t xml:space="preserve"> Bình thường: BMI 18,5 – 24</w:t>
      </w:r>
      <w:r w:rsidR="00B678CD">
        <w:t>,</w:t>
      </w:r>
      <w:r w:rsidR="00FD6785">
        <w:t>99</w:t>
      </w:r>
    </w:p>
    <w:p w14:paraId="31DFD103" w14:textId="2C56A8A9" w:rsidR="00FD6785" w:rsidRDefault="00472A9C" w:rsidP="00FD6785">
      <w:r>
        <w:t xml:space="preserve">+ </w:t>
      </w:r>
      <w:r w:rsidR="00FD6785">
        <w:t>Thừa cân – Béo phì: BMI ≥25</w:t>
      </w:r>
    </w:p>
    <w:p w14:paraId="27E562FA" w14:textId="4834DFA6"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rsidR="002E7E36">
        <w:t>[42]</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532705"/>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3F3704E" w:rsidR="006D4D07" w:rsidRDefault="00CF344B" w:rsidP="00CF344B">
      <w:r>
        <w:t>Phân loại TTDD theo BMI</w:t>
      </w:r>
      <w:r w:rsidR="005D0509">
        <w:t xml:space="preserve"> của WHO</w:t>
      </w:r>
      <w:r>
        <w:t xml:space="preserve">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721AA8A3" w14:textId="34F2747D" w:rsidR="006D4D07" w:rsidRDefault="006D4D07" w:rsidP="00CF344B">
      <w:r>
        <w:t xml:space="preserve">- </w:t>
      </w:r>
      <w:r w:rsidR="00CF344B">
        <w:t>SDD độ III BMI &lt;16</w:t>
      </w:r>
      <w:r>
        <w:t>.</w:t>
      </w:r>
    </w:p>
    <w:p w14:paraId="526C32E2" w14:textId="0F7879F6" w:rsidR="006D4D07" w:rsidRDefault="006D4D07" w:rsidP="00CF344B">
      <w:r>
        <w:t xml:space="preserve">- </w:t>
      </w:r>
      <w:r w:rsidR="00CF344B">
        <w:t>SDD độ II BMI 16 đến 16</w:t>
      </w:r>
      <w:r w:rsidR="003B411A">
        <w:t>,</w:t>
      </w:r>
      <w:r w:rsidR="00CF344B">
        <w:t>99</w:t>
      </w:r>
      <w:r>
        <w:t>.</w:t>
      </w:r>
    </w:p>
    <w:p w14:paraId="4256186F" w14:textId="77777777" w:rsidR="006D4D07" w:rsidRDefault="006D4D07" w:rsidP="00CF344B">
      <w:r>
        <w:t>-</w:t>
      </w:r>
      <w:r w:rsidR="00CF344B">
        <w:t xml:space="preserve"> SDD độ I BMI 17 đến 18,49</w:t>
      </w:r>
      <w:r>
        <w:t>.</w:t>
      </w:r>
    </w:p>
    <w:p w14:paraId="4990504C" w14:textId="3504A672" w:rsidR="00221927" w:rsidRDefault="006D4D07" w:rsidP="00CF344B">
      <w:r>
        <w:t>-</w:t>
      </w:r>
      <w:r w:rsidR="00CF344B">
        <w:t xml:space="preserve"> </w:t>
      </w:r>
      <w:r>
        <w:t>B</w:t>
      </w:r>
      <w:r w:rsidR="00CF344B">
        <w:t>ình thường BMI 18,5 đến 24</w:t>
      </w:r>
      <w:r w:rsidR="003B411A">
        <w:t>,</w:t>
      </w:r>
      <w:r w:rsidR="00CF344B">
        <w:t>99</w:t>
      </w:r>
      <w:r w:rsidR="00221927">
        <w:t>.</w:t>
      </w:r>
    </w:p>
    <w:p w14:paraId="4EF2D9A2" w14:textId="74859C59" w:rsidR="00CF344B" w:rsidRDefault="00221927" w:rsidP="00CF344B">
      <w:r>
        <w:t>-</w:t>
      </w:r>
      <w:r w:rsidR="00CF344B">
        <w:t xml:space="preserve"> </w:t>
      </w:r>
      <w:r>
        <w:t>T</w:t>
      </w:r>
      <w:r w:rsidR="00CF344B">
        <w:t xml:space="preserve">hừa cân – </w:t>
      </w:r>
      <w:r w:rsidR="00F82991">
        <w:t>B</w:t>
      </w:r>
      <w:r w:rsidR="00CF344B">
        <w:t>éo phì BMI ≥25.</w:t>
      </w:r>
    </w:p>
    <w:p w14:paraId="48C97450" w14:textId="1506E79E" w:rsidR="00323881" w:rsidRDefault="00CF344B" w:rsidP="00323881">
      <w:r>
        <w:lastRenderedPageBreak/>
        <w:t xml:space="preserve">Phân loại TTDD theo </w:t>
      </w:r>
      <w:r w:rsidRPr="004C7996">
        <w:t>SGA</w:t>
      </w:r>
      <w:r w:rsidR="00B641A9">
        <w:t xml:space="preserve"> </w:t>
      </w:r>
      <w:r w:rsidR="00B641A9">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2E7E36">
        <w:t>[42]</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chia thành các nhóm &lt;20, 20-29, 30-39, 40-49, 50-59 và ≥60 tuổi.</w:t>
      </w:r>
    </w:p>
    <w:p w14:paraId="200AB8FB" w14:textId="010F00AD" w:rsidR="00F61A73" w:rsidRDefault="00A01024" w:rsidP="00ED18C0">
      <w:r>
        <w:t>- G</w:t>
      </w:r>
      <w:r w:rsidR="00F61A73">
        <w:t>iới: nam, nữ.</w:t>
      </w:r>
    </w:p>
    <w:p w14:paraId="31A8773D" w14:textId="6C518212" w:rsidR="007F11D4" w:rsidRDefault="002B4F63" w:rsidP="00607709">
      <w:r>
        <w:lastRenderedPageBreak/>
        <w:t>- N</w:t>
      </w:r>
      <w:r w:rsidR="007F11D4">
        <w:t>ghề nghiệp:</w:t>
      </w:r>
      <w:r w:rsidR="00607709">
        <w:t xml:space="preserve"> 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45DC6DC3" w:rsidR="007F11D4" w:rsidRDefault="00412581" w:rsidP="002835BF">
      <w:r>
        <w:t>- T</w:t>
      </w:r>
      <w:r w:rsidR="007F11D4">
        <w:t>hời gian chẩn đoán:</w:t>
      </w:r>
      <w:r w:rsidR="002835BF">
        <w:t xml:space="preserve"> 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38F4A014"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2E7E36">
        <w:instrText xml:space="preserve"> ADDIN EN.CITE &lt;EndNote&gt;&lt;Cite&gt;&lt;Author&gt;Lanh&lt;/Author&gt;&lt;Year&gt;2012&lt;/Year&gt;&lt;RecNum&gt;57&lt;/RecNum&gt;&lt;DisplayText&gt;[45]&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2E7E36">
        <w:t>[45]</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014E36D8" w:rsidR="002562B3" w:rsidRDefault="009B67DB" w:rsidP="002562B3">
      <w:r>
        <w:t xml:space="preserve">- </w:t>
      </w:r>
      <w:r w:rsidR="002562B3">
        <w:t xml:space="preserve">Phân mức độ lan rộng của tổn thương trên X-quang phổi thường quy </w:t>
      </w:r>
      <w:r w:rsidR="002562B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2E7E36">
        <w:t>[30]</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7282EB67"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A40A75">
        <w:fldChar w:fldCharType="separate"/>
      </w:r>
      <w:r w:rsidR="00F762DF">
        <w:t>[12, 30, 31]</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1803A1E1"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2E7E36">
        <w:instrText xml:space="preserve"> ADDIN EN.CITE &lt;EndNote&gt;&lt;Cite&gt;&lt;Author&gt;tế&lt;/Author&gt;&lt;Year&gt;2022&lt;/Year&gt;&lt;RecNum&gt;60&lt;/RecNum&gt;&lt;DisplayText&gt;[46]&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2E7E36">
        <w:t>[46]</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A2AFC21" w:rsidR="008F4FAD" w:rsidRDefault="003669BB" w:rsidP="00C81695">
      <w:r>
        <w:t xml:space="preserve">- </w:t>
      </w:r>
      <w:r w:rsidR="0067786E">
        <w:t>Phân loại m</w:t>
      </w:r>
      <w:r w:rsidR="00B911CA">
        <w:t>ức độ nhiễm trùng theo số lượng bạch cầu</w:t>
      </w:r>
      <w:r w:rsidR="002F1030">
        <w:t xml:space="preserve"> </w:t>
      </w:r>
      <w:r w:rsidR="00F603AE">
        <w:fldChar w:fldCharType="begin"/>
      </w:r>
      <w:r w:rsidR="002E7E36">
        <w:instrText xml:space="preserve"> ADDIN EN.CITE &lt;EndNote&gt;&lt;Cite&gt;&lt;Author&gt;Chakraborty&lt;/Author&gt;&lt;Year&gt;2023&lt;/Year&gt;&lt;RecNum&gt;93&lt;/RecNum&gt;&lt;DisplayText&gt;[47]&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2E7E36">
        <w:t>[47]</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532706"/>
      <w:r>
        <w:lastRenderedPageBreak/>
        <w:t xml:space="preserve">– </w:t>
      </w:r>
      <w:bookmarkStart w:id="72" w:name="_Hlk133567599"/>
      <w:r>
        <w:t>KẾT QUẢ</w:t>
      </w:r>
      <w:bookmarkEnd w:id="70"/>
      <w:bookmarkEnd w:id="71"/>
    </w:p>
    <w:p w14:paraId="15A431AB" w14:textId="23166562" w:rsidR="005D70BA" w:rsidRDefault="00490F67" w:rsidP="00C23165">
      <w:pPr>
        <w:pStyle w:val="Heading2"/>
      </w:pPr>
      <w:bookmarkStart w:id="73" w:name="_Toc126527746"/>
      <w:bookmarkStart w:id="74" w:name="_Toc134532707"/>
      <w:r>
        <w:t>3.</w:t>
      </w:r>
      <w:r w:rsidR="00423E43">
        <w:t>1</w:t>
      </w:r>
      <w:r>
        <w:t xml:space="preserve">. </w:t>
      </w:r>
      <w:r w:rsidR="00535813">
        <w:t>Đặc điểm t</w:t>
      </w:r>
      <w:r w:rsidR="008E3E72">
        <w:t xml:space="preserve">ình trạng dinh dưỡng </w:t>
      </w:r>
      <w:r w:rsidR="005D70BA">
        <w:t>của đối tượng nghiên cứu</w:t>
      </w:r>
      <w:bookmarkEnd w:id="73"/>
      <w:bookmarkEnd w:id="74"/>
    </w:p>
    <w:p w14:paraId="35172466" w14:textId="5349FC03" w:rsidR="00CE5406" w:rsidRPr="00CE5406" w:rsidRDefault="00CE5406" w:rsidP="00BE48CA">
      <w:pPr>
        <w:pStyle w:val="Heading3"/>
      </w:pPr>
      <w:r>
        <w:t>3.</w:t>
      </w:r>
      <w:r w:rsidR="00423E43">
        <w:t>1</w:t>
      </w:r>
      <w:r>
        <w:t xml:space="preserve">.1. </w:t>
      </w:r>
      <w:r w:rsidR="003944E3">
        <w:t>Đặc điểm tình trạng dinh dưỡng</w:t>
      </w:r>
      <w:r>
        <w:t xml:space="preserve"> theo BMI</w:t>
      </w:r>
    </w:p>
    <w:p w14:paraId="3D6A1B9A" w14:textId="23B3D317" w:rsidR="008B2F15" w:rsidRDefault="008B2F15" w:rsidP="008B2F15">
      <w:pPr>
        <w:pStyle w:val="Caption"/>
      </w:pPr>
      <w:bookmarkStart w:id="75" w:name="_Toc134532769"/>
      <w:r>
        <w:t xml:space="preserve">Hình </w:t>
      </w:r>
      <w:r>
        <w:fldChar w:fldCharType="begin"/>
      </w:r>
      <w:r>
        <w:instrText xml:space="preserve"> STYLEREF 1 \s </w:instrText>
      </w:r>
      <w:r>
        <w:fldChar w:fldCharType="separate"/>
      </w:r>
      <w:r w:rsidR="003038B7">
        <w:t>3</w:t>
      </w:r>
      <w:r>
        <w:fldChar w:fldCharType="end"/>
      </w:r>
      <w:r>
        <w:t>.</w:t>
      </w:r>
      <w:r>
        <w:fldChar w:fldCharType="begin"/>
      </w:r>
      <w:r>
        <w:instrText xml:space="preserve"> SEQ Hình \* ARABIC \s 1 </w:instrText>
      </w:r>
      <w:r>
        <w:fldChar w:fldCharType="separate"/>
      </w:r>
      <w:r w:rsidR="003038B7">
        <w:t>1</w:t>
      </w:r>
      <w:r>
        <w:fldChar w:fldCharType="end"/>
      </w:r>
      <w:r>
        <w:t>. Tỷ lệ tình trạng dinh dưỡng theo BMI</w:t>
      </w:r>
      <w:bookmarkEnd w:id="75"/>
    </w:p>
    <w:p w14:paraId="2AB1BB5D" w14:textId="77777777" w:rsidR="008B2F15" w:rsidRDefault="008B2F15" w:rsidP="008B2F15">
      <w:r>
        <w:drawing>
          <wp:inline distT="0" distB="0" distL="0" distR="0" wp14:anchorId="2B7F4FC5" wp14:editId="4E23FFD3">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F6D9F25" w14:textId="709BFA46" w:rsidR="008B2F15" w:rsidRPr="0029228C" w:rsidRDefault="008B2F15" w:rsidP="008B2F15">
      <w:r>
        <w:t>Nhận xét: tỷ lệ</w:t>
      </w:r>
      <w:r w:rsidR="007357D9">
        <w:t xml:space="preserve"> bệnh nhân </w:t>
      </w:r>
      <w:r>
        <w:t xml:space="preserve">có BMI bình thường hoặc cao là 65,6% cao gấp 1,9 lần nhóm </w:t>
      </w:r>
      <w:r w:rsidR="00165526">
        <w:t>mắc</w:t>
      </w:r>
      <w:r>
        <w:t xml:space="preserve"> SDD là 34,4%.</w:t>
      </w:r>
    </w:p>
    <w:p w14:paraId="2098EDA3" w14:textId="682DC799" w:rsidR="00A80220" w:rsidRPr="00707BC9" w:rsidRDefault="00CF667C" w:rsidP="00AA3D78">
      <w:pPr>
        <w:pStyle w:val="Caption"/>
        <w:rPr>
          <w:b w:val="0"/>
          <w:bCs/>
        </w:rPr>
      </w:pPr>
      <w:bookmarkStart w:id="76" w:name="_Toc134569877"/>
      <w:r>
        <w:t xml:space="preserve">Bảng </w:t>
      </w:r>
      <w:r>
        <w:fldChar w:fldCharType="begin"/>
      </w:r>
      <w:r>
        <w:instrText xml:space="preserve"> STYLEREF 1 \s </w:instrText>
      </w:r>
      <w:r>
        <w:fldChar w:fldCharType="separate"/>
      </w:r>
      <w:r w:rsidR="003038B7">
        <w:t>3</w:t>
      </w:r>
      <w:r>
        <w:fldChar w:fldCharType="end"/>
      </w:r>
      <w:r>
        <w:t>.</w:t>
      </w:r>
      <w:r>
        <w:fldChar w:fldCharType="begin"/>
      </w:r>
      <w:r>
        <w:instrText xml:space="preserve"> SEQ Bảng \* ARABIC \s 1 </w:instrText>
      </w:r>
      <w:r>
        <w:fldChar w:fldCharType="separate"/>
      </w:r>
      <w:r w:rsidR="003038B7">
        <w:t>1</w:t>
      </w:r>
      <w:r>
        <w:fldChar w:fldCharType="end"/>
      </w:r>
      <w:r w:rsidR="00F63E39" w:rsidRPr="00707BC9">
        <w:rPr>
          <w:bCs/>
        </w:rPr>
        <w:t xml:space="preserve">. </w:t>
      </w:r>
      <w:r w:rsidR="00A80220" w:rsidRPr="00707BC9">
        <w:rPr>
          <w:bCs/>
        </w:rPr>
        <w:t>Tình trạng dinh dưỡng theo BMI</w:t>
      </w:r>
      <w:bookmarkEnd w:id="7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3ABB14B6" w:rsidR="00D77979" w:rsidRPr="00CA79D3" w:rsidRDefault="00D77979" w:rsidP="00D77979">
            <w:pPr>
              <w:jc w:val="center"/>
              <w:rPr>
                <w:lang w:val="vi-VN"/>
              </w:rPr>
            </w:pPr>
            <w:r w:rsidRPr="0017726A">
              <w:t>8</w:t>
            </w:r>
            <w:r w:rsidR="009E1BE4">
              <w:t>,</w:t>
            </w:r>
            <w:r w:rsidRPr="0017726A">
              <w:t>4</w:t>
            </w:r>
          </w:p>
        </w:tc>
      </w:tr>
      <w:tr w:rsidR="00D77979" w:rsidRPr="000E5388" w14:paraId="641F2783" w14:textId="77777777" w:rsidTr="00090BE1">
        <w:trPr>
          <w:trHeight w:val="437"/>
        </w:trPr>
        <w:tc>
          <w:tcPr>
            <w:tcW w:w="2467" w:type="pct"/>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12229568" w:rsidR="00D77979" w:rsidRPr="00CA79D3" w:rsidRDefault="00D77979" w:rsidP="00D77979">
            <w:pPr>
              <w:jc w:val="center"/>
              <w:rPr>
                <w:lang w:val="vi-VN"/>
              </w:rPr>
            </w:pPr>
            <w:r w:rsidRPr="0017726A">
              <w:t>8</w:t>
            </w:r>
            <w:r w:rsidR="009E1BE4">
              <w:t>,</w:t>
            </w:r>
            <w:r w:rsidRPr="0017726A">
              <w:t>8</w:t>
            </w:r>
          </w:p>
        </w:tc>
      </w:tr>
      <w:tr w:rsidR="00D77979" w:rsidRPr="000E5388" w14:paraId="55D8E477" w14:textId="77777777" w:rsidTr="00090BE1">
        <w:trPr>
          <w:trHeight w:val="437"/>
        </w:trPr>
        <w:tc>
          <w:tcPr>
            <w:tcW w:w="2467" w:type="pct"/>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178EF553" w:rsidR="00D77979" w:rsidRPr="00CA79D3" w:rsidRDefault="00D77979" w:rsidP="00D77979">
            <w:pPr>
              <w:jc w:val="center"/>
              <w:rPr>
                <w:lang w:val="vi-VN"/>
              </w:rPr>
            </w:pPr>
            <w:r w:rsidRPr="0017726A">
              <w:t>17</w:t>
            </w:r>
            <w:r w:rsidR="009E1BE4">
              <w:t>,</w:t>
            </w:r>
            <w:r w:rsidRPr="0017726A">
              <w:t>2</w:t>
            </w:r>
          </w:p>
        </w:tc>
      </w:tr>
      <w:tr w:rsidR="00D77979" w:rsidRPr="000E5388" w14:paraId="59D5B1FE" w14:textId="77777777" w:rsidTr="00090BE1">
        <w:trPr>
          <w:trHeight w:val="437"/>
        </w:trPr>
        <w:tc>
          <w:tcPr>
            <w:tcW w:w="2467" w:type="pct"/>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03E8828B" w:rsidR="00D77979" w:rsidRPr="00CA79D3" w:rsidRDefault="00D77979" w:rsidP="00D77979">
            <w:pPr>
              <w:jc w:val="center"/>
              <w:rPr>
                <w:lang w:val="vi-VN"/>
              </w:rPr>
            </w:pPr>
            <w:r w:rsidRPr="0017726A">
              <w:t>60</w:t>
            </w:r>
            <w:r w:rsidR="009E1BE4">
              <w:t>,</w:t>
            </w:r>
            <w:r w:rsidRPr="0017726A">
              <w:t>8</w:t>
            </w:r>
          </w:p>
        </w:tc>
      </w:tr>
      <w:tr w:rsidR="00D77979" w:rsidRPr="000E5388" w14:paraId="6B2C968A" w14:textId="77777777" w:rsidTr="00090BE1">
        <w:trPr>
          <w:trHeight w:val="437"/>
        </w:trPr>
        <w:tc>
          <w:tcPr>
            <w:tcW w:w="2467" w:type="pct"/>
          </w:tcPr>
          <w:p w14:paraId="761A42CC" w14:textId="48FC6B14" w:rsidR="00D77979" w:rsidRDefault="00D77979" w:rsidP="00D77979">
            <w:r>
              <w:lastRenderedPageBreak/>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27D5806D" w:rsidR="00D77979" w:rsidRPr="00CA79D3" w:rsidRDefault="00D77979" w:rsidP="00D77979">
            <w:pPr>
              <w:jc w:val="center"/>
              <w:rPr>
                <w:lang w:val="vi-VN"/>
              </w:rPr>
            </w:pPr>
            <w:r w:rsidRPr="0017726A">
              <w:t>4</w:t>
            </w:r>
            <w:r w:rsidR="009E1BE4">
              <w:t>,</w:t>
            </w:r>
            <w:r w:rsidRPr="0017726A">
              <w:t>8</w:t>
            </w:r>
          </w:p>
        </w:tc>
      </w:tr>
      <w:tr w:rsidR="00D77979" w:rsidRPr="000E5388" w14:paraId="1138F57F" w14:textId="77777777" w:rsidTr="00090BE1">
        <w:trPr>
          <w:trHeight w:val="437"/>
        </w:trPr>
        <w:tc>
          <w:tcPr>
            <w:tcW w:w="2467" w:type="pct"/>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1EDD4D25" w:rsidR="00D77979" w:rsidRPr="00CA79D3" w:rsidRDefault="00D77979" w:rsidP="00D77979">
            <w:pPr>
              <w:jc w:val="center"/>
              <w:rPr>
                <w:lang w:val="vi-VN"/>
              </w:rPr>
            </w:pPr>
            <w:r w:rsidRPr="0017726A">
              <w:t>100</w:t>
            </w:r>
          </w:p>
        </w:tc>
      </w:tr>
      <w:tr w:rsidR="00F84EF0" w:rsidRPr="000E5388" w14:paraId="13419CD6" w14:textId="77777777" w:rsidTr="006A72D4">
        <w:trPr>
          <w:trHeight w:val="437"/>
        </w:trPr>
        <w:tc>
          <w:tcPr>
            <w:tcW w:w="2467" w:type="pct"/>
          </w:tcPr>
          <w:p w14:paraId="70250CD7" w14:textId="0AB7A329" w:rsidR="00F84EF0" w:rsidRDefault="00F84EF0" w:rsidP="00D77979">
            <w:r>
              <w:t>Trung bình</w:t>
            </w:r>
          </w:p>
        </w:tc>
        <w:tc>
          <w:tcPr>
            <w:tcW w:w="2533" w:type="pct"/>
            <w:gridSpan w:val="2"/>
            <w:vAlign w:val="top"/>
          </w:tcPr>
          <w:p w14:paraId="0B77F012" w14:textId="67534D8D" w:rsidR="00F84EF0" w:rsidRPr="0017726A" w:rsidRDefault="00F84EF0" w:rsidP="00D77979">
            <w:pPr>
              <w:jc w:val="center"/>
            </w:pPr>
            <w:r>
              <w:t>19</w:t>
            </w:r>
            <w:r w:rsidR="00ED7F98">
              <w:t>,</w:t>
            </w:r>
            <w:r w:rsidR="001F73B2">
              <w:t>6</w:t>
            </w:r>
            <w:r>
              <w:t xml:space="preserve"> </w:t>
            </w:r>
            <w:r w:rsidR="00773DF6">
              <w:t>± 2</w:t>
            </w:r>
            <w:r w:rsidR="00ED7F98">
              <w:t>,</w:t>
            </w:r>
            <w:r w:rsidR="00773DF6">
              <w:t>8</w:t>
            </w:r>
            <w:r w:rsidR="001F73B2">
              <w:t>9</w:t>
            </w:r>
          </w:p>
        </w:tc>
      </w:tr>
    </w:tbl>
    <w:p w14:paraId="512EBEA3" w14:textId="3BA03463" w:rsidR="00A80220" w:rsidRDefault="00A80220" w:rsidP="00A80220">
      <w:pPr>
        <w:spacing w:before="160"/>
      </w:pPr>
      <w:r>
        <w:t>Nhận xét:</w:t>
      </w:r>
      <w:r w:rsidR="00E2464B">
        <w:t xml:space="preserve"> </w:t>
      </w:r>
      <w:r w:rsidR="00582D33">
        <w:t>đ</w:t>
      </w:r>
      <w:r w:rsidR="00E2464B">
        <w:t xml:space="preserve">ánh giá </w:t>
      </w:r>
      <w:r w:rsidR="002634C5">
        <w:t>TTDD</w:t>
      </w:r>
      <w:r w:rsidR="00E2464B">
        <w:t xml:space="preserve"> theo BMI trên 250 </w:t>
      </w:r>
      <w:r w:rsidR="004963D9">
        <w:t>bệnh nhân</w:t>
      </w:r>
      <w:r w:rsidR="00E2464B">
        <w:t xml:space="preserve">, </w:t>
      </w:r>
      <w:r w:rsidR="004A058F">
        <w:t xml:space="preserve">SDD độ I </w:t>
      </w:r>
      <w:r w:rsidR="00E2464B">
        <w:t>c</w:t>
      </w:r>
      <w:r w:rsidR="006F78B8">
        <w:t>hiếm</w:t>
      </w:r>
      <w:r w:rsidR="00E2464B">
        <w:t xml:space="preserve"> </w:t>
      </w:r>
      <w:r w:rsidR="008C0D43">
        <w:t>17</w:t>
      </w:r>
      <w:r w:rsidR="004A058F">
        <w:t>,</w:t>
      </w:r>
      <w:r w:rsidR="008C0D43">
        <w:t>2</w:t>
      </w:r>
      <w:r w:rsidR="00E2464B">
        <w:t xml:space="preserve">% </w:t>
      </w:r>
      <w:r w:rsidR="001653D0">
        <w:t>(</w:t>
      </w:r>
      <w:r w:rsidR="00714422">
        <w:t>43</w:t>
      </w:r>
      <w:r w:rsidR="001653D0">
        <w:t xml:space="preserve"> bệnh nhân)</w:t>
      </w:r>
      <w:r w:rsidR="00E2464B">
        <w:t xml:space="preserve">, </w:t>
      </w:r>
      <w:r w:rsidR="004A058F">
        <w:t xml:space="preserve">SDD độ II chiếm </w:t>
      </w:r>
      <w:r w:rsidR="00E2464B">
        <w:t>8</w:t>
      </w:r>
      <w:r w:rsidR="00A371EF">
        <w:t>,</w:t>
      </w:r>
      <w:r w:rsidR="00E2464B">
        <w:t>8%</w:t>
      </w:r>
      <w:r w:rsidR="001653D0">
        <w:t xml:space="preserve"> (22 bệnh nhân</w:t>
      </w:r>
      <w:r w:rsidR="004A058F">
        <w:t>)</w:t>
      </w:r>
      <w:r w:rsidR="00E2464B">
        <w:t xml:space="preserve">, </w:t>
      </w:r>
      <w:r w:rsidR="004A058F">
        <w:t xml:space="preserve">SDD độ III chiếm </w:t>
      </w:r>
      <w:r w:rsidR="00CB737D">
        <w:t>8</w:t>
      </w:r>
      <w:r w:rsidR="00A371EF">
        <w:t>,</w:t>
      </w:r>
      <w:r w:rsidR="00CB737D">
        <w:t>4</w:t>
      </w:r>
      <w:r w:rsidR="00E2464B">
        <w:t>%</w:t>
      </w:r>
      <w:r w:rsidR="001653D0">
        <w:t xml:space="preserve"> (</w:t>
      </w:r>
      <w:r w:rsidR="00C374AB">
        <w:t>21</w:t>
      </w:r>
      <w:r w:rsidR="001653D0">
        <w:t xml:space="preserve"> bệnh nhân)</w:t>
      </w:r>
      <w:r w:rsidR="004A058F">
        <w:t xml:space="preserve"> </w:t>
      </w:r>
      <w:r w:rsidR="008D552A">
        <w:t>và 65</w:t>
      </w:r>
      <w:r w:rsidR="00A371EF">
        <w:t>,</w:t>
      </w:r>
      <w:r w:rsidR="008D552A">
        <w:t xml:space="preserve">6% </w:t>
      </w:r>
      <w:r w:rsidR="00045C97">
        <w:t>(164 bệnh nhân)</w:t>
      </w:r>
      <w:r w:rsidR="008D552A">
        <w:t xml:space="preserve"> không bị SDD</w:t>
      </w:r>
      <w:r w:rsidR="00D03BFF">
        <w:t>; trung bình BMI 19</w:t>
      </w:r>
      <w:r w:rsidR="00A371EF">
        <w:t>,</w:t>
      </w:r>
      <w:r w:rsidR="00986E1D">
        <w:t>6</w:t>
      </w:r>
      <w:r w:rsidR="00D03BFF">
        <w:t xml:space="preserve"> ± 2</w:t>
      </w:r>
      <w:r w:rsidR="00A371EF">
        <w:t>,</w:t>
      </w:r>
      <w:r w:rsidR="00D03BFF">
        <w:t>8</w:t>
      </w:r>
      <w:r w:rsidR="00986E1D">
        <w:t>9</w:t>
      </w:r>
      <w:r w:rsidR="00AF62B6">
        <w:t>.</w:t>
      </w:r>
    </w:p>
    <w:p w14:paraId="1D28B444" w14:textId="7086F318" w:rsidR="00BE48CA" w:rsidRDefault="00BE48CA" w:rsidP="00BE48CA">
      <w:pPr>
        <w:pStyle w:val="Heading3"/>
      </w:pPr>
      <w:r>
        <w:t>3.</w:t>
      </w:r>
      <w:r w:rsidR="00423E43">
        <w:t>1</w:t>
      </w:r>
      <w:r>
        <w:t>.</w:t>
      </w:r>
      <w:r w:rsidR="00603957">
        <w:t>2</w:t>
      </w:r>
      <w:r>
        <w:t xml:space="preserve">. </w:t>
      </w:r>
      <w:r w:rsidR="003944E3">
        <w:t>Đặc điểm tình trạng dinh dưỡng</w:t>
      </w:r>
      <w:r>
        <w:t xml:space="preserve"> theo SGA</w:t>
      </w:r>
    </w:p>
    <w:p w14:paraId="2D1D33CF" w14:textId="70467AA1" w:rsidR="005E2897" w:rsidRDefault="005E2897" w:rsidP="005E2897">
      <w:pPr>
        <w:pStyle w:val="Caption"/>
      </w:pPr>
      <w:bookmarkStart w:id="77" w:name="_Toc134532770"/>
      <w:r>
        <w:t xml:space="preserve">Hình </w:t>
      </w:r>
      <w:r>
        <w:fldChar w:fldCharType="begin"/>
      </w:r>
      <w:r>
        <w:instrText xml:space="preserve"> STYLEREF 1 \s </w:instrText>
      </w:r>
      <w:r>
        <w:fldChar w:fldCharType="separate"/>
      </w:r>
      <w:r w:rsidR="003038B7">
        <w:t>3</w:t>
      </w:r>
      <w:r>
        <w:fldChar w:fldCharType="end"/>
      </w:r>
      <w:r>
        <w:t>.</w:t>
      </w:r>
      <w:r>
        <w:fldChar w:fldCharType="begin"/>
      </w:r>
      <w:r>
        <w:instrText xml:space="preserve"> SEQ Hình \* ARABIC \s 1 </w:instrText>
      </w:r>
      <w:r>
        <w:fldChar w:fldCharType="separate"/>
      </w:r>
      <w:r w:rsidR="003038B7">
        <w:t>2</w:t>
      </w:r>
      <w:r>
        <w:fldChar w:fldCharType="end"/>
      </w:r>
      <w:r>
        <w:t>. Tỷ lệ tình trạng dinh dưỡng theo SGA</w:t>
      </w:r>
      <w:bookmarkEnd w:id="77"/>
    </w:p>
    <w:p w14:paraId="54595FAB" w14:textId="77777777" w:rsidR="005E2897" w:rsidRDefault="005E2897" w:rsidP="005E2897">
      <w:r>
        <w:drawing>
          <wp:inline distT="0" distB="0" distL="0" distR="0" wp14:anchorId="466FE405" wp14:editId="4D8B688F">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B80A4D" w14:textId="77777777" w:rsidR="005E2897" w:rsidRPr="00183A75" w:rsidRDefault="005E2897" w:rsidP="005E2897">
      <w:r>
        <w:t>Nhận xét: tỷ lệ nhóm có SGA bình thường là 62,8% cao hơn 1,7 lần nhóm có SGA mắc SDD là 37,2%.</w:t>
      </w:r>
    </w:p>
    <w:p w14:paraId="0FF3E830" w14:textId="521E4217" w:rsidR="00F724BC" w:rsidRPr="00707BC9" w:rsidRDefault="00F724BC" w:rsidP="00F724BC">
      <w:pPr>
        <w:pStyle w:val="Caption"/>
        <w:rPr>
          <w:b w:val="0"/>
          <w:bCs/>
        </w:rPr>
      </w:pPr>
      <w:bookmarkStart w:id="78" w:name="_Toc13456987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rsidRPr="00707BC9">
        <w:rPr>
          <w:bCs/>
        </w:rPr>
        <w:t xml:space="preserve">. </w:t>
      </w:r>
      <w:r w:rsidR="00F51D67">
        <w:rPr>
          <w:bCs/>
        </w:rPr>
        <w:t>T</w:t>
      </w:r>
      <w:r w:rsidRPr="00707BC9">
        <w:rPr>
          <w:bCs/>
        </w:rPr>
        <w:t xml:space="preserve">ình trạng dinh dưỡng theo </w:t>
      </w:r>
      <w:r>
        <w:rPr>
          <w:bCs/>
        </w:rPr>
        <w:t>SGA</w:t>
      </w:r>
      <w:bookmarkEnd w:id="7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lastRenderedPageBreak/>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7B79E384" w:rsidR="00871A91" w:rsidRPr="00CA79D3" w:rsidRDefault="00871A91" w:rsidP="00871A91">
            <w:pPr>
              <w:tabs>
                <w:tab w:val="left" w:pos="284"/>
              </w:tabs>
              <w:spacing w:after="0"/>
              <w:jc w:val="center"/>
              <w:rPr>
                <w:lang w:val="vi-VN"/>
              </w:rPr>
            </w:pPr>
            <w:r w:rsidRPr="00F71708">
              <w:t>62</w:t>
            </w:r>
            <w:r w:rsidR="00BD1E38">
              <w:t>,</w:t>
            </w:r>
            <w:r w:rsidRPr="00F71708">
              <w:t>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2134C500" w:rsidR="00871A91" w:rsidRPr="00CA79D3" w:rsidRDefault="00871A91" w:rsidP="00871A91">
            <w:pPr>
              <w:tabs>
                <w:tab w:val="left" w:pos="284"/>
              </w:tabs>
              <w:spacing w:after="0"/>
              <w:jc w:val="center"/>
              <w:rPr>
                <w:lang w:val="vi-VN"/>
              </w:rPr>
            </w:pPr>
            <w:r w:rsidRPr="00F71708">
              <w:t>32</w:t>
            </w:r>
            <w:r w:rsidR="00BD1E38">
              <w:t>,</w:t>
            </w:r>
            <w:r w:rsidRPr="00F71708">
              <w:t>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56A351AB" w:rsidR="00871A91" w:rsidRPr="00CA79D3" w:rsidRDefault="00871A91" w:rsidP="00871A91">
            <w:pPr>
              <w:tabs>
                <w:tab w:val="left" w:pos="284"/>
              </w:tabs>
              <w:spacing w:after="0"/>
              <w:jc w:val="center"/>
              <w:rPr>
                <w:lang w:val="vi-VN"/>
              </w:rPr>
            </w:pPr>
            <w:r w:rsidRPr="00F71708">
              <w:t>5</w:t>
            </w:r>
            <w:r w:rsidR="00BD1E38">
              <w:t>,</w:t>
            </w:r>
            <w:r w:rsidRPr="00F71708">
              <w:t>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9B6DA6C" w:rsidR="00A80220" w:rsidRDefault="00A80220" w:rsidP="0034545A">
      <w:pPr>
        <w:spacing w:before="160"/>
      </w:pPr>
      <w:r>
        <w:t>Nhận xét:</w:t>
      </w:r>
      <w:r w:rsidR="00635C3B">
        <w:t xml:space="preserve"> </w:t>
      </w:r>
      <w:r w:rsidR="006B48D9">
        <w:t>đ</w:t>
      </w:r>
      <w:r w:rsidR="00635C3B">
        <w:t xml:space="preserve">ánh giá </w:t>
      </w:r>
      <w:r w:rsidR="00094EB8">
        <w:t>TTDD</w:t>
      </w:r>
      <w:r w:rsidR="00635C3B">
        <w:t xml:space="preserve"> theo SGA trên 250 bệnh nhân, </w:t>
      </w:r>
      <w:r w:rsidR="00DF7F64">
        <w:t>62</w:t>
      </w:r>
      <w:r w:rsidR="006071CB">
        <w:t>,</w:t>
      </w:r>
      <w:r w:rsidR="00DF7F64">
        <w:t>8</w:t>
      </w:r>
      <w:r w:rsidR="00635C3B">
        <w:t>%</w:t>
      </w:r>
      <w:r w:rsidR="0062055B">
        <w:t xml:space="preserve"> SGA A</w:t>
      </w:r>
      <w:r w:rsidR="006F31D8">
        <w:t xml:space="preserve"> </w:t>
      </w:r>
      <w:r w:rsidR="0062055B">
        <w:t>(</w:t>
      </w:r>
      <w:r w:rsidR="00DF7F64">
        <w:t>có biểu hiện bình thườn</w:t>
      </w:r>
      <w:r w:rsidR="0062055B">
        <w:t>g</w:t>
      </w:r>
      <w:r w:rsidR="00F6166C">
        <w:t>)</w:t>
      </w:r>
      <w:r w:rsidR="009B2FD2">
        <w:t>, có 32</w:t>
      </w:r>
      <w:r w:rsidR="006071CB">
        <w:t>,</w:t>
      </w:r>
      <w:r w:rsidR="009B2FD2">
        <w:t>0%</w:t>
      </w:r>
      <w:r w:rsidR="0062055B">
        <w:t xml:space="preserve"> SGA B</w:t>
      </w:r>
      <w:r w:rsidR="009B2FD2">
        <w:t xml:space="preserve"> </w:t>
      </w:r>
      <w:r w:rsidR="0062055B">
        <w:t>(</w:t>
      </w:r>
      <w:r w:rsidR="009B2FD2">
        <w:t>SDD nhẹ đến trung bình</w:t>
      </w:r>
      <w:r w:rsidR="00285C9C">
        <w:t>)</w:t>
      </w:r>
      <w:r w:rsidR="009B2FD2">
        <w:t xml:space="preserve"> và 5</w:t>
      </w:r>
      <w:r w:rsidR="006071CB">
        <w:t>,</w:t>
      </w:r>
      <w:r w:rsidR="009B2FD2">
        <w:t>2%</w:t>
      </w:r>
      <w:r w:rsidR="001D53E1">
        <w:t xml:space="preserve"> </w:t>
      </w:r>
      <w:r w:rsidR="0062055B">
        <w:t>SGA C (</w:t>
      </w:r>
      <w:r w:rsidR="009B2FD2">
        <w:t>SDD nặng</w:t>
      </w:r>
      <w:r w:rsidR="001D53E1">
        <w:t>)</w:t>
      </w:r>
      <w:r w:rsidR="00BE3F34">
        <w:t>.</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69BFE67D" w:rsidR="005F1977" w:rsidRPr="00175D73" w:rsidRDefault="00175D73" w:rsidP="00175D73">
      <w:pPr>
        <w:pStyle w:val="Caption"/>
        <w:rPr>
          <w:b w:val="0"/>
          <w:bCs/>
        </w:rPr>
      </w:pPr>
      <w:r>
        <w:tab/>
      </w:r>
      <w:bookmarkStart w:id="79" w:name="_Toc13456987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I (n, %)</w:t>
            </w:r>
          </w:p>
        </w:tc>
        <w:tc>
          <w:tcPr>
            <w:tcW w:w="856" w:type="pct"/>
            <w:gridSpan w:val="2"/>
          </w:tcPr>
          <w:p w14:paraId="689B7A88" w14:textId="4BF04892" w:rsidR="008E3FD0" w:rsidRPr="002A15EF" w:rsidRDefault="000D27C3" w:rsidP="009169DE">
            <w:pPr>
              <w:jc w:val="center"/>
              <w:rPr>
                <w:b/>
                <w:bCs/>
              </w:rPr>
            </w:pPr>
            <w:r>
              <w:rPr>
                <w:b/>
                <w:bCs/>
                <w:szCs w:val="28"/>
              </w:rPr>
              <w:t>SDD độ III (n, %)</w:t>
            </w:r>
          </w:p>
        </w:tc>
        <w:tc>
          <w:tcPr>
            <w:tcW w:w="855" w:type="pct"/>
          </w:tcPr>
          <w:p w14:paraId="2FB89C3B" w14:textId="3D7BB760" w:rsidR="008E3FD0" w:rsidRPr="002A15EF" w:rsidRDefault="00892E6E" w:rsidP="009169DE">
            <w:pPr>
              <w:jc w:val="center"/>
              <w:rPr>
                <w:b/>
                <w:bCs/>
                <w:szCs w:val="28"/>
              </w:rPr>
            </w:pPr>
            <w:r>
              <w:rPr>
                <w:b/>
                <w:bCs/>
                <w:szCs w:val="28"/>
              </w:rPr>
              <w:t>SDD</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63F4651E" w:rsidR="008E3FD0" w:rsidRPr="003C2462" w:rsidRDefault="00D125FA" w:rsidP="009169DE">
            <w:pPr>
              <w:jc w:val="center"/>
            </w:pPr>
            <w:r>
              <w:t>3 (7,0%)</w:t>
            </w:r>
          </w:p>
        </w:tc>
        <w:tc>
          <w:tcPr>
            <w:tcW w:w="856" w:type="pct"/>
            <w:gridSpan w:val="2"/>
          </w:tcPr>
          <w:p w14:paraId="1AF50B75" w14:textId="5E0B1F21" w:rsidR="008E3FD0" w:rsidRPr="003C2462" w:rsidRDefault="00D125FA" w:rsidP="009169DE">
            <w:pPr>
              <w:jc w:val="center"/>
            </w:pPr>
            <w:r>
              <w:t>2</w:t>
            </w:r>
            <w:r w:rsidR="003D492D">
              <w:t xml:space="preserve"> (9,1%)</w:t>
            </w:r>
          </w:p>
        </w:tc>
        <w:tc>
          <w:tcPr>
            <w:tcW w:w="856" w:type="pct"/>
            <w:gridSpan w:val="2"/>
          </w:tcPr>
          <w:p w14:paraId="058D224B" w14:textId="7F54C949" w:rsidR="008E3FD0" w:rsidRPr="003C2462" w:rsidRDefault="00D125FA" w:rsidP="009169DE">
            <w:pPr>
              <w:jc w:val="center"/>
              <w:rPr>
                <w:szCs w:val="28"/>
              </w:rPr>
            </w:pPr>
            <w:r>
              <w:rPr>
                <w:szCs w:val="28"/>
              </w:rPr>
              <w:t>3</w:t>
            </w:r>
            <w:r w:rsidR="00150318">
              <w:rPr>
                <w:szCs w:val="28"/>
              </w:rPr>
              <w:t xml:space="preserve"> (14,3%)</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07AB6984" w:rsidR="008E3FD0" w:rsidRDefault="00D125FA" w:rsidP="009169DE">
            <w:pPr>
              <w:jc w:val="center"/>
            </w:pPr>
            <w:r>
              <w:t>2 (4,7%)</w:t>
            </w:r>
          </w:p>
        </w:tc>
        <w:tc>
          <w:tcPr>
            <w:tcW w:w="856" w:type="pct"/>
            <w:gridSpan w:val="2"/>
          </w:tcPr>
          <w:p w14:paraId="07AE3F42" w14:textId="02BFED8E" w:rsidR="008E3FD0" w:rsidRDefault="00D125FA" w:rsidP="009169DE">
            <w:pPr>
              <w:jc w:val="center"/>
            </w:pPr>
            <w:r>
              <w:t>4</w:t>
            </w:r>
            <w:r w:rsidR="003D492D">
              <w:t xml:space="preserve"> (18,2%)</w:t>
            </w:r>
          </w:p>
        </w:tc>
        <w:tc>
          <w:tcPr>
            <w:tcW w:w="856" w:type="pct"/>
            <w:gridSpan w:val="2"/>
          </w:tcPr>
          <w:p w14:paraId="3F645092" w14:textId="6724D0DE" w:rsidR="008E3FD0" w:rsidRDefault="00D125FA" w:rsidP="009169DE">
            <w:pPr>
              <w:jc w:val="center"/>
            </w:pPr>
            <w:r>
              <w:t>4</w:t>
            </w:r>
            <w:r w:rsidR="00150318">
              <w:t xml:space="preserve"> (19,0%)</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05C83384" w:rsidR="008E3FD0" w:rsidRDefault="00D125FA" w:rsidP="009169DE">
            <w:pPr>
              <w:jc w:val="center"/>
            </w:pPr>
            <w:r>
              <w:t>7 (16,3%)</w:t>
            </w:r>
          </w:p>
        </w:tc>
        <w:tc>
          <w:tcPr>
            <w:tcW w:w="856" w:type="pct"/>
            <w:gridSpan w:val="2"/>
          </w:tcPr>
          <w:p w14:paraId="6D8552F5" w14:textId="21601CF5" w:rsidR="008E3FD0" w:rsidRDefault="00D125FA" w:rsidP="009169DE">
            <w:pPr>
              <w:jc w:val="center"/>
            </w:pPr>
            <w:r>
              <w:t>2</w:t>
            </w:r>
            <w:r w:rsidR="003D492D">
              <w:t xml:space="preserve"> (</w:t>
            </w:r>
            <w:r w:rsidR="00150318">
              <w:t>9,1%)</w:t>
            </w:r>
          </w:p>
        </w:tc>
        <w:tc>
          <w:tcPr>
            <w:tcW w:w="856" w:type="pct"/>
            <w:gridSpan w:val="2"/>
          </w:tcPr>
          <w:p w14:paraId="1B86F581" w14:textId="74EACF8D" w:rsidR="008E3FD0" w:rsidRDefault="00D125FA" w:rsidP="009169DE">
            <w:pPr>
              <w:jc w:val="center"/>
            </w:pPr>
            <w:r>
              <w:t>1</w:t>
            </w:r>
            <w:r w:rsidR="00150318">
              <w:t xml:space="preserve"> (4,8%)</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1B4D426D" w:rsidR="008E3FD0" w:rsidRPr="003C2462" w:rsidRDefault="00D125FA" w:rsidP="009169DE">
            <w:pPr>
              <w:jc w:val="center"/>
            </w:pPr>
            <w:r>
              <w:t>8 (18,6%)</w:t>
            </w:r>
          </w:p>
        </w:tc>
        <w:tc>
          <w:tcPr>
            <w:tcW w:w="856" w:type="pct"/>
            <w:gridSpan w:val="2"/>
          </w:tcPr>
          <w:p w14:paraId="19D5B161" w14:textId="5C1793D4" w:rsidR="008E3FD0" w:rsidRPr="003C2462" w:rsidRDefault="00D125FA" w:rsidP="009169DE">
            <w:pPr>
              <w:jc w:val="center"/>
            </w:pPr>
            <w:r>
              <w:t>6</w:t>
            </w:r>
            <w:r w:rsidR="00150318">
              <w:t xml:space="preserve"> (27,3%)</w:t>
            </w:r>
          </w:p>
        </w:tc>
        <w:tc>
          <w:tcPr>
            <w:tcW w:w="856" w:type="pct"/>
            <w:gridSpan w:val="2"/>
          </w:tcPr>
          <w:p w14:paraId="273409E4" w14:textId="1D575CB7" w:rsidR="008E3FD0" w:rsidRPr="003C2462" w:rsidRDefault="00D125FA" w:rsidP="009169DE">
            <w:pPr>
              <w:jc w:val="center"/>
              <w:rPr>
                <w:szCs w:val="28"/>
              </w:rPr>
            </w:pPr>
            <w:r>
              <w:rPr>
                <w:szCs w:val="28"/>
              </w:rPr>
              <w:t>5</w:t>
            </w:r>
            <w:r w:rsidR="00150318">
              <w:rPr>
                <w:szCs w:val="28"/>
              </w:rPr>
              <w:t xml:space="preserve"> (23,8%)</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4532DC2F" w:rsidR="008E3FD0" w:rsidRDefault="00D125FA" w:rsidP="009169DE">
            <w:pPr>
              <w:jc w:val="center"/>
            </w:pPr>
            <w:r>
              <w:t>10 (23,3%)</w:t>
            </w:r>
          </w:p>
        </w:tc>
        <w:tc>
          <w:tcPr>
            <w:tcW w:w="856" w:type="pct"/>
            <w:gridSpan w:val="2"/>
          </w:tcPr>
          <w:p w14:paraId="5C0B2D66" w14:textId="6C0EE78F" w:rsidR="008E3FD0" w:rsidRDefault="00D125FA" w:rsidP="009169DE">
            <w:pPr>
              <w:jc w:val="center"/>
            </w:pPr>
            <w:r>
              <w:t>2</w:t>
            </w:r>
            <w:r w:rsidR="00150318">
              <w:t xml:space="preserve"> (9,1%)</w:t>
            </w:r>
          </w:p>
        </w:tc>
        <w:tc>
          <w:tcPr>
            <w:tcW w:w="856" w:type="pct"/>
            <w:gridSpan w:val="2"/>
          </w:tcPr>
          <w:p w14:paraId="20AF0E47" w14:textId="4967FA4F" w:rsidR="008E3FD0" w:rsidRDefault="00D125FA" w:rsidP="009169DE">
            <w:pPr>
              <w:jc w:val="center"/>
            </w:pPr>
            <w:r>
              <w:t>1</w:t>
            </w:r>
            <w:r w:rsidR="00150318">
              <w:t xml:space="preserve"> (4,8%)</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21FC5C24" w:rsidR="008E3FD0" w:rsidRDefault="00D125FA" w:rsidP="009169DE">
            <w:pPr>
              <w:jc w:val="center"/>
            </w:pPr>
            <w:r>
              <w:t>13 (30,2%)</w:t>
            </w:r>
          </w:p>
        </w:tc>
        <w:tc>
          <w:tcPr>
            <w:tcW w:w="856" w:type="pct"/>
            <w:gridSpan w:val="2"/>
          </w:tcPr>
          <w:p w14:paraId="1BE1D4D6" w14:textId="32398E99" w:rsidR="008E3FD0" w:rsidRDefault="00D125FA" w:rsidP="009169DE">
            <w:pPr>
              <w:jc w:val="center"/>
            </w:pPr>
            <w:r>
              <w:t>6</w:t>
            </w:r>
            <w:r w:rsidR="00150318">
              <w:t xml:space="preserve"> (27,3%)</w:t>
            </w:r>
          </w:p>
        </w:tc>
        <w:tc>
          <w:tcPr>
            <w:tcW w:w="856" w:type="pct"/>
            <w:gridSpan w:val="2"/>
          </w:tcPr>
          <w:p w14:paraId="3223489B" w14:textId="7FC7081B" w:rsidR="008E3FD0" w:rsidRDefault="00D125FA" w:rsidP="009169DE">
            <w:pPr>
              <w:jc w:val="center"/>
            </w:pPr>
            <w:r>
              <w:t>7</w:t>
            </w:r>
            <w:r w:rsidR="00150318">
              <w:t xml:space="preserve"> (33,3%)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953AB3A" w:rsidR="00FF1A80" w:rsidRDefault="0009118B" w:rsidP="00234BF3">
            <w:pPr>
              <w:jc w:val="center"/>
            </w:pPr>
            <w:r>
              <w:rPr>
                <w:b/>
                <w:bCs/>
                <w:szCs w:val="28"/>
              </w:rPr>
              <w:t>SGA B</w:t>
            </w:r>
          </w:p>
        </w:tc>
        <w:tc>
          <w:tcPr>
            <w:tcW w:w="1141" w:type="pct"/>
            <w:gridSpan w:val="2"/>
          </w:tcPr>
          <w:p w14:paraId="4733B48F" w14:textId="20AA0EF1" w:rsidR="00FF1A80" w:rsidRPr="006C6D0F" w:rsidRDefault="00FF1A80" w:rsidP="00234BF3">
            <w:pPr>
              <w:jc w:val="center"/>
              <w:rPr>
                <w:b/>
                <w:bCs/>
              </w:rPr>
            </w:pPr>
            <w:r w:rsidRPr="006C6D0F">
              <w:rPr>
                <w:b/>
                <w:bCs/>
              </w:rPr>
              <w:t>S</w:t>
            </w:r>
            <w:r w:rsidR="0009118B">
              <w:rPr>
                <w:b/>
                <w:bCs/>
              </w:rPr>
              <w:t>GA C</w:t>
            </w:r>
          </w:p>
        </w:tc>
        <w:tc>
          <w:tcPr>
            <w:tcW w:w="1141" w:type="pct"/>
            <w:gridSpan w:val="2"/>
          </w:tcPr>
          <w:p w14:paraId="25A2A618" w14:textId="3402C450" w:rsidR="00FF1A80" w:rsidRPr="002A15EF" w:rsidRDefault="00494AE8" w:rsidP="009169DE">
            <w:pPr>
              <w:jc w:val="center"/>
              <w:rPr>
                <w:b/>
                <w:bCs/>
                <w:szCs w:val="28"/>
              </w:rPr>
            </w:pPr>
            <w:r>
              <w:rPr>
                <w:b/>
                <w:bCs/>
                <w:szCs w:val="28"/>
              </w:rPr>
              <w:t>SDD</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195892FE" w:rsidR="00FF1A80" w:rsidRPr="003C2462" w:rsidRDefault="00E11944" w:rsidP="00234BF3">
            <w:pPr>
              <w:jc w:val="center"/>
            </w:pPr>
            <w:r>
              <w:t>3 (3,8%)</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42BD62C7" w:rsidR="00FF1A80" w:rsidRDefault="00E11944" w:rsidP="00234BF3">
            <w:pPr>
              <w:jc w:val="center"/>
            </w:pPr>
            <w:r>
              <w:t>8 (10,0%)</w:t>
            </w:r>
          </w:p>
        </w:tc>
        <w:tc>
          <w:tcPr>
            <w:tcW w:w="1141" w:type="pct"/>
            <w:gridSpan w:val="2"/>
          </w:tcPr>
          <w:p w14:paraId="55E6D134" w14:textId="4F2FEF8A" w:rsidR="00FF1A80" w:rsidRDefault="00E11944" w:rsidP="00234BF3">
            <w:pPr>
              <w:jc w:val="center"/>
            </w:pPr>
            <w:r>
              <w:t>3 (23,1%)</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0F4F928F" w:rsidR="00FF1A80" w:rsidRDefault="00E11944" w:rsidP="00234BF3">
            <w:pPr>
              <w:jc w:val="center"/>
            </w:pPr>
            <w:r>
              <w:t>14 (17,5%)</w:t>
            </w:r>
          </w:p>
        </w:tc>
        <w:tc>
          <w:tcPr>
            <w:tcW w:w="1141" w:type="pct"/>
            <w:gridSpan w:val="2"/>
          </w:tcPr>
          <w:p w14:paraId="72D3B7AE" w14:textId="21350999" w:rsidR="00FF1A80" w:rsidRDefault="00E11944" w:rsidP="00234BF3">
            <w:pPr>
              <w:jc w:val="center"/>
            </w:pPr>
            <w:r>
              <w:t>3 (23,1%)</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04BCB7CE" w:rsidR="00FF1A80" w:rsidRPr="003C2462" w:rsidRDefault="003A42B6" w:rsidP="00234BF3">
            <w:pPr>
              <w:jc w:val="center"/>
            </w:pPr>
            <w:r>
              <w:t>17 (21,3%)</w:t>
            </w:r>
          </w:p>
        </w:tc>
        <w:tc>
          <w:tcPr>
            <w:tcW w:w="1141" w:type="pct"/>
            <w:gridSpan w:val="2"/>
          </w:tcPr>
          <w:p w14:paraId="32868808" w14:textId="06CD1898" w:rsidR="00FF1A80" w:rsidRPr="003C2462" w:rsidRDefault="003A42B6" w:rsidP="00234BF3">
            <w:pPr>
              <w:jc w:val="center"/>
              <w:rPr>
                <w:szCs w:val="28"/>
              </w:rPr>
            </w:pPr>
            <w:r>
              <w:rPr>
                <w:szCs w:val="28"/>
              </w:rPr>
              <w:t>4 (30,8%)</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lastRenderedPageBreak/>
              <w:t>50 – 59 tuổi</w:t>
            </w:r>
          </w:p>
        </w:tc>
        <w:tc>
          <w:tcPr>
            <w:tcW w:w="1141" w:type="pct"/>
            <w:gridSpan w:val="2"/>
            <w:vAlign w:val="top"/>
          </w:tcPr>
          <w:p w14:paraId="745927D1" w14:textId="3B4A21AD" w:rsidR="00FF1A80" w:rsidRDefault="00875190" w:rsidP="00234BF3">
            <w:pPr>
              <w:jc w:val="center"/>
            </w:pPr>
            <w:r>
              <w:t>15 (18,8%)</w:t>
            </w:r>
          </w:p>
        </w:tc>
        <w:tc>
          <w:tcPr>
            <w:tcW w:w="1141" w:type="pct"/>
            <w:gridSpan w:val="2"/>
          </w:tcPr>
          <w:p w14:paraId="5D9DDE80" w14:textId="6DB2DD15" w:rsidR="00FF1A80" w:rsidRDefault="00875190" w:rsidP="00234BF3">
            <w:pPr>
              <w:jc w:val="center"/>
            </w:pPr>
            <w:r>
              <w:t>2 (15,4%)</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4F610035" w:rsidR="00FF1A80" w:rsidRDefault="00AE75A7" w:rsidP="00234BF3">
            <w:pPr>
              <w:jc w:val="center"/>
            </w:pPr>
            <w:r>
              <w:t>23 (28,7%)</w:t>
            </w:r>
          </w:p>
        </w:tc>
        <w:tc>
          <w:tcPr>
            <w:tcW w:w="1141" w:type="pct"/>
            <w:gridSpan w:val="2"/>
          </w:tcPr>
          <w:p w14:paraId="460D3E32" w14:textId="2F53F868" w:rsidR="00FF1A80" w:rsidRDefault="00AE75A7" w:rsidP="00234BF3">
            <w:pPr>
              <w:jc w:val="center"/>
            </w:pPr>
            <w:r>
              <w:t>1 (7,7%)</w:t>
            </w:r>
          </w:p>
        </w:tc>
        <w:tc>
          <w:tcPr>
            <w:tcW w:w="1141" w:type="pct"/>
            <w:gridSpan w:val="2"/>
            <w:vAlign w:val="top"/>
          </w:tcPr>
          <w:p w14:paraId="0517CE6C" w14:textId="590E2397" w:rsidR="00FF1A80" w:rsidRDefault="00FF1A80" w:rsidP="00234BF3">
            <w:pPr>
              <w:jc w:val="center"/>
            </w:pPr>
            <w:r>
              <w:t>24 (25,8%)</w:t>
            </w:r>
          </w:p>
        </w:tc>
      </w:tr>
    </w:tbl>
    <w:p w14:paraId="3068EE95" w14:textId="32F7D25B" w:rsidR="006C0FB3" w:rsidRDefault="00912B6E" w:rsidP="009C7B88">
      <w:pPr>
        <w:spacing w:before="160"/>
      </w:pPr>
      <w:r>
        <w:t xml:space="preserve">Nhận xét: </w:t>
      </w:r>
      <w:r w:rsidR="009B3734">
        <w:t>t</w:t>
      </w:r>
      <w:r w:rsidR="006C0A67">
        <w:t>heo BMI,</w:t>
      </w:r>
      <w:r w:rsidR="005A6DBC">
        <w:t xml:space="preserve"> trong các bệnh nhân SDD</w:t>
      </w:r>
      <w:r w:rsidR="006C0A67">
        <w:t xml:space="preserve">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r w:rsidR="009C7B88">
        <w:t xml:space="preserve"> </w:t>
      </w:r>
      <w:r w:rsidR="006C0FB3">
        <w:t xml:space="preserve">Theo SGA, </w:t>
      </w:r>
      <w:r w:rsidR="00776C26">
        <w:t xml:space="preserve">nhóm tuổi ≥60 tuổi bị SDD </w:t>
      </w:r>
      <w:r w:rsidR="00C34E95">
        <w:t>cao nhất</w:t>
      </w:r>
      <w:r w:rsidR="00776C26">
        <w:t xml:space="preserve"> chiếm 25,8%; nhóm &lt;20 tuổi có tỉ lệ SDD thấp nhất là </w:t>
      </w:r>
      <w:r w:rsidR="00A80F80">
        <w:t>3</w:t>
      </w:r>
      <w:r w:rsidR="00776C26">
        <w:t>,</w:t>
      </w:r>
      <w:r w:rsidR="00A80F80">
        <w:t>2</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00CCAD8D" w14:textId="60A03C5F" w:rsidR="00F75EAE" w:rsidRPr="00175D73" w:rsidRDefault="00F75EAE" w:rsidP="00F75EAE">
      <w:pPr>
        <w:pStyle w:val="Caption"/>
        <w:rPr>
          <w:b w:val="0"/>
          <w:bCs/>
        </w:rPr>
      </w:pPr>
      <w:r>
        <w:tab/>
      </w:r>
      <w:bookmarkStart w:id="80" w:name="_Toc13456988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77777777" w:rsidR="00F75EAE" w:rsidRPr="003C2462" w:rsidRDefault="00F75EAE" w:rsidP="00E9050C">
            <w:pPr>
              <w:jc w:val="center"/>
            </w:pPr>
            <w:r>
              <w:rPr>
                <w:b/>
                <w:bCs/>
                <w:szCs w:val="28"/>
              </w:rPr>
              <w:t>SDD độ I (n, %)</w:t>
            </w:r>
          </w:p>
        </w:tc>
        <w:tc>
          <w:tcPr>
            <w:tcW w:w="856" w:type="pct"/>
            <w:gridSpan w:val="2"/>
          </w:tcPr>
          <w:p w14:paraId="2B413BD9" w14:textId="77777777" w:rsidR="00F75EAE" w:rsidRPr="003C2462" w:rsidRDefault="00F75EAE" w:rsidP="00E9050C">
            <w:pPr>
              <w:jc w:val="center"/>
            </w:pPr>
            <w:r>
              <w:rPr>
                <w:b/>
                <w:bCs/>
                <w:szCs w:val="28"/>
              </w:rPr>
              <w:t>SDD độ II (n, %)</w:t>
            </w:r>
          </w:p>
        </w:tc>
        <w:tc>
          <w:tcPr>
            <w:tcW w:w="856" w:type="pct"/>
            <w:gridSpan w:val="2"/>
          </w:tcPr>
          <w:p w14:paraId="00A1BB18" w14:textId="77777777" w:rsidR="00F75EAE" w:rsidRPr="002A15EF" w:rsidRDefault="00F75EAE" w:rsidP="00E9050C">
            <w:pPr>
              <w:jc w:val="center"/>
              <w:rPr>
                <w:b/>
                <w:bCs/>
              </w:rPr>
            </w:pPr>
            <w:r>
              <w:rPr>
                <w:b/>
                <w:bCs/>
                <w:szCs w:val="28"/>
              </w:rPr>
              <w:t>SDD độ III (n, %)</w:t>
            </w:r>
          </w:p>
        </w:tc>
        <w:tc>
          <w:tcPr>
            <w:tcW w:w="855" w:type="pct"/>
          </w:tcPr>
          <w:p w14:paraId="5793313A"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7F9494D1" w14:textId="3CBE75B0" w:rsidR="00F75EAE" w:rsidRPr="003C2462" w:rsidRDefault="003E557F" w:rsidP="00E9050C">
            <w:pPr>
              <w:jc w:val="center"/>
            </w:pPr>
            <w:r>
              <w:t>33 (76,7%)</w:t>
            </w:r>
          </w:p>
        </w:tc>
        <w:tc>
          <w:tcPr>
            <w:tcW w:w="856" w:type="pct"/>
            <w:gridSpan w:val="2"/>
          </w:tcPr>
          <w:p w14:paraId="021E25B8" w14:textId="49CF6AFF" w:rsidR="00F75EAE" w:rsidRPr="003C2462" w:rsidRDefault="003E557F" w:rsidP="00E9050C">
            <w:pPr>
              <w:jc w:val="center"/>
            </w:pPr>
            <w:r>
              <w:t>16 (</w:t>
            </w:r>
            <w:r w:rsidR="002A6421">
              <w:t>72,7%)</w:t>
            </w:r>
          </w:p>
        </w:tc>
        <w:tc>
          <w:tcPr>
            <w:tcW w:w="856" w:type="pct"/>
            <w:gridSpan w:val="2"/>
          </w:tcPr>
          <w:p w14:paraId="5999A6D6" w14:textId="463B7D9B" w:rsidR="00F75EAE" w:rsidRPr="003C2462" w:rsidRDefault="002A6421" w:rsidP="00E9050C">
            <w:pPr>
              <w:jc w:val="center"/>
              <w:rPr>
                <w:szCs w:val="28"/>
              </w:rPr>
            </w:pPr>
            <w:r>
              <w:rPr>
                <w:szCs w:val="28"/>
              </w:rPr>
              <w:t>14 (66,7%)</w:t>
            </w:r>
          </w:p>
        </w:tc>
        <w:tc>
          <w:tcPr>
            <w:tcW w:w="855" w:type="pct"/>
            <w:vAlign w:val="top"/>
          </w:tcPr>
          <w:p w14:paraId="76A232E9" w14:textId="31CE2F3B" w:rsidR="00F75EAE" w:rsidRPr="003C2462" w:rsidRDefault="00523FFB" w:rsidP="00E9050C">
            <w:pPr>
              <w:jc w:val="center"/>
              <w:rPr>
                <w:szCs w:val="28"/>
              </w:rPr>
            </w:pPr>
            <w:r>
              <w:rPr>
                <w:szCs w:val="28"/>
              </w:rPr>
              <w:t>63 (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6F0CDDE5" w14:textId="24D9ACC8" w:rsidR="00F75EAE" w:rsidRDefault="002A2786" w:rsidP="00E9050C">
            <w:pPr>
              <w:jc w:val="center"/>
            </w:pPr>
            <w:r>
              <w:t>10 (23,3%)</w:t>
            </w:r>
          </w:p>
        </w:tc>
        <w:tc>
          <w:tcPr>
            <w:tcW w:w="856" w:type="pct"/>
            <w:gridSpan w:val="2"/>
          </w:tcPr>
          <w:p w14:paraId="5BA992C0" w14:textId="58FEEDC5" w:rsidR="00F75EAE" w:rsidRDefault="002A2786" w:rsidP="00E9050C">
            <w:pPr>
              <w:jc w:val="center"/>
            </w:pPr>
            <w:r>
              <w:t>6 (27,3%)</w:t>
            </w:r>
          </w:p>
        </w:tc>
        <w:tc>
          <w:tcPr>
            <w:tcW w:w="856" w:type="pct"/>
            <w:gridSpan w:val="2"/>
          </w:tcPr>
          <w:p w14:paraId="136FB3A2" w14:textId="7B299073" w:rsidR="00F75EAE" w:rsidRDefault="002A2786" w:rsidP="00E9050C">
            <w:pPr>
              <w:jc w:val="center"/>
            </w:pPr>
            <w:r>
              <w:t>7 (33,3%)</w:t>
            </w:r>
          </w:p>
        </w:tc>
        <w:tc>
          <w:tcPr>
            <w:tcW w:w="855" w:type="pct"/>
            <w:vAlign w:val="top"/>
          </w:tcPr>
          <w:p w14:paraId="3F4B0633" w14:textId="76577AC1" w:rsidR="00F75EAE" w:rsidRDefault="00523FFB" w:rsidP="00E9050C">
            <w:pPr>
              <w:jc w:val="center"/>
            </w:pPr>
            <w:r>
              <w:t>23 (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0E5D7169" w14:textId="77777777" w:rsidR="00F75EAE" w:rsidRDefault="00F75EAE" w:rsidP="00E9050C">
            <w:pPr>
              <w:jc w:val="center"/>
            </w:pPr>
            <w:r>
              <w:rPr>
                <w:b/>
                <w:bCs/>
                <w:szCs w:val="28"/>
              </w:rPr>
              <w:t>SGA B</w:t>
            </w:r>
          </w:p>
        </w:tc>
        <w:tc>
          <w:tcPr>
            <w:tcW w:w="1141" w:type="pct"/>
            <w:gridSpan w:val="2"/>
          </w:tcPr>
          <w:p w14:paraId="31D47B59" w14:textId="77777777" w:rsidR="00F75EAE" w:rsidRPr="006C6D0F" w:rsidRDefault="00F75EAE" w:rsidP="00E9050C">
            <w:pPr>
              <w:jc w:val="center"/>
              <w:rPr>
                <w:b/>
                <w:bCs/>
              </w:rPr>
            </w:pPr>
            <w:r w:rsidRPr="006C6D0F">
              <w:rPr>
                <w:b/>
                <w:bCs/>
              </w:rPr>
              <w:t>S</w:t>
            </w:r>
            <w:r>
              <w:rPr>
                <w:b/>
                <w:bCs/>
              </w:rPr>
              <w:t>GA C</w:t>
            </w:r>
          </w:p>
        </w:tc>
        <w:tc>
          <w:tcPr>
            <w:tcW w:w="1141" w:type="pct"/>
            <w:gridSpan w:val="2"/>
          </w:tcPr>
          <w:p w14:paraId="3F8CD3A2"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27A3B83C" w14:textId="58C7BA59" w:rsidR="00F75EAE" w:rsidRPr="003C2462" w:rsidRDefault="000F3584" w:rsidP="00E9050C">
            <w:pPr>
              <w:jc w:val="center"/>
            </w:pPr>
            <w:r>
              <w:t>61 (76,3%)</w:t>
            </w:r>
          </w:p>
        </w:tc>
        <w:tc>
          <w:tcPr>
            <w:tcW w:w="1141" w:type="pct"/>
            <w:gridSpan w:val="2"/>
          </w:tcPr>
          <w:p w14:paraId="4EDFA6CB" w14:textId="64EBACAD" w:rsidR="00F75EAE" w:rsidRPr="003C2462" w:rsidRDefault="000F3584" w:rsidP="00E9050C">
            <w:pPr>
              <w:jc w:val="center"/>
              <w:rPr>
                <w:szCs w:val="28"/>
              </w:rPr>
            </w:pPr>
            <w:r>
              <w:rPr>
                <w:szCs w:val="28"/>
              </w:rPr>
              <w:t>10 (76,9%)</w:t>
            </w:r>
          </w:p>
        </w:tc>
        <w:tc>
          <w:tcPr>
            <w:tcW w:w="1141" w:type="pct"/>
            <w:gridSpan w:val="2"/>
            <w:vAlign w:val="top"/>
          </w:tcPr>
          <w:p w14:paraId="750EA125" w14:textId="675DCDF3" w:rsidR="00F75EAE" w:rsidRPr="003C2462" w:rsidRDefault="00353D95" w:rsidP="00E9050C">
            <w:pPr>
              <w:jc w:val="center"/>
              <w:rPr>
                <w:szCs w:val="28"/>
              </w:rPr>
            </w:pPr>
            <w:r>
              <w:rPr>
                <w:szCs w:val="28"/>
              </w:rPr>
              <w:t>71 (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045CE21B" w14:textId="28AAE34F" w:rsidR="00F75EAE" w:rsidRDefault="000F3584" w:rsidP="00E9050C">
            <w:pPr>
              <w:jc w:val="center"/>
            </w:pPr>
            <w:r>
              <w:t>19 (23,8%)</w:t>
            </w:r>
          </w:p>
        </w:tc>
        <w:tc>
          <w:tcPr>
            <w:tcW w:w="1141" w:type="pct"/>
            <w:gridSpan w:val="2"/>
          </w:tcPr>
          <w:p w14:paraId="7A5AD5D6" w14:textId="0477625B" w:rsidR="00F75EAE" w:rsidRDefault="000F3584" w:rsidP="00E9050C">
            <w:pPr>
              <w:jc w:val="center"/>
            </w:pPr>
            <w:r>
              <w:t>3 (23,1%)</w:t>
            </w:r>
          </w:p>
        </w:tc>
        <w:tc>
          <w:tcPr>
            <w:tcW w:w="1141" w:type="pct"/>
            <w:gridSpan w:val="2"/>
            <w:vAlign w:val="top"/>
          </w:tcPr>
          <w:p w14:paraId="09CA5D25" w14:textId="0C17F038" w:rsidR="00F75EAE" w:rsidRDefault="00353D95" w:rsidP="00E9050C">
            <w:pPr>
              <w:jc w:val="center"/>
            </w:pPr>
            <w:r>
              <w:t>22 (23,7%)</w:t>
            </w:r>
          </w:p>
        </w:tc>
      </w:tr>
    </w:tbl>
    <w:p w14:paraId="0342D73D" w14:textId="3883C190" w:rsidR="00F75EAE" w:rsidRDefault="00F75EAE" w:rsidP="002E610F">
      <w:pPr>
        <w:spacing w:before="160"/>
      </w:pPr>
      <w:r>
        <w:t xml:space="preserve">Nhận xét: </w:t>
      </w:r>
      <w:r w:rsidR="002E610F">
        <w:t>đánh giá SDD theo BMI, nam giới có tỷ lệ SDD là 73,3% cao hơn 2,8 lần so với nữ giới là 26,7%</w:t>
      </w:r>
      <w:r w:rsidR="00062C1F">
        <w:t>, trong đó nam giới SDD độ I, độ II, độ III lần lượt là 76,7%, 72,7% và 66,7%, nữ giới SDD độ I, độ II và độ III tương ứng là 23,3%, 27,3% và 33,3%.</w:t>
      </w:r>
      <w:r w:rsidR="002E610F">
        <w:t xml:space="preserve"> Kết quả đánh giá theo chỉ số SGA tương tự, nam giới có tỷ lệ SDD chiếm 76,3% cao hơn 3,2 lần so với nữ giới là 23,7%.</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100CC059" w:rsidR="00B35AD6" w:rsidRPr="00175D73" w:rsidRDefault="00B35AD6" w:rsidP="00AA3D78">
      <w:pPr>
        <w:pStyle w:val="Caption"/>
        <w:rPr>
          <w:b w:val="0"/>
          <w:bCs/>
        </w:rPr>
      </w:pPr>
      <w:bookmarkStart w:id="81" w:name="_Toc13456988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lastRenderedPageBreak/>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07D09DD0" w:rsidR="0029341E" w:rsidRPr="002A15EF" w:rsidRDefault="0092229A" w:rsidP="0029341E">
            <w:pPr>
              <w:jc w:val="center"/>
              <w:rPr>
                <w:b/>
                <w:bCs/>
                <w:szCs w:val="28"/>
              </w:rPr>
            </w:pPr>
            <w:r>
              <w:rPr>
                <w:b/>
                <w:bCs/>
                <w:szCs w:val="28"/>
              </w:rPr>
              <w:t>SDD</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61CBBE8E" w:rsidR="0029341E" w:rsidRPr="003C2462" w:rsidRDefault="005F0B3B" w:rsidP="009169DE">
            <w:pPr>
              <w:jc w:val="center"/>
            </w:pPr>
            <w:r>
              <w:t>5 (11,6%)</w:t>
            </w:r>
          </w:p>
        </w:tc>
        <w:tc>
          <w:tcPr>
            <w:tcW w:w="862" w:type="pct"/>
            <w:gridSpan w:val="2"/>
          </w:tcPr>
          <w:p w14:paraId="1167C14E" w14:textId="4509117B" w:rsidR="0029341E" w:rsidRPr="003C2462" w:rsidRDefault="005F0B3B" w:rsidP="009169DE">
            <w:pPr>
              <w:jc w:val="center"/>
            </w:pPr>
            <w:r>
              <w:t>1</w:t>
            </w:r>
            <w:r w:rsidR="008C028B">
              <w:t xml:space="preserve"> (4,5%)</w:t>
            </w:r>
          </w:p>
        </w:tc>
        <w:tc>
          <w:tcPr>
            <w:tcW w:w="862" w:type="pct"/>
            <w:gridSpan w:val="2"/>
          </w:tcPr>
          <w:p w14:paraId="50924896" w14:textId="0C57057C" w:rsidR="0029341E" w:rsidRPr="003C2462" w:rsidRDefault="005F0B3B" w:rsidP="009169DE">
            <w:pPr>
              <w:jc w:val="center"/>
              <w:rPr>
                <w:szCs w:val="28"/>
              </w:rPr>
            </w:pPr>
            <w:r>
              <w:rPr>
                <w:szCs w:val="28"/>
              </w:rPr>
              <w:t>4</w:t>
            </w:r>
            <w:r w:rsidR="005D5369">
              <w:rPr>
                <w:szCs w:val="28"/>
              </w:rPr>
              <w:t xml:space="preserve"> (19,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4D754978" w:rsidR="0029341E" w:rsidRDefault="005F0B3B" w:rsidP="009169DE">
            <w:pPr>
              <w:jc w:val="center"/>
            </w:pPr>
            <w:r>
              <w:t>5 (11,6%)</w:t>
            </w:r>
          </w:p>
        </w:tc>
        <w:tc>
          <w:tcPr>
            <w:tcW w:w="862" w:type="pct"/>
            <w:gridSpan w:val="2"/>
          </w:tcPr>
          <w:p w14:paraId="58B943CB" w14:textId="52D84D67" w:rsidR="0029341E" w:rsidRDefault="005F0B3B" w:rsidP="009169DE">
            <w:pPr>
              <w:jc w:val="center"/>
            </w:pPr>
            <w:r>
              <w:t>0</w:t>
            </w:r>
            <w:r w:rsidR="008C028B">
              <w:t xml:space="preserve"> (%)</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038976CC" w:rsidR="0029341E" w:rsidRDefault="005F0B3B" w:rsidP="009169DE">
            <w:pPr>
              <w:jc w:val="center"/>
            </w:pPr>
            <w:r>
              <w:t>23 (53,5%)</w:t>
            </w:r>
          </w:p>
        </w:tc>
        <w:tc>
          <w:tcPr>
            <w:tcW w:w="862" w:type="pct"/>
            <w:gridSpan w:val="2"/>
          </w:tcPr>
          <w:p w14:paraId="78247431" w14:textId="1ED7C1B1" w:rsidR="0029341E" w:rsidRDefault="005F0B3B" w:rsidP="009169DE">
            <w:pPr>
              <w:jc w:val="center"/>
            </w:pPr>
            <w:r>
              <w:t>16</w:t>
            </w:r>
            <w:r w:rsidR="008C028B">
              <w:t xml:space="preserve"> (72,7%)</w:t>
            </w:r>
          </w:p>
        </w:tc>
        <w:tc>
          <w:tcPr>
            <w:tcW w:w="862" w:type="pct"/>
            <w:gridSpan w:val="2"/>
          </w:tcPr>
          <w:p w14:paraId="6E9FBADC" w14:textId="734A2911" w:rsidR="0029341E" w:rsidRDefault="005F0B3B" w:rsidP="009169DE">
            <w:pPr>
              <w:jc w:val="center"/>
            </w:pPr>
            <w:r>
              <w:t>10</w:t>
            </w:r>
            <w:r w:rsidR="005D5369">
              <w:t xml:space="preserve"> (47,6%)</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57366CE4" w14:textId="088704CE" w:rsidR="0029341E" w:rsidRDefault="005F0B3B" w:rsidP="009169DE">
            <w:pPr>
              <w:jc w:val="center"/>
            </w:pPr>
            <w:r>
              <w:t>4 (9,3%)</w:t>
            </w:r>
          </w:p>
        </w:tc>
        <w:tc>
          <w:tcPr>
            <w:tcW w:w="862" w:type="pct"/>
            <w:gridSpan w:val="2"/>
          </w:tcPr>
          <w:p w14:paraId="5DFC5D37" w14:textId="5F189247" w:rsidR="0029341E" w:rsidRDefault="005F0B3B" w:rsidP="009169DE">
            <w:pPr>
              <w:jc w:val="center"/>
            </w:pPr>
            <w:r>
              <w:t>1</w:t>
            </w:r>
            <w:r w:rsidR="008C028B">
              <w:t xml:space="preserve"> (4,5%)</w:t>
            </w:r>
          </w:p>
        </w:tc>
        <w:tc>
          <w:tcPr>
            <w:tcW w:w="862" w:type="pct"/>
            <w:gridSpan w:val="2"/>
          </w:tcPr>
          <w:p w14:paraId="31035587" w14:textId="639D15DA" w:rsidR="0029341E" w:rsidRDefault="005F0B3B" w:rsidP="009169DE">
            <w:pPr>
              <w:jc w:val="center"/>
            </w:pPr>
            <w:r>
              <w:t>3</w:t>
            </w:r>
            <w:r w:rsidR="005D5369">
              <w:t xml:space="preserve"> (14,3%)</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0C57B091" w:rsidR="0029341E" w:rsidRPr="003C2462" w:rsidRDefault="005F0B3B" w:rsidP="009169DE">
            <w:pPr>
              <w:jc w:val="center"/>
            </w:pPr>
            <w:r>
              <w:t>1 (2,3%)</w:t>
            </w:r>
          </w:p>
        </w:tc>
        <w:tc>
          <w:tcPr>
            <w:tcW w:w="862" w:type="pct"/>
            <w:gridSpan w:val="2"/>
          </w:tcPr>
          <w:p w14:paraId="4E9EC172" w14:textId="317312EF" w:rsidR="0029341E" w:rsidRPr="003C2462" w:rsidRDefault="005F0B3B" w:rsidP="009169DE">
            <w:pPr>
              <w:jc w:val="center"/>
            </w:pPr>
            <w:r>
              <w:t>1</w:t>
            </w:r>
            <w:r w:rsidR="008C028B">
              <w:t xml:space="preserve"> (4,5%)</w:t>
            </w:r>
          </w:p>
        </w:tc>
        <w:tc>
          <w:tcPr>
            <w:tcW w:w="862" w:type="pct"/>
            <w:gridSpan w:val="2"/>
          </w:tcPr>
          <w:p w14:paraId="64AF7DD4" w14:textId="2FDC579F" w:rsidR="0029341E" w:rsidRPr="003C2462" w:rsidRDefault="005F0B3B" w:rsidP="009169DE">
            <w:pPr>
              <w:jc w:val="center"/>
              <w:rPr>
                <w:szCs w:val="28"/>
              </w:rPr>
            </w:pPr>
            <w:r>
              <w:rPr>
                <w:szCs w:val="28"/>
              </w:rPr>
              <w:t>1</w:t>
            </w:r>
            <w:r w:rsidR="005D5369">
              <w:rPr>
                <w:szCs w:val="28"/>
              </w:rPr>
              <w:t xml:space="preserve"> (4,5%)</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1CF18E7C" w:rsidR="0029341E" w:rsidRDefault="005F0B3B" w:rsidP="009169DE">
            <w:pPr>
              <w:jc w:val="center"/>
            </w:pPr>
            <w:r>
              <w:t>4 (9,3%)</w:t>
            </w:r>
          </w:p>
        </w:tc>
        <w:tc>
          <w:tcPr>
            <w:tcW w:w="862" w:type="pct"/>
            <w:gridSpan w:val="2"/>
          </w:tcPr>
          <w:p w14:paraId="0DB1E410" w14:textId="5D8A0415" w:rsidR="0029341E" w:rsidRDefault="005F0B3B" w:rsidP="009169DE">
            <w:pPr>
              <w:jc w:val="center"/>
            </w:pPr>
            <w:r>
              <w:t>2</w:t>
            </w:r>
            <w:r w:rsidR="008C028B">
              <w:t xml:space="preserve"> (9,1%)</w:t>
            </w:r>
          </w:p>
        </w:tc>
        <w:tc>
          <w:tcPr>
            <w:tcW w:w="862" w:type="pct"/>
            <w:gridSpan w:val="2"/>
          </w:tcPr>
          <w:p w14:paraId="6FD24E3A" w14:textId="38802103" w:rsidR="0029341E" w:rsidRDefault="005F0B3B" w:rsidP="009169DE">
            <w:pPr>
              <w:jc w:val="center"/>
            </w:pPr>
            <w:r>
              <w:t>2</w:t>
            </w:r>
            <w:r w:rsidR="005D5369">
              <w:t xml:space="preserve"> (9,5%)</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4335FC07" w:rsidR="0029341E" w:rsidRDefault="005F0B3B" w:rsidP="009169DE">
            <w:pPr>
              <w:jc w:val="center"/>
            </w:pPr>
            <w:r>
              <w:t>1 (2,3%)</w:t>
            </w:r>
          </w:p>
        </w:tc>
        <w:tc>
          <w:tcPr>
            <w:tcW w:w="862" w:type="pct"/>
            <w:gridSpan w:val="2"/>
          </w:tcPr>
          <w:p w14:paraId="3157A4F0" w14:textId="716E25CE" w:rsidR="0029341E" w:rsidRDefault="005F0B3B" w:rsidP="009169DE">
            <w:pPr>
              <w:jc w:val="center"/>
            </w:pPr>
            <w:r>
              <w:t>1</w:t>
            </w:r>
            <w:r w:rsidR="008C028B">
              <w:t xml:space="preserve"> (4,5%)</w:t>
            </w:r>
          </w:p>
        </w:tc>
        <w:tc>
          <w:tcPr>
            <w:tcW w:w="862" w:type="pct"/>
            <w:gridSpan w:val="2"/>
          </w:tcPr>
          <w:p w14:paraId="6A6B1DEF" w14:textId="28FF229B" w:rsidR="0029341E" w:rsidRDefault="005F0B3B" w:rsidP="009169DE">
            <w:pPr>
              <w:jc w:val="center"/>
            </w:pPr>
            <w:r>
              <w:t>1</w:t>
            </w:r>
            <w:r w:rsidR="005D5369">
              <w:t xml:space="preserve"> (4,8%)</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653D388C" w:rsidR="00F21F9E" w:rsidRDefault="0009118B" w:rsidP="00F21F9E">
            <w:pPr>
              <w:jc w:val="center"/>
            </w:pPr>
            <w:r>
              <w:rPr>
                <w:b/>
                <w:bCs/>
                <w:szCs w:val="28"/>
              </w:rPr>
              <w:t>SGA B</w:t>
            </w:r>
          </w:p>
        </w:tc>
        <w:tc>
          <w:tcPr>
            <w:tcW w:w="1094" w:type="pct"/>
            <w:gridSpan w:val="2"/>
          </w:tcPr>
          <w:p w14:paraId="0D18D3AE" w14:textId="4EE248BA" w:rsidR="00F21F9E" w:rsidRPr="002A15EF" w:rsidRDefault="0064535B" w:rsidP="00F21F9E">
            <w:pPr>
              <w:jc w:val="center"/>
              <w:rPr>
                <w:b/>
                <w:bCs/>
              </w:rPr>
            </w:pPr>
            <w:r w:rsidRPr="006C6D0F">
              <w:rPr>
                <w:b/>
                <w:bCs/>
              </w:rPr>
              <w:t>S</w:t>
            </w:r>
            <w:r>
              <w:rPr>
                <w:b/>
                <w:bCs/>
              </w:rPr>
              <w:t>GA C</w:t>
            </w:r>
          </w:p>
        </w:tc>
        <w:tc>
          <w:tcPr>
            <w:tcW w:w="1118" w:type="pct"/>
            <w:gridSpan w:val="2"/>
          </w:tcPr>
          <w:p w14:paraId="0C7D6A9E" w14:textId="5D569985" w:rsidR="00F21F9E" w:rsidRPr="002A15EF" w:rsidRDefault="00C13E9B" w:rsidP="00F21F9E">
            <w:pPr>
              <w:jc w:val="center"/>
              <w:rPr>
                <w:b/>
                <w:bCs/>
                <w:szCs w:val="28"/>
              </w:rPr>
            </w:pPr>
            <w:r>
              <w:rPr>
                <w:b/>
                <w:bCs/>
                <w:szCs w:val="28"/>
              </w:rPr>
              <w:t>SDD</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9DE588A" w:rsidR="00F21F9E" w:rsidRPr="003C2462" w:rsidRDefault="005E6AFC" w:rsidP="009169DE">
            <w:pPr>
              <w:jc w:val="center"/>
            </w:pPr>
            <w:r>
              <w:t>16 (20,0%)</w:t>
            </w:r>
          </w:p>
        </w:tc>
        <w:tc>
          <w:tcPr>
            <w:tcW w:w="1094" w:type="pct"/>
            <w:gridSpan w:val="2"/>
          </w:tcPr>
          <w:p w14:paraId="10FF5329" w14:textId="46F37CF1" w:rsidR="00F21F9E" w:rsidRPr="003C2462" w:rsidRDefault="005E6AFC" w:rsidP="009169DE">
            <w:pPr>
              <w:jc w:val="center"/>
              <w:rPr>
                <w:szCs w:val="28"/>
              </w:rPr>
            </w:pPr>
            <w:r>
              <w:rPr>
                <w:szCs w:val="28"/>
              </w:rPr>
              <w:t>1 (7,7%)</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60F7CC40" w:rsidR="00F21F9E" w:rsidRDefault="005E6AFC" w:rsidP="009169DE">
            <w:pPr>
              <w:jc w:val="center"/>
            </w:pPr>
            <w:r>
              <w:t>5 (6,3%)</w:t>
            </w:r>
          </w:p>
        </w:tc>
        <w:tc>
          <w:tcPr>
            <w:tcW w:w="1094" w:type="pct"/>
            <w:gridSpan w:val="2"/>
          </w:tcPr>
          <w:p w14:paraId="456FAF9C" w14:textId="0F6BB752" w:rsidR="00F21F9E" w:rsidRDefault="005E6AFC" w:rsidP="009169DE">
            <w:pPr>
              <w:jc w:val="center"/>
            </w:pPr>
            <w:r>
              <w:t>2 (15,4%)</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42659487" w:rsidR="00F21F9E" w:rsidRDefault="005E6AFC" w:rsidP="009169DE">
            <w:pPr>
              <w:jc w:val="center"/>
            </w:pPr>
            <w:r>
              <w:t>42 (52.5%)</w:t>
            </w:r>
          </w:p>
        </w:tc>
        <w:tc>
          <w:tcPr>
            <w:tcW w:w="1094" w:type="pct"/>
            <w:gridSpan w:val="2"/>
          </w:tcPr>
          <w:p w14:paraId="3C0CF2AE" w14:textId="0688C070" w:rsidR="00F21F9E" w:rsidRDefault="005E6AFC" w:rsidP="009169DE">
            <w:pPr>
              <w:jc w:val="center"/>
            </w:pPr>
            <w:r>
              <w:t>9 (69,2%)</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3C7FBA4B" w:rsidR="00F21F9E" w:rsidRDefault="005E6AFC" w:rsidP="009169DE">
            <w:pPr>
              <w:jc w:val="center"/>
            </w:pPr>
            <w:r>
              <w:t>5 (6,3%)</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257BA0F3" w:rsidR="00F21F9E" w:rsidRPr="003C2462" w:rsidRDefault="005E6AFC" w:rsidP="009169DE">
            <w:pPr>
              <w:jc w:val="center"/>
            </w:pPr>
            <w:r>
              <w:t>4</w:t>
            </w:r>
            <w:r w:rsidR="00255445">
              <w:t xml:space="preserve"> (5,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54E86D94" w:rsidR="00F21F9E" w:rsidRDefault="005E6AFC" w:rsidP="009169DE">
            <w:pPr>
              <w:jc w:val="center"/>
            </w:pPr>
            <w:r>
              <w:t>4</w:t>
            </w:r>
            <w:r w:rsidR="00255445">
              <w:t xml:space="preserve"> </w:t>
            </w:r>
            <w:r w:rsidR="00D42B0A">
              <w:t>(</w:t>
            </w:r>
            <w:r w:rsidR="00255445">
              <w:t>5,0%)</w:t>
            </w:r>
          </w:p>
        </w:tc>
        <w:tc>
          <w:tcPr>
            <w:tcW w:w="1094" w:type="pct"/>
            <w:gridSpan w:val="2"/>
          </w:tcPr>
          <w:p w14:paraId="53082F65" w14:textId="311D7525" w:rsidR="00F21F9E" w:rsidRDefault="005E6AFC" w:rsidP="009169DE">
            <w:pPr>
              <w:jc w:val="center"/>
            </w:pPr>
            <w:r>
              <w:t>0</w:t>
            </w:r>
            <w:r w:rsidR="000B49AE">
              <w:t xml:space="preserve"> (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D94970C" w14:textId="3EB06A97" w:rsidR="00F21F9E" w:rsidRDefault="005E6AFC" w:rsidP="009169DE">
            <w:pPr>
              <w:jc w:val="center"/>
            </w:pPr>
            <w:r>
              <w:t>4</w:t>
            </w:r>
            <w:r w:rsidR="008E0F73">
              <w:t xml:space="preserve"> (5,0%)</w:t>
            </w:r>
          </w:p>
        </w:tc>
        <w:tc>
          <w:tcPr>
            <w:tcW w:w="1094" w:type="pct"/>
            <w:gridSpan w:val="2"/>
          </w:tcPr>
          <w:p w14:paraId="557C3BBA" w14:textId="7C105428" w:rsidR="00F21F9E" w:rsidRDefault="005E6AFC" w:rsidP="009169DE">
            <w:pPr>
              <w:jc w:val="center"/>
            </w:pPr>
            <w:r>
              <w:t>1</w:t>
            </w:r>
            <w:r w:rsidR="000B49AE">
              <w:t xml:space="preserve"> (7,7%)</w:t>
            </w:r>
          </w:p>
        </w:tc>
        <w:tc>
          <w:tcPr>
            <w:tcW w:w="1118" w:type="pct"/>
            <w:gridSpan w:val="2"/>
          </w:tcPr>
          <w:p w14:paraId="1A0C221E" w14:textId="189B2D7B" w:rsidR="00F21F9E" w:rsidRDefault="00F21F9E" w:rsidP="009169DE">
            <w:pPr>
              <w:jc w:val="center"/>
            </w:pPr>
            <w:r>
              <w:t>5 (5,4%)</w:t>
            </w:r>
          </w:p>
        </w:tc>
      </w:tr>
    </w:tbl>
    <w:p w14:paraId="087FD2E7" w14:textId="249F03F8" w:rsidR="009079D8" w:rsidRPr="00C22401" w:rsidRDefault="00A25E85" w:rsidP="009079D8">
      <w:pPr>
        <w:spacing w:before="160"/>
      </w:pPr>
      <w:r>
        <w:t xml:space="preserve">Nhận xét: </w:t>
      </w:r>
      <w:r w:rsidR="009079D8">
        <w:t>theo BMI, lao động tự do có tỷ lệ SDD nhiều nhất</w:t>
      </w:r>
      <w:r w:rsidR="00ED3C32">
        <w:t xml:space="preserve"> trong số bệnh nhân mắc SDD</w:t>
      </w:r>
      <w:r w:rsidR="009079D8">
        <w:t xml:space="preserve"> chiếm 57,0%; nội trợ và cán bộ công chức đều có tỉ lệ SDD thấp nhất là 3,5%. Kết quả đánh giá SDD theo SGA, lao động tự do có tỷ lệ SDD nhiều nhất chiếm 54,8%; học sinh – sinh viên và cán bộ công chức đều có tỉ lệ SDD thấp nhất là 4,3%.</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437647D0" w:rsidR="00B35AD6" w:rsidRPr="00175D73" w:rsidRDefault="00B35AD6" w:rsidP="00AA3D78">
      <w:pPr>
        <w:pStyle w:val="Caption"/>
        <w:jc w:val="both"/>
        <w:rPr>
          <w:b w:val="0"/>
          <w:bCs/>
        </w:rPr>
      </w:pPr>
      <w:r>
        <w:tab/>
      </w:r>
      <w:bookmarkStart w:id="82" w:name="_Toc13456988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lastRenderedPageBreak/>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7747414C" w:rsidR="009D3753" w:rsidRPr="002A15EF" w:rsidRDefault="00900F49" w:rsidP="009D3753">
            <w:pPr>
              <w:jc w:val="center"/>
              <w:rPr>
                <w:b/>
                <w:bCs/>
                <w:szCs w:val="28"/>
              </w:rPr>
            </w:pPr>
            <w:r>
              <w:rPr>
                <w:b/>
                <w:bCs/>
                <w:szCs w:val="28"/>
              </w:rPr>
              <w:t xml:space="preserve">SDD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61B77509" w:rsidR="009D3753" w:rsidRPr="003C2462" w:rsidRDefault="0049152E" w:rsidP="009169DE">
            <w:pPr>
              <w:jc w:val="center"/>
            </w:pPr>
            <w:r>
              <w:t>14 (32,6%)</w:t>
            </w:r>
          </w:p>
        </w:tc>
        <w:tc>
          <w:tcPr>
            <w:tcW w:w="859" w:type="pct"/>
            <w:gridSpan w:val="2"/>
          </w:tcPr>
          <w:p w14:paraId="414F8688" w14:textId="3ED0D0C9" w:rsidR="009D3753" w:rsidRPr="003C2462" w:rsidRDefault="0049152E" w:rsidP="009169DE">
            <w:pPr>
              <w:jc w:val="center"/>
            </w:pPr>
            <w:r>
              <w:t>11 (50,0%)</w:t>
            </w:r>
          </w:p>
        </w:tc>
        <w:tc>
          <w:tcPr>
            <w:tcW w:w="858" w:type="pct"/>
            <w:gridSpan w:val="2"/>
          </w:tcPr>
          <w:p w14:paraId="6DD5B4A7" w14:textId="17BA6A52" w:rsidR="009D3753" w:rsidRPr="003C2462" w:rsidRDefault="0049152E" w:rsidP="009169DE">
            <w:pPr>
              <w:jc w:val="center"/>
              <w:rPr>
                <w:szCs w:val="28"/>
              </w:rPr>
            </w:pPr>
            <w:r>
              <w:rPr>
                <w:szCs w:val="28"/>
              </w:rPr>
              <w:t>9 (42,9%)</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0EE9B4A4" w:rsidR="009D3753" w:rsidRDefault="0049152E" w:rsidP="009169DE">
            <w:pPr>
              <w:jc w:val="center"/>
            </w:pPr>
            <w:r>
              <w:t>29 (67,4%)</w:t>
            </w:r>
          </w:p>
        </w:tc>
        <w:tc>
          <w:tcPr>
            <w:tcW w:w="859" w:type="pct"/>
            <w:gridSpan w:val="2"/>
          </w:tcPr>
          <w:p w14:paraId="0AE7E208" w14:textId="29D01E73" w:rsidR="009D3753" w:rsidRDefault="0049152E" w:rsidP="009169DE">
            <w:pPr>
              <w:jc w:val="center"/>
            </w:pPr>
            <w:r>
              <w:t>11 (50,0%)</w:t>
            </w:r>
          </w:p>
        </w:tc>
        <w:tc>
          <w:tcPr>
            <w:tcW w:w="858" w:type="pct"/>
            <w:gridSpan w:val="2"/>
          </w:tcPr>
          <w:p w14:paraId="6C4E4517" w14:textId="12C10CCB" w:rsidR="009D3753" w:rsidRDefault="0049152E" w:rsidP="009169DE">
            <w:pPr>
              <w:jc w:val="center"/>
            </w:pPr>
            <w:r>
              <w:t>12 (57,1%)</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77940FAE" w:rsidR="00E60CC3" w:rsidRPr="002A15EF" w:rsidRDefault="0009118B" w:rsidP="00E60CC3">
            <w:pPr>
              <w:jc w:val="center"/>
              <w:rPr>
                <w:b/>
                <w:bCs/>
              </w:rPr>
            </w:pPr>
            <w:r>
              <w:rPr>
                <w:b/>
                <w:bCs/>
                <w:szCs w:val="28"/>
              </w:rPr>
              <w:t>SGA B</w:t>
            </w:r>
          </w:p>
        </w:tc>
        <w:tc>
          <w:tcPr>
            <w:tcW w:w="1120" w:type="pct"/>
            <w:gridSpan w:val="2"/>
          </w:tcPr>
          <w:p w14:paraId="40344998" w14:textId="3BE8428A" w:rsidR="00E60CC3" w:rsidRPr="002A15EF" w:rsidRDefault="0064535B" w:rsidP="00E60CC3">
            <w:pPr>
              <w:jc w:val="center"/>
              <w:rPr>
                <w:b/>
                <w:bCs/>
              </w:rPr>
            </w:pPr>
            <w:r w:rsidRPr="006C6D0F">
              <w:rPr>
                <w:b/>
                <w:bCs/>
              </w:rPr>
              <w:t>S</w:t>
            </w:r>
            <w:r>
              <w:rPr>
                <w:b/>
                <w:bCs/>
              </w:rPr>
              <w:t>GA C</w:t>
            </w:r>
          </w:p>
        </w:tc>
        <w:tc>
          <w:tcPr>
            <w:tcW w:w="1133" w:type="pct"/>
            <w:gridSpan w:val="2"/>
          </w:tcPr>
          <w:p w14:paraId="30F817E6" w14:textId="37D42495" w:rsidR="00E60CC3" w:rsidRPr="002A15EF" w:rsidRDefault="00D46600" w:rsidP="00E60CC3">
            <w:pPr>
              <w:jc w:val="center"/>
              <w:rPr>
                <w:b/>
                <w:bCs/>
                <w:szCs w:val="28"/>
              </w:rPr>
            </w:pPr>
            <w:r>
              <w:rPr>
                <w:b/>
                <w:bCs/>
                <w:szCs w:val="28"/>
              </w:rPr>
              <w:t>SDD</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68632D62" w:rsidR="00E60CC3" w:rsidRPr="003C2462" w:rsidRDefault="00670C27" w:rsidP="004D47D1">
            <w:pPr>
              <w:jc w:val="center"/>
            </w:pPr>
            <w:r>
              <w:t>32 (40,0%)</w:t>
            </w:r>
          </w:p>
        </w:tc>
        <w:tc>
          <w:tcPr>
            <w:tcW w:w="1120" w:type="pct"/>
            <w:gridSpan w:val="2"/>
          </w:tcPr>
          <w:p w14:paraId="4BC77B92" w14:textId="1781ABE1" w:rsidR="00E60CC3" w:rsidRPr="003C2462" w:rsidRDefault="00670C27" w:rsidP="004D47D1">
            <w:pPr>
              <w:jc w:val="center"/>
              <w:rPr>
                <w:szCs w:val="28"/>
              </w:rPr>
            </w:pPr>
            <w:r>
              <w:rPr>
                <w:szCs w:val="28"/>
              </w:rPr>
              <w:t>4</w:t>
            </w:r>
            <w:r w:rsidR="00602516">
              <w:rPr>
                <w:szCs w:val="28"/>
              </w:rPr>
              <w:t xml:space="preserve"> (30,8%)</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19BA7B6" w:rsidR="00E60CC3" w:rsidRPr="003C2462" w:rsidRDefault="00670C27" w:rsidP="004D47D1">
            <w:pPr>
              <w:jc w:val="center"/>
            </w:pPr>
            <w:r>
              <w:t>47 (58,8%)</w:t>
            </w:r>
          </w:p>
        </w:tc>
        <w:tc>
          <w:tcPr>
            <w:tcW w:w="1120" w:type="pct"/>
            <w:gridSpan w:val="2"/>
          </w:tcPr>
          <w:p w14:paraId="75F7432B" w14:textId="2360BC94" w:rsidR="00E60CC3" w:rsidRPr="003C2462" w:rsidRDefault="00670C27" w:rsidP="004D47D1">
            <w:pPr>
              <w:jc w:val="center"/>
              <w:rPr>
                <w:szCs w:val="28"/>
              </w:rPr>
            </w:pPr>
            <w:r>
              <w:rPr>
                <w:szCs w:val="28"/>
              </w:rPr>
              <w:t>9</w:t>
            </w:r>
            <w:r w:rsidR="00602516">
              <w:rPr>
                <w:szCs w:val="28"/>
              </w:rPr>
              <w:t xml:space="preserve"> (69,2%)</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583DB58" w:rsidR="00E60CC3" w:rsidRDefault="00670C27" w:rsidP="004D47D1">
            <w:pPr>
              <w:jc w:val="center"/>
            </w:pPr>
            <w:r>
              <w:t>1 (1,3%)</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141907F7" w14:textId="6A3988D7" w:rsidR="00F91D2D" w:rsidRDefault="00075D1A" w:rsidP="007542AB">
      <w:pPr>
        <w:spacing w:before="160"/>
      </w:pPr>
      <w:r>
        <w:t xml:space="preserve">Nhận xét: </w:t>
      </w:r>
      <w:r w:rsidR="006F14A4">
        <w:t>t</w:t>
      </w:r>
      <w:r>
        <w:t xml:space="preserve">heo BMI, </w:t>
      </w:r>
      <w:r w:rsidR="003416BB">
        <w:t xml:space="preserve">trong số bệnh nhân mắc SDD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tỷ </w:t>
      </w:r>
      <w:r w:rsidR="005F770C">
        <w:t>3</w:t>
      </w:r>
      <w:r>
        <w:t>8</w:t>
      </w:r>
      <w:r w:rsidR="005F770C">
        <w:t>,7</w:t>
      </w:r>
      <w:r>
        <w:t>%</w:t>
      </w:r>
      <w:r w:rsidR="005F770C">
        <w:t>, hải đảo không có bệnh nhân SDD.</w:t>
      </w:r>
      <w:r w:rsidR="007542AB">
        <w:t xml:space="preserve"> </w:t>
      </w:r>
      <w:r w:rsidR="00F91D2D">
        <w:t>Theo SGA, nông thôn có tỷ lệ SDD cao nhất chiếm 60,</w:t>
      </w:r>
      <w:r w:rsidR="00F911EA">
        <w:t>2</w:t>
      </w:r>
      <w:r w:rsidR="00F91D2D">
        <w:t xml:space="preserve">%, tiếp theo là thành thị chiếm tỷ 38,7%, hải đảo </w:t>
      </w:r>
      <w:r w:rsidR="00F911EA">
        <w:t>chiếm 1,1%</w:t>
      </w:r>
      <w:r w:rsidR="00F91D2D">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0E17C81" w:rsidR="00E30892" w:rsidRDefault="00E30892" w:rsidP="00890E5E">
      <w:pPr>
        <w:pStyle w:val="Caption"/>
        <w:jc w:val="both"/>
        <w:rPr>
          <w:bCs/>
        </w:rPr>
      </w:pPr>
      <w:r>
        <w:tab/>
      </w:r>
      <w:bookmarkStart w:id="83" w:name="_Toc13456988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782"/>
        <w:gridCol w:w="1582"/>
        <w:gridCol w:w="671"/>
        <w:gridCol w:w="911"/>
        <w:gridCol w:w="1168"/>
        <w:gridCol w:w="414"/>
        <w:gridCol w:w="1583"/>
      </w:tblGrid>
      <w:tr w:rsidR="004528D4" w14:paraId="35E05D51" w14:textId="77777777" w:rsidTr="009169DE">
        <w:tc>
          <w:tcPr>
            <w:tcW w:w="5000" w:type="pct"/>
            <w:gridSpan w:val="7"/>
            <w:tcBorders>
              <w:tl2br w:val="nil"/>
            </w:tcBorders>
          </w:tcPr>
          <w:p w14:paraId="2CE70610" w14:textId="77777777" w:rsidR="004528D4" w:rsidRPr="002A15EF" w:rsidRDefault="004528D4" w:rsidP="009169DE">
            <w:pPr>
              <w:jc w:val="center"/>
              <w:rPr>
                <w:b/>
                <w:bCs/>
              </w:rPr>
            </w:pPr>
            <w:r>
              <w:rPr>
                <w:b/>
                <w:bCs/>
                <w:szCs w:val="28"/>
              </w:rPr>
              <w:t>BMI</w:t>
            </w:r>
          </w:p>
        </w:tc>
      </w:tr>
      <w:tr w:rsidR="00035888" w14:paraId="757F861F" w14:textId="77777777" w:rsidTr="005D2D47">
        <w:trPr>
          <w:trHeight w:val="759"/>
        </w:trPr>
        <w:tc>
          <w:tcPr>
            <w:tcW w:w="1527" w:type="pct"/>
            <w:tcBorders>
              <w:tl2br w:val="single" w:sz="4" w:space="0" w:color="auto"/>
            </w:tcBorders>
          </w:tcPr>
          <w:p w14:paraId="7B68CD88" w14:textId="77777777" w:rsidR="00035888" w:rsidRPr="002A15EF" w:rsidRDefault="00035888" w:rsidP="00035888">
            <w:pPr>
              <w:jc w:val="right"/>
              <w:rPr>
                <w:b/>
                <w:bCs/>
                <w:szCs w:val="28"/>
              </w:rPr>
            </w:pPr>
            <w:r>
              <w:rPr>
                <w:b/>
                <w:bCs/>
                <w:szCs w:val="28"/>
              </w:rPr>
              <w:t>TTDD</w:t>
            </w:r>
          </w:p>
          <w:p w14:paraId="01D62E8D" w14:textId="77777777" w:rsidR="00035888" w:rsidRDefault="00035888" w:rsidP="00035888">
            <w:pPr>
              <w:rPr>
                <w:b/>
                <w:bCs/>
                <w:szCs w:val="28"/>
              </w:rPr>
            </w:pPr>
            <w:r>
              <w:rPr>
                <w:b/>
                <w:bCs/>
                <w:szCs w:val="28"/>
              </w:rPr>
              <w:t>Tiền sử</w:t>
            </w:r>
          </w:p>
          <w:p w14:paraId="7EA1C3D4" w14:textId="7A938A83" w:rsidR="00035888" w:rsidRPr="002A15EF" w:rsidRDefault="00035888" w:rsidP="00035888">
            <w:pPr>
              <w:rPr>
                <w:b/>
                <w:bCs/>
                <w:szCs w:val="28"/>
              </w:rPr>
            </w:pPr>
            <w:r>
              <w:rPr>
                <w:b/>
                <w:bCs/>
                <w:szCs w:val="28"/>
              </w:rPr>
              <w:t>bệnh lý mạn tính</w:t>
            </w:r>
          </w:p>
        </w:tc>
        <w:tc>
          <w:tcPr>
            <w:tcW w:w="868" w:type="pct"/>
          </w:tcPr>
          <w:p w14:paraId="1DF860A2" w14:textId="61D6EE9A" w:rsidR="00035888" w:rsidRPr="003C2462" w:rsidRDefault="00035888" w:rsidP="00035888">
            <w:pPr>
              <w:jc w:val="center"/>
            </w:pPr>
            <w:r>
              <w:rPr>
                <w:b/>
                <w:bCs/>
                <w:szCs w:val="28"/>
              </w:rPr>
              <w:t>SDD độ I (n, %)</w:t>
            </w:r>
          </w:p>
        </w:tc>
        <w:tc>
          <w:tcPr>
            <w:tcW w:w="868" w:type="pct"/>
            <w:gridSpan w:val="2"/>
          </w:tcPr>
          <w:p w14:paraId="0593D0FA" w14:textId="5F6995D8" w:rsidR="00035888" w:rsidRDefault="00035888" w:rsidP="00035888">
            <w:pPr>
              <w:jc w:val="center"/>
            </w:pPr>
            <w:r>
              <w:rPr>
                <w:b/>
                <w:bCs/>
                <w:szCs w:val="28"/>
              </w:rPr>
              <w:t>SDD độ II (n, %)</w:t>
            </w:r>
          </w:p>
        </w:tc>
        <w:tc>
          <w:tcPr>
            <w:tcW w:w="868" w:type="pct"/>
            <w:gridSpan w:val="2"/>
          </w:tcPr>
          <w:p w14:paraId="74177E8A" w14:textId="39AE7282" w:rsidR="00035888" w:rsidRPr="002A15EF" w:rsidRDefault="00035888" w:rsidP="00035888">
            <w:pPr>
              <w:jc w:val="center"/>
              <w:rPr>
                <w:b/>
                <w:bCs/>
              </w:rPr>
            </w:pPr>
            <w:r>
              <w:rPr>
                <w:b/>
                <w:bCs/>
                <w:szCs w:val="28"/>
              </w:rPr>
              <w:t>SDD độ III (n, %)</w:t>
            </w:r>
          </w:p>
        </w:tc>
        <w:tc>
          <w:tcPr>
            <w:tcW w:w="869" w:type="pct"/>
          </w:tcPr>
          <w:p w14:paraId="445E6CC4" w14:textId="77535F42" w:rsidR="00035888" w:rsidRPr="002A15EF" w:rsidRDefault="00AC0297"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4826EDBE" w14:textId="77777777" w:rsidTr="005D2D47">
        <w:trPr>
          <w:trHeight w:val="354"/>
        </w:trPr>
        <w:tc>
          <w:tcPr>
            <w:tcW w:w="1527" w:type="pct"/>
          </w:tcPr>
          <w:p w14:paraId="38495B2F" w14:textId="5D12AC3C" w:rsidR="00035888" w:rsidRPr="003C2462" w:rsidRDefault="00035888" w:rsidP="009169DE">
            <w:pPr>
              <w:rPr>
                <w:szCs w:val="28"/>
              </w:rPr>
            </w:pPr>
            <w:r>
              <w:rPr>
                <w:szCs w:val="28"/>
              </w:rPr>
              <w:t>Đái tháo đường</w:t>
            </w:r>
          </w:p>
        </w:tc>
        <w:tc>
          <w:tcPr>
            <w:tcW w:w="868" w:type="pct"/>
            <w:vAlign w:val="top"/>
          </w:tcPr>
          <w:p w14:paraId="21305200" w14:textId="405DEF3D" w:rsidR="00035888" w:rsidRPr="003C2462" w:rsidRDefault="009D738B" w:rsidP="00393A05">
            <w:pPr>
              <w:jc w:val="center"/>
            </w:pPr>
            <w:r>
              <w:t>6 (1</w:t>
            </w:r>
            <w:r w:rsidR="00D13A97">
              <w:t>9</w:t>
            </w:r>
            <w:r>
              <w:t>,0%)</w:t>
            </w:r>
          </w:p>
        </w:tc>
        <w:tc>
          <w:tcPr>
            <w:tcW w:w="868" w:type="pct"/>
            <w:gridSpan w:val="2"/>
          </w:tcPr>
          <w:p w14:paraId="55C693E1" w14:textId="643D4A32" w:rsidR="00035888" w:rsidRPr="003C2462" w:rsidRDefault="009D738B" w:rsidP="00393A05">
            <w:pPr>
              <w:jc w:val="center"/>
            </w:pPr>
            <w:r>
              <w:t>1 (4,5%)</w:t>
            </w:r>
          </w:p>
        </w:tc>
        <w:tc>
          <w:tcPr>
            <w:tcW w:w="868" w:type="pct"/>
            <w:gridSpan w:val="2"/>
          </w:tcPr>
          <w:p w14:paraId="713BE0BB" w14:textId="3F47962B" w:rsidR="00035888" w:rsidRPr="003C2462" w:rsidRDefault="009D738B" w:rsidP="00393A05">
            <w:pPr>
              <w:jc w:val="center"/>
              <w:rPr>
                <w:szCs w:val="28"/>
              </w:rPr>
            </w:pPr>
            <w:r>
              <w:rPr>
                <w:szCs w:val="28"/>
              </w:rPr>
              <w:t>4 (1</w:t>
            </w:r>
            <w:r w:rsidR="00D13A97">
              <w:rPr>
                <w:szCs w:val="28"/>
              </w:rPr>
              <w:t>4</w:t>
            </w:r>
            <w:r>
              <w:rPr>
                <w:szCs w:val="28"/>
              </w:rPr>
              <w:t>,0%)</w:t>
            </w:r>
          </w:p>
        </w:tc>
        <w:tc>
          <w:tcPr>
            <w:tcW w:w="869" w:type="pct"/>
            <w:vAlign w:val="top"/>
          </w:tcPr>
          <w:p w14:paraId="21294ACA" w14:textId="38D28625" w:rsidR="00035888" w:rsidRPr="003C2462" w:rsidRDefault="00C85522" w:rsidP="009169DE">
            <w:pPr>
              <w:jc w:val="center"/>
              <w:rPr>
                <w:szCs w:val="28"/>
              </w:rPr>
            </w:pPr>
            <w:r>
              <w:rPr>
                <w:szCs w:val="28"/>
              </w:rPr>
              <w:t>11</w:t>
            </w:r>
            <w:r w:rsidR="00035888">
              <w:rPr>
                <w:szCs w:val="28"/>
              </w:rPr>
              <w:t xml:space="preserve"> (</w:t>
            </w:r>
            <w:r>
              <w:rPr>
                <w:szCs w:val="28"/>
              </w:rPr>
              <w:t>12</w:t>
            </w:r>
            <w:r w:rsidR="00035888">
              <w:rPr>
                <w:szCs w:val="28"/>
              </w:rPr>
              <w:t>,</w:t>
            </w:r>
            <w:r>
              <w:rPr>
                <w:szCs w:val="28"/>
              </w:rPr>
              <w:t>8</w:t>
            </w:r>
            <w:r w:rsidR="00035888">
              <w:rPr>
                <w:szCs w:val="28"/>
              </w:rPr>
              <w:t>%)</w:t>
            </w:r>
          </w:p>
        </w:tc>
      </w:tr>
      <w:tr w:rsidR="00035888" w14:paraId="19EF814C" w14:textId="77777777" w:rsidTr="005D2D47">
        <w:trPr>
          <w:trHeight w:val="70"/>
        </w:trPr>
        <w:tc>
          <w:tcPr>
            <w:tcW w:w="1527" w:type="pct"/>
          </w:tcPr>
          <w:p w14:paraId="187B5B02" w14:textId="4438F2C1" w:rsidR="00035888" w:rsidRPr="003C2462" w:rsidRDefault="00035888" w:rsidP="009169DE">
            <w:pPr>
              <w:rPr>
                <w:szCs w:val="28"/>
              </w:rPr>
            </w:pPr>
            <w:r>
              <w:rPr>
                <w:szCs w:val="28"/>
              </w:rPr>
              <w:t>Tăng huyết áp</w:t>
            </w:r>
          </w:p>
        </w:tc>
        <w:tc>
          <w:tcPr>
            <w:tcW w:w="868" w:type="pct"/>
            <w:vAlign w:val="top"/>
          </w:tcPr>
          <w:p w14:paraId="61E0441B" w14:textId="7762998A" w:rsidR="00035888" w:rsidRPr="003C2462" w:rsidRDefault="00D13A97" w:rsidP="00393A05">
            <w:pPr>
              <w:jc w:val="center"/>
            </w:pPr>
            <w:r>
              <w:t>3 (</w:t>
            </w:r>
            <w:r w:rsidR="00374AE6">
              <w:t>7,0%)</w:t>
            </w:r>
          </w:p>
        </w:tc>
        <w:tc>
          <w:tcPr>
            <w:tcW w:w="868" w:type="pct"/>
            <w:gridSpan w:val="2"/>
          </w:tcPr>
          <w:p w14:paraId="73A1AE66" w14:textId="5EED41F2" w:rsidR="00035888" w:rsidRPr="003C2462" w:rsidRDefault="00D13A97" w:rsidP="00393A05">
            <w:pPr>
              <w:jc w:val="center"/>
            </w:pPr>
            <w:r>
              <w:t>2</w:t>
            </w:r>
            <w:r w:rsidR="00374AE6">
              <w:t xml:space="preserve"> (9,1%)</w:t>
            </w:r>
          </w:p>
        </w:tc>
        <w:tc>
          <w:tcPr>
            <w:tcW w:w="868" w:type="pct"/>
            <w:gridSpan w:val="2"/>
          </w:tcPr>
          <w:p w14:paraId="4F5F0C0E" w14:textId="029AA58E" w:rsidR="00035888" w:rsidRPr="003C2462" w:rsidRDefault="00D13A97" w:rsidP="00393A05">
            <w:pPr>
              <w:jc w:val="center"/>
              <w:rPr>
                <w:szCs w:val="28"/>
              </w:rPr>
            </w:pPr>
            <w:r>
              <w:rPr>
                <w:szCs w:val="28"/>
              </w:rPr>
              <w:t>1</w:t>
            </w:r>
            <w:r w:rsidR="00374AE6">
              <w:rPr>
                <w:szCs w:val="28"/>
              </w:rPr>
              <w:t xml:space="preserve"> (4,8%)</w:t>
            </w:r>
          </w:p>
        </w:tc>
        <w:tc>
          <w:tcPr>
            <w:tcW w:w="869" w:type="pct"/>
            <w:vAlign w:val="top"/>
          </w:tcPr>
          <w:p w14:paraId="0C5E54FF" w14:textId="73873EE6" w:rsidR="00035888" w:rsidRPr="003C2462" w:rsidRDefault="00035888" w:rsidP="009169DE">
            <w:pPr>
              <w:jc w:val="center"/>
              <w:rPr>
                <w:szCs w:val="28"/>
              </w:rPr>
            </w:pPr>
            <w:r>
              <w:rPr>
                <w:szCs w:val="28"/>
              </w:rPr>
              <w:t>6 (</w:t>
            </w:r>
            <w:r w:rsidR="002F4591">
              <w:rPr>
                <w:szCs w:val="28"/>
              </w:rPr>
              <w:t>7,0</w:t>
            </w:r>
            <w:r>
              <w:rPr>
                <w:szCs w:val="28"/>
              </w:rPr>
              <w:t>%)</w:t>
            </w:r>
          </w:p>
        </w:tc>
      </w:tr>
      <w:tr w:rsidR="00035888" w14:paraId="2DFF7B66" w14:textId="77777777" w:rsidTr="005D2D47">
        <w:trPr>
          <w:trHeight w:val="70"/>
        </w:trPr>
        <w:tc>
          <w:tcPr>
            <w:tcW w:w="1527" w:type="pct"/>
          </w:tcPr>
          <w:p w14:paraId="7EF63B37" w14:textId="7A8AAD87" w:rsidR="00035888" w:rsidRDefault="00035888" w:rsidP="009169DE">
            <w:r>
              <w:t>Viêm dạ dày</w:t>
            </w:r>
          </w:p>
        </w:tc>
        <w:tc>
          <w:tcPr>
            <w:tcW w:w="868" w:type="pct"/>
            <w:vAlign w:val="top"/>
          </w:tcPr>
          <w:p w14:paraId="332B4E89" w14:textId="320F04D1" w:rsidR="00035888" w:rsidRDefault="00F36728" w:rsidP="00393A05">
            <w:pPr>
              <w:jc w:val="center"/>
            </w:pPr>
            <w:r>
              <w:t>1 (2,3%)</w:t>
            </w:r>
          </w:p>
        </w:tc>
        <w:tc>
          <w:tcPr>
            <w:tcW w:w="868" w:type="pct"/>
            <w:gridSpan w:val="2"/>
          </w:tcPr>
          <w:p w14:paraId="1F70B669" w14:textId="4F89190D" w:rsidR="00035888" w:rsidRDefault="00102C16" w:rsidP="00393A05">
            <w:pPr>
              <w:jc w:val="center"/>
            </w:pPr>
            <w:r>
              <w:t>0 (0%)</w:t>
            </w:r>
          </w:p>
        </w:tc>
        <w:tc>
          <w:tcPr>
            <w:tcW w:w="868" w:type="pct"/>
            <w:gridSpan w:val="2"/>
          </w:tcPr>
          <w:p w14:paraId="474AABFC" w14:textId="0F2AD514" w:rsidR="00035888" w:rsidRDefault="00F52D04" w:rsidP="00393A05">
            <w:pPr>
              <w:jc w:val="center"/>
            </w:pPr>
            <w:r>
              <w:t>0 (0%)</w:t>
            </w:r>
          </w:p>
        </w:tc>
        <w:tc>
          <w:tcPr>
            <w:tcW w:w="869" w:type="pct"/>
            <w:vAlign w:val="top"/>
          </w:tcPr>
          <w:p w14:paraId="16B4B7E5" w14:textId="569B0369" w:rsidR="00035888" w:rsidRDefault="00035888" w:rsidP="009169DE">
            <w:pPr>
              <w:jc w:val="center"/>
            </w:pPr>
            <w:r>
              <w:t>1 (</w:t>
            </w:r>
            <w:r w:rsidR="00F52D04">
              <w:t>1,2</w:t>
            </w:r>
            <w:r>
              <w:t>%)</w:t>
            </w:r>
          </w:p>
        </w:tc>
      </w:tr>
      <w:tr w:rsidR="00035888" w14:paraId="0671C414" w14:textId="77777777" w:rsidTr="005D2D47">
        <w:trPr>
          <w:trHeight w:val="70"/>
        </w:trPr>
        <w:tc>
          <w:tcPr>
            <w:tcW w:w="1527" w:type="pct"/>
          </w:tcPr>
          <w:p w14:paraId="7163CF6A" w14:textId="29A85729" w:rsidR="00035888" w:rsidRDefault="00035888" w:rsidP="009169DE">
            <w:r>
              <w:lastRenderedPageBreak/>
              <w:t>Gút</w:t>
            </w:r>
          </w:p>
        </w:tc>
        <w:tc>
          <w:tcPr>
            <w:tcW w:w="868" w:type="pct"/>
            <w:vAlign w:val="top"/>
          </w:tcPr>
          <w:p w14:paraId="20977973" w14:textId="31E84AF5" w:rsidR="00035888" w:rsidRDefault="00900A7C" w:rsidP="00393A05">
            <w:pPr>
              <w:jc w:val="center"/>
            </w:pPr>
            <w:r>
              <w:t>1 (</w:t>
            </w:r>
            <w:r w:rsidR="00061007">
              <w:t>2,3%)</w:t>
            </w:r>
          </w:p>
        </w:tc>
        <w:tc>
          <w:tcPr>
            <w:tcW w:w="868" w:type="pct"/>
            <w:gridSpan w:val="2"/>
          </w:tcPr>
          <w:p w14:paraId="6E1AE287" w14:textId="3756EAE6" w:rsidR="00035888" w:rsidRDefault="00061007" w:rsidP="00393A05">
            <w:pPr>
              <w:jc w:val="center"/>
            </w:pPr>
            <w:r>
              <w:t>0 (0%)</w:t>
            </w:r>
          </w:p>
        </w:tc>
        <w:tc>
          <w:tcPr>
            <w:tcW w:w="868" w:type="pct"/>
            <w:gridSpan w:val="2"/>
          </w:tcPr>
          <w:p w14:paraId="1D190707" w14:textId="325E1D61" w:rsidR="00035888" w:rsidRDefault="00061007" w:rsidP="00393A05">
            <w:pPr>
              <w:jc w:val="center"/>
            </w:pPr>
            <w:r>
              <w:t>0 (0%)</w:t>
            </w:r>
          </w:p>
        </w:tc>
        <w:tc>
          <w:tcPr>
            <w:tcW w:w="869" w:type="pct"/>
            <w:vAlign w:val="top"/>
          </w:tcPr>
          <w:p w14:paraId="642F5236" w14:textId="7FAF3D07" w:rsidR="00035888" w:rsidRDefault="00035888" w:rsidP="009169DE">
            <w:pPr>
              <w:jc w:val="center"/>
            </w:pPr>
            <w:r>
              <w:t>1 (1,</w:t>
            </w:r>
            <w:r w:rsidR="00574EFE">
              <w:t>2</w:t>
            </w:r>
            <w:r>
              <w:t>%)</w:t>
            </w:r>
          </w:p>
        </w:tc>
      </w:tr>
      <w:tr w:rsidR="00035888" w14:paraId="43A067F1" w14:textId="77777777" w:rsidTr="005D2D47">
        <w:trPr>
          <w:trHeight w:val="70"/>
        </w:trPr>
        <w:tc>
          <w:tcPr>
            <w:tcW w:w="1527" w:type="pct"/>
          </w:tcPr>
          <w:p w14:paraId="6FFF91BE" w14:textId="62E39196" w:rsidR="00035888" w:rsidRDefault="00035888" w:rsidP="009169DE">
            <w:r>
              <w:t>Viêm phế quản mạn tính</w:t>
            </w:r>
          </w:p>
        </w:tc>
        <w:tc>
          <w:tcPr>
            <w:tcW w:w="868" w:type="pct"/>
          </w:tcPr>
          <w:p w14:paraId="545C8A6D" w14:textId="09DF6590" w:rsidR="00035888" w:rsidRDefault="00574EFE" w:rsidP="00393A05">
            <w:pPr>
              <w:jc w:val="center"/>
            </w:pPr>
            <w:r>
              <w:t>2</w:t>
            </w:r>
            <w:r w:rsidR="00BF739E">
              <w:t xml:space="preserve"> (4,7%)</w:t>
            </w:r>
          </w:p>
        </w:tc>
        <w:tc>
          <w:tcPr>
            <w:tcW w:w="868" w:type="pct"/>
            <w:gridSpan w:val="2"/>
          </w:tcPr>
          <w:p w14:paraId="7D376909" w14:textId="604DFE4B" w:rsidR="00035888" w:rsidRDefault="00574EFE" w:rsidP="00393A05">
            <w:pPr>
              <w:jc w:val="center"/>
            </w:pPr>
            <w:r>
              <w:t>0 (0%)</w:t>
            </w:r>
          </w:p>
        </w:tc>
        <w:tc>
          <w:tcPr>
            <w:tcW w:w="868" w:type="pct"/>
            <w:gridSpan w:val="2"/>
          </w:tcPr>
          <w:p w14:paraId="3A872C26" w14:textId="2B215D16" w:rsidR="00035888" w:rsidRDefault="00574EFE" w:rsidP="00393A05">
            <w:pPr>
              <w:jc w:val="center"/>
            </w:pPr>
            <w:r>
              <w:t>0 (0%)</w:t>
            </w:r>
          </w:p>
        </w:tc>
        <w:tc>
          <w:tcPr>
            <w:tcW w:w="869" w:type="pct"/>
          </w:tcPr>
          <w:p w14:paraId="6EB57D9A" w14:textId="716EB1AA" w:rsidR="00035888" w:rsidRDefault="00035888" w:rsidP="00393A05">
            <w:pPr>
              <w:jc w:val="center"/>
            </w:pPr>
            <w:r>
              <w:t>2 (</w:t>
            </w:r>
            <w:r w:rsidR="00BF739E">
              <w:t>2</w:t>
            </w:r>
            <w:r>
              <w:t>,3%)</w:t>
            </w:r>
          </w:p>
        </w:tc>
      </w:tr>
      <w:tr w:rsidR="004528D4" w14:paraId="762A4EA6" w14:textId="77777777" w:rsidTr="009169DE">
        <w:tc>
          <w:tcPr>
            <w:tcW w:w="5000" w:type="pct"/>
            <w:gridSpan w:val="7"/>
            <w:tcBorders>
              <w:tl2br w:val="nil"/>
            </w:tcBorders>
          </w:tcPr>
          <w:p w14:paraId="143FFF1A" w14:textId="77777777" w:rsidR="004528D4" w:rsidRPr="002A15EF" w:rsidRDefault="004528D4" w:rsidP="009169DE">
            <w:pPr>
              <w:jc w:val="center"/>
              <w:rPr>
                <w:b/>
                <w:bCs/>
              </w:rPr>
            </w:pPr>
            <w:r>
              <w:rPr>
                <w:b/>
                <w:bCs/>
                <w:szCs w:val="28"/>
              </w:rPr>
              <w:t>SGA</w:t>
            </w:r>
          </w:p>
        </w:tc>
      </w:tr>
      <w:tr w:rsidR="00A378DC" w14:paraId="6A8248E8" w14:textId="77777777" w:rsidTr="005D2D47">
        <w:trPr>
          <w:trHeight w:val="759"/>
        </w:trPr>
        <w:tc>
          <w:tcPr>
            <w:tcW w:w="1527" w:type="pct"/>
            <w:tcBorders>
              <w:tl2br w:val="single" w:sz="4" w:space="0" w:color="auto"/>
            </w:tcBorders>
          </w:tcPr>
          <w:p w14:paraId="50183E13" w14:textId="77777777" w:rsidR="00A378DC" w:rsidRPr="002A15EF" w:rsidRDefault="00A378DC" w:rsidP="00A378DC">
            <w:pPr>
              <w:jc w:val="right"/>
              <w:rPr>
                <w:b/>
                <w:bCs/>
                <w:szCs w:val="28"/>
              </w:rPr>
            </w:pPr>
            <w:r>
              <w:rPr>
                <w:b/>
                <w:bCs/>
                <w:szCs w:val="28"/>
              </w:rPr>
              <w:t>TTDD</w:t>
            </w:r>
          </w:p>
          <w:p w14:paraId="13238A17" w14:textId="77777777" w:rsidR="00A378DC" w:rsidRDefault="00A378DC" w:rsidP="00A378DC">
            <w:pPr>
              <w:rPr>
                <w:b/>
                <w:bCs/>
                <w:szCs w:val="28"/>
              </w:rPr>
            </w:pPr>
            <w:r>
              <w:rPr>
                <w:b/>
                <w:bCs/>
                <w:szCs w:val="28"/>
              </w:rPr>
              <w:t>Tiền sử</w:t>
            </w:r>
          </w:p>
          <w:p w14:paraId="4D123DD6" w14:textId="55754B47" w:rsidR="00A378DC" w:rsidRPr="002A15EF" w:rsidRDefault="00A378DC" w:rsidP="00A378DC">
            <w:pPr>
              <w:rPr>
                <w:b/>
                <w:bCs/>
                <w:szCs w:val="28"/>
              </w:rPr>
            </w:pPr>
            <w:r>
              <w:rPr>
                <w:b/>
                <w:bCs/>
                <w:szCs w:val="28"/>
              </w:rPr>
              <w:t>bệnh lý mạn tính</w:t>
            </w:r>
          </w:p>
        </w:tc>
        <w:tc>
          <w:tcPr>
            <w:tcW w:w="1236" w:type="pct"/>
            <w:gridSpan w:val="2"/>
          </w:tcPr>
          <w:p w14:paraId="46B18357" w14:textId="2A0B8FE4" w:rsidR="00A378DC" w:rsidRPr="003C2462" w:rsidRDefault="0009118B" w:rsidP="00A378DC">
            <w:pPr>
              <w:jc w:val="center"/>
            </w:pPr>
            <w:r>
              <w:rPr>
                <w:b/>
                <w:bCs/>
                <w:szCs w:val="28"/>
              </w:rPr>
              <w:t>SGA B</w:t>
            </w:r>
          </w:p>
        </w:tc>
        <w:tc>
          <w:tcPr>
            <w:tcW w:w="1141" w:type="pct"/>
            <w:gridSpan w:val="2"/>
          </w:tcPr>
          <w:p w14:paraId="237D809F" w14:textId="3126B7A1" w:rsidR="00A378DC" w:rsidRPr="002A15EF" w:rsidRDefault="0064535B" w:rsidP="00A378DC">
            <w:pPr>
              <w:jc w:val="center"/>
              <w:rPr>
                <w:b/>
                <w:bCs/>
              </w:rPr>
            </w:pPr>
            <w:r w:rsidRPr="006C6D0F">
              <w:rPr>
                <w:b/>
                <w:bCs/>
              </w:rPr>
              <w:t>S</w:t>
            </w:r>
            <w:r>
              <w:rPr>
                <w:b/>
                <w:bCs/>
              </w:rPr>
              <w:t>GA C</w:t>
            </w:r>
          </w:p>
        </w:tc>
        <w:tc>
          <w:tcPr>
            <w:tcW w:w="1096" w:type="pct"/>
            <w:gridSpan w:val="2"/>
          </w:tcPr>
          <w:p w14:paraId="20BC151A" w14:textId="28CE7A3F" w:rsidR="00A378DC" w:rsidRPr="002A15EF" w:rsidRDefault="00A35526"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B1BCE2A" w14:textId="77777777" w:rsidTr="005D2D47">
        <w:trPr>
          <w:trHeight w:val="354"/>
        </w:trPr>
        <w:tc>
          <w:tcPr>
            <w:tcW w:w="1527" w:type="pct"/>
          </w:tcPr>
          <w:p w14:paraId="2333CA8B" w14:textId="375A68F8" w:rsidR="00A378DC" w:rsidRPr="003C2462" w:rsidRDefault="00A378DC" w:rsidP="003A17D8">
            <w:pPr>
              <w:rPr>
                <w:szCs w:val="28"/>
              </w:rPr>
            </w:pPr>
            <w:r>
              <w:rPr>
                <w:szCs w:val="28"/>
              </w:rPr>
              <w:t>Đái tháo đường</w:t>
            </w:r>
          </w:p>
        </w:tc>
        <w:tc>
          <w:tcPr>
            <w:tcW w:w="1236" w:type="pct"/>
            <w:gridSpan w:val="2"/>
            <w:vAlign w:val="top"/>
          </w:tcPr>
          <w:p w14:paraId="462DB7F7" w14:textId="0C279C03" w:rsidR="00A378DC" w:rsidRPr="003C2462" w:rsidRDefault="00226C38" w:rsidP="00A8081B">
            <w:pPr>
              <w:jc w:val="center"/>
            </w:pPr>
            <w:r>
              <w:t>12 (15%)</w:t>
            </w:r>
          </w:p>
        </w:tc>
        <w:tc>
          <w:tcPr>
            <w:tcW w:w="1141" w:type="pct"/>
            <w:gridSpan w:val="2"/>
          </w:tcPr>
          <w:p w14:paraId="14EDFD4E" w14:textId="46DCCCA4" w:rsidR="00A378DC" w:rsidRPr="003C2462" w:rsidRDefault="00226C38" w:rsidP="00A8081B">
            <w:pPr>
              <w:jc w:val="center"/>
              <w:rPr>
                <w:szCs w:val="28"/>
              </w:rPr>
            </w:pPr>
            <w:r>
              <w:rPr>
                <w:szCs w:val="28"/>
              </w:rPr>
              <w:t>4 (30,4%)</w:t>
            </w:r>
          </w:p>
        </w:tc>
        <w:tc>
          <w:tcPr>
            <w:tcW w:w="1096" w:type="pct"/>
            <w:gridSpan w:val="2"/>
            <w:vAlign w:val="top"/>
          </w:tcPr>
          <w:p w14:paraId="091B65C4" w14:textId="7C9A3FBB" w:rsidR="00A378DC" w:rsidRPr="003C2462" w:rsidRDefault="00A378DC" w:rsidP="003A17D8">
            <w:pPr>
              <w:jc w:val="center"/>
              <w:rPr>
                <w:szCs w:val="28"/>
              </w:rPr>
            </w:pPr>
            <w:r>
              <w:rPr>
                <w:szCs w:val="28"/>
              </w:rPr>
              <w:t>16 (</w:t>
            </w:r>
            <w:r w:rsidR="00A40CFA">
              <w:rPr>
                <w:szCs w:val="28"/>
              </w:rPr>
              <w:t>17</w:t>
            </w:r>
            <w:r>
              <w:rPr>
                <w:szCs w:val="28"/>
              </w:rPr>
              <w:t>,</w:t>
            </w:r>
            <w:r w:rsidR="00A40CFA">
              <w:rPr>
                <w:szCs w:val="28"/>
              </w:rPr>
              <w:t>2</w:t>
            </w:r>
            <w:r>
              <w:rPr>
                <w:szCs w:val="28"/>
              </w:rPr>
              <w:t>%)</w:t>
            </w:r>
          </w:p>
        </w:tc>
      </w:tr>
      <w:tr w:rsidR="00A378DC" w14:paraId="05C6B1C0" w14:textId="77777777" w:rsidTr="005D2D47">
        <w:trPr>
          <w:trHeight w:val="354"/>
        </w:trPr>
        <w:tc>
          <w:tcPr>
            <w:tcW w:w="1527" w:type="pct"/>
          </w:tcPr>
          <w:p w14:paraId="08DAE17B" w14:textId="2279BB60" w:rsidR="00A378DC" w:rsidRPr="003C2462" w:rsidRDefault="00A378DC" w:rsidP="003A17D8">
            <w:r>
              <w:rPr>
                <w:szCs w:val="28"/>
              </w:rPr>
              <w:t>Tăng huyết áp</w:t>
            </w:r>
          </w:p>
        </w:tc>
        <w:tc>
          <w:tcPr>
            <w:tcW w:w="1236" w:type="pct"/>
            <w:gridSpan w:val="2"/>
            <w:vAlign w:val="top"/>
          </w:tcPr>
          <w:p w14:paraId="3D94B8F5" w14:textId="008C25AB" w:rsidR="00A378DC" w:rsidRPr="003C2462" w:rsidRDefault="00CB7A17" w:rsidP="00A8081B">
            <w:pPr>
              <w:jc w:val="center"/>
            </w:pPr>
            <w:r>
              <w:t>6 (7,5%)</w:t>
            </w:r>
          </w:p>
        </w:tc>
        <w:tc>
          <w:tcPr>
            <w:tcW w:w="1141" w:type="pct"/>
            <w:gridSpan w:val="2"/>
          </w:tcPr>
          <w:p w14:paraId="5008EDC5" w14:textId="53EDE9A1" w:rsidR="00A378DC" w:rsidRPr="003C2462" w:rsidRDefault="00CB7A17" w:rsidP="00A8081B">
            <w:pPr>
              <w:jc w:val="center"/>
            </w:pPr>
            <w:r>
              <w:t>0 (0%)</w:t>
            </w:r>
          </w:p>
        </w:tc>
        <w:tc>
          <w:tcPr>
            <w:tcW w:w="1096" w:type="pct"/>
            <w:gridSpan w:val="2"/>
            <w:vAlign w:val="top"/>
          </w:tcPr>
          <w:p w14:paraId="0196805A" w14:textId="5BD85314" w:rsidR="00A378DC" w:rsidRPr="003C2462" w:rsidRDefault="00A378DC" w:rsidP="003A17D8">
            <w:pPr>
              <w:jc w:val="center"/>
            </w:pPr>
            <w:r>
              <w:t>6 (</w:t>
            </w:r>
            <w:r w:rsidR="00A40CFA">
              <w:t>6</w:t>
            </w:r>
            <w:r>
              <w:t>,</w:t>
            </w:r>
            <w:r w:rsidR="00A40CFA">
              <w:t>5</w:t>
            </w:r>
            <w:r>
              <w:t>%)</w:t>
            </w:r>
          </w:p>
        </w:tc>
      </w:tr>
      <w:tr w:rsidR="00A378DC" w14:paraId="265A6477" w14:textId="77777777" w:rsidTr="005D2D47">
        <w:trPr>
          <w:trHeight w:val="354"/>
        </w:trPr>
        <w:tc>
          <w:tcPr>
            <w:tcW w:w="1527" w:type="pct"/>
          </w:tcPr>
          <w:p w14:paraId="154DC2EC" w14:textId="33161E14" w:rsidR="00A378DC" w:rsidRPr="003C2462" w:rsidRDefault="00A378DC" w:rsidP="00A8081B">
            <w:r>
              <w:t>Viêm dạ dày</w:t>
            </w:r>
          </w:p>
        </w:tc>
        <w:tc>
          <w:tcPr>
            <w:tcW w:w="1236" w:type="pct"/>
            <w:gridSpan w:val="2"/>
            <w:vAlign w:val="top"/>
          </w:tcPr>
          <w:p w14:paraId="56E09414" w14:textId="1B7230A8" w:rsidR="00A378DC" w:rsidRPr="003C2462" w:rsidRDefault="00F275A0" w:rsidP="00A8081B">
            <w:pPr>
              <w:jc w:val="center"/>
            </w:pPr>
            <w:r>
              <w:t>0 (0%)</w:t>
            </w:r>
          </w:p>
        </w:tc>
        <w:tc>
          <w:tcPr>
            <w:tcW w:w="1141" w:type="pct"/>
            <w:gridSpan w:val="2"/>
          </w:tcPr>
          <w:p w14:paraId="633B934D" w14:textId="58F196DE" w:rsidR="00A378DC" w:rsidRPr="003C2462" w:rsidRDefault="00F275A0" w:rsidP="00A8081B">
            <w:pPr>
              <w:jc w:val="center"/>
            </w:pPr>
            <w:r>
              <w:t>1 (7,7%)</w:t>
            </w:r>
          </w:p>
        </w:tc>
        <w:tc>
          <w:tcPr>
            <w:tcW w:w="1096" w:type="pct"/>
            <w:gridSpan w:val="2"/>
            <w:vAlign w:val="top"/>
          </w:tcPr>
          <w:p w14:paraId="7F8EDA51" w14:textId="066EEB37" w:rsidR="00A378DC" w:rsidRPr="003C2462" w:rsidRDefault="00A378DC" w:rsidP="00A8081B">
            <w:pPr>
              <w:jc w:val="center"/>
            </w:pPr>
            <w:r>
              <w:t>1 (</w:t>
            </w:r>
            <w:r w:rsidR="00C80AFC">
              <w:t>1,1</w:t>
            </w:r>
            <w:r>
              <w:t>%)</w:t>
            </w:r>
          </w:p>
        </w:tc>
      </w:tr>
      <w:tr w:rsidR="00A378DC" w14:paraId="66FF8D10" w14:textId="77777777" w:rsidTr="005D2D47">
        <w:trPr>
          <w:trHeight w:val="70"/>
        </w:trPr>
        <w:tc>
          <w:tcPr>
            <w:tcW w:w="1527" w:type="pct"/>
          </w:tcPr>
          <w:p w14:paraId="74C129C6" w14:textId="6B570958" w:rsidR="00A378DC" w:rsidRPr="003C2462" w:rsidRDefault="00A378DC" w:rsidP="00A8081B">
            <w:pPr>
              <w:rPr>
                <w:szCs w:val="28"/>
              </w:rPr>
            </w:pPr>
            <w:r>
              <w:t>Gút</w:t>
            </w:r>
          </w:p>
        </w:tc>
        <w:tc>
          <w:tcPr>
            <w:tcW w:w="1236" w:type="pct"/>
            <w:gridSpan w:val="2"/>
            <w:vAlign w:val="top"/>
          </w:tcPr>
          <w:p w14:paraId="1D7FF339" w14:textId="6722B56E" w:rsidR="00A378DC" w:rsidRPr="003C2462" w:rsidRDefault="00393A05" w:rsidP="00A8081B">
            <w:pPr>
              <w:jc w:val="center"/>
            </w:pPr>
            <w:r>
              <w:t>4 (5,0%)</w:t>
            </w:r>
          </w:p>
        </w:tc>
        <w:tc>
          <w:tcPr>
            <w:tcW w:w="1141" w:type="pct"/>
            <w:gridSpan w:val="2"/>
          </w:tcPr>
          <w:p w14:paraId="316C8F56" w14:textId="424BFA97" w:rsidR="00A378DC" w:rsidRPr="003C2462" w:rsidRDefault="00393A05" w:rsidP="00A8081B">
            <w:pPr>
              <w:jc w:val="center"/>
              <w:rPr>
                <w:szCs w:val="28"/>
              </w:rPr>
            </w:pPr>
            <w:r>
              <w:rPr>
                <w:szCs w:val="28"/>
              </w:rPr>
              <w:t>0 (0%)</w:t>
            </w:r>
          </w:p>
        </w:tc>
        <w:tc>
          <w:tcPr>
            <w:tcW w:w="1096" w:type="pct"/>
            <w:gridSpan w:val="2"/>
            <w:vAlign w:val="top"/>
          </w:tcPr>
          <w:p w14:paraId="2CC39A34" w14:textId="40A97F2A" w:rsidR="00A378DC" w:rsidRPr="003C2462" w:rsidRDefault="00A378DC" w:rsidP="00A8081B">
            <w:pPr>
              <w:jc w:val="center"/>
              <w:rPr>
                <w:szCs w:val="28"/>
              </w:rPr>
            </w:pPr>
            <w:r>
              <w:rPr>
                <w:szCs w:val="28"/>
              </w:rPr>
              <w:t>4 (4,</w:t>
            </w:r>
            <w:r w:rsidR="001219AB">
              <w:rPr>
                <w:szCs w:val="28"/>
              </w:rPr>
              <w:t>3</w:t>
            </w:r>
            <w:r>
              <w:rPr>
                <w:szCs w:val="28"/>
              </w:rPr>
              <w:t>%)</w:t>
            </w:r>
          </w:p>
        </w:tc>
      </w:tr>
      <w:tr w:rsidR="00A378DC" w14:paraId="1F3CD984" w14:textId="77777777" w:rsidTr="005D2D47">
        <w:trPr>
          <w:trHeight w:val="70"/>
        </w:trPr>
        <w:tc>
          <w:tcPr>
            <w:tcW w:w="1527" w:type="pct"/>
          </w:tcPr>
          <w:p w14:paraId="12C7F791" w14:textId="7C716029" w:rsidR="00A378DC" w:rsidRDefault="00A378DC" w:rsidP="00A8081B">
            <w:r>
              <w:t>Viêm phế quản mạn tính</w:t>
            </w:r>
          </w:p>
        </w:tc>
        <w:tc>
          <w:tcPr>
            <w:tcW w:w="1236" w:type="pct"/>
            <w:gridSpan w:val="2"/>
          </w:tcPr>
          <w:p w14:paraId="6A2057FC" w14:textId="793ECDE0" w:rsidR="00A378DC" w:rsidRPr="003C2462" w:rsidRDefault="00393A05" w:rsidP="00393A05">
            <w:pPr>
              <w:jc w:val="center"/>
            </w:pPr>
            <w:r>
              <w:t>1</w:t>
            </w:r>
            <w:r w:rsidR="00EE503A">
              <w:t xml:space="preserve"> (1,3%)</w:t>
            </w:r>
          </w:p>
        </w:tc>
        <w:tc>
          <w:tcPr>
            <w:tcW w:w="1141" w:type="pct"/>
            <w:gridSpan w:val="2"/>
          </w:tcPr>
          <w:p w14:paraId="1C712EA0" w14:textId="042AF6FF" w:rsidR="00A378DC" w:rsidRPr="003C2462" w:rsidRDefault="00393A05" w:rsidP="00393A05">
            <w:pPr>
              <w:jc w:val="center"/>
            </w:pPr>
            <w:r>
              <w:t>0</w:t>
            </w:r>
            <w:r w:rsidR="00EE503A">
              <w:t xml:space="preserve"> (0%)</w:t>
            </w:r>
          </w:p>
        </w:tc>
        <w:tc>
          <w:tcPr>
            <w:tcW w:w="1096" w:type="pct"/>
            <w:gridSpan w:val="2"/>
          </w:tcPr>
          <w:p w14:paraId="3D166566" w14:textId="402F3685" w:rsidR="00A378DC" w:rsidRPr="003C2462" w:rsidRDefault="00A378DC" w:rsidP="00393A05">
            <w:pPr>
              <w:jc w:val="center"/>
            </w:pPr>
            <w:r>
              <w:t>1 (1,</w:t>
            </w:r>
            <w:r w:rsidR="004A364A">
              <w:t>1</w:t>
            </w:r>
            <w:r>
              <w:t>%)</w:t>
            </w:r>
          </w:p>
        </w:tc>
      </w:tr>
    </w:tbl>
    <w:p w14:paraId="7CC6167A" w14:textId="293E7BF7" w:rsidR="00B30A29" w:rsidRDefault="002E357B" w:rsidP="009F49DA">
      <w:pPr>
        <w:spacing w:before="160"/>
      </w:pPr>
      <w:r>
        <w:t xml:space="preserve">Nhận xét: Theo BMI, </w:t>
      </w:r>
      <w:r w:rsidR="009F6190">
        <w:t xml:space="preserve">trong số </w:t>
      </w:r>
      <w:r>
        <w:t>bệnh</w:t>
      </w:r>
      <w:r w:rsidR="00951494">
        <w:t xml:space="preserve"> </w:t>
      </w:r>
      <w:r>
        <w:t>nhân</w:t>
      </w:r>
      <w:r w:rsidR="00951494">
        <w:t xml:space="preserve"> bị SDD,</w:t>
      </w:r>
      <w:r>
        <w:t xml:space="preserve"> đái</w:t>
      </w:r>
      <w:r w:rsidR="00951494">
        <w:t xml:space="preserve"> tháo đường</w:t>
      </w:r>
      <w:r w:rsidR="009F6190">
        <w:t xml:space="preserve"> chiếm </w:t>
      </w:r>
      <w:r w:rsidR="0016318E">
        <w:t>12</w:t>
      </w:r>
      <w:r w:rsidR="009F6190">
        <w:t>,</w:t>
      </w:r>
      <w:r w:rsidR="0016318E">
        <w:t>8</w:t>
      </w:r>
      <w:r w:rsidR="009F6190">
        <w:t xml:space="preserve">%, tăng huyết áp là </w:t>
      </w:r>
      <w:r w:rsidR="0016318E">
        <w:t>7</w:t>
      </w:r>
      <w:r w:rsidR="009F6190">
        <w:t>,</w:t>
      </w:r>
      <w:r w:rsidR="0016318E">
        <w:t>0</w:t>
      </w:r>
      <w:r w:rsidR="009F6190">
        <w:t xml:space="preserve">%, viêm dạ dày là </w:t>
      </w:r>
      <w:r w:rsidR="00F14AFD">
        <w:t>1,2</w:t>
      </w:r>
      <w:r w:rsidR="009F6190">
        <w:t xml:space="preserve">%, </w:t>
      </w:r>
      <w:r w:rsidR="00731C7F">
        <w:t xml:space="preserve">gút chiếm </w:t>
      </w:r>
      <w:r w:rsidR="009F6190">
        <w:t>1,</w:t>
      </w:r>
      <w:r w:rsidR="00D158DB">
        <w:t>2</w:t>
      </w:r>
      <w:r w:rsidR="009F6190">
        <w:t>%</w:t>
      </w:r>
      <w:r w:rsidR="00731C7F">
        <w:t xml:space="preserve"> và viêm phế quản mạn tính chiếm </w:t>
      </w:r>
      <w:r w:rsidR="009D0958">
        <w:t>2</w:t>
      </w:r>
      <w:r w:rsidR="009F6190">
        <w:t>,3%</w:t>
      </w:r>
      <w:r w:rsidR="00731C7F">
        <w:t>.</w:t>
      </w:r>
      <w:r w:rsidR="009F49DA">
        <w:t xml:space="preserve"> </w:t>
      </w:r>
      <w:r w:rsidR="00B30A29">
        <w:t>Theo SGA, trong số bệnh nhân</w:t>
      </w:r>
      <w:r w:rsidR="009478E7">
        <w:t xml:space="preserve"> bị</w:t>
      </w:r>
      <w:r w:rsidR="00B30A29">
        <w:t xml:space="preserve"> SDD</w:t>
      </w:r>
      <w:r w:rsidR="009478E7">
        <w:t>, đái tháo đường</w:t>
      </w:r>
      <w:r w:rsidR="00B30A29">
        <w:t xml:space="preserve"> chiếm </w:t>
      </w:r>
      <w:r w:rsidR="00E86459">
        <w:t>17</w:t>
      </w:r>
      <w:r w:rsidR="00B30A29">
        <w:t>,</w:t>
      </w:r>
      <w:r w:rsidR="00E86459">
        <w:t>2</w:t>
      </w:r>
      <w:r w:rsidR="00B30A29">
        <w:t xml:space="preserve">%, tăng huyết áp là </w:t>
      </w:r>
      <w:r w:rsidR="00E86459">
        <w:t>6</w:t>
      </w:r>
      <w:r w:rsidR="00B30A29">
        <w:t>,</w:t>
      </w:r>
      <w:r w:rsidR="00E86459">
        <w:t>5</w:t>
      </w:r>
      <w:r w:rsidR="00B30A29">
        <w:t xml:space="preserve">%, viêm dạ dày là </w:t>
      </w:r>
      <w:r w:rsidR="00E86459">
        <w:t>1,1</w:t>
      </w:r>
      <w:r w:rsidR="00B30A29">
        <w:t xml:space="preserve">%, </w:t>
      </w:r>
      <w:r w:rsidR="00E86459">
        <w:t>g</w:t>
      </w:r>
      <w:r w:rsidR="00B30A29">
        <w:t xml:space="preserve">út chiếm </w:t>
      </w:r>
      <w:r w:rsidR="00B322F5">
        <w:t>4</w:t>
      </w:r>
      <w:r w:rsidR="00B30A29">
        <w:t>,</w:t>
      </w:r>
      <w:r w:rsidR="00EE5878">
        <w:t>3</w:t>
      </w:r>
      <w:r w:rsidR="00B30A29">
        <w:t xml:space="preserve">% và viêm phế quản mạn tính chiếm </w:t>
      </w:r>
      <w:r w:rsidR="00C30B7A">
        <w:t>1</w:t>
      </w:r>
      <w:r w:rsidR="00B30A29">
        <w:t>,</w:t>
      </w:r>
      <w:r w:rsidR="00D27D76">
        <w:t>1</w:t>
      </w:r>
      <w:r w:rsidR="00B30A29">
        <w:t>%.</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3BFBA4C8" w:rsidR="00253BB4" w:rsidRPr="00175D73" w:rsidRDefault="00253BB4" w:rsidP="00253BB4">
      <w:pPr>
        <w:pStyle w:val="Caption"/>
        <w:rPr>
          <w:b w:val="0"/>
          <w:bCs/>
        </w:rPr>
      </w:pPr>
      <w:r>
        <w:tab/>
      </w:r>
      <w:bookmarkStart w:id="84" w:name="_Toc13456988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D151D1E" w:rsidR="00035888" w:rsidRPr="003C2462" w:rsidRDefault="00342AF5" w:rsidP="009169DE">
            <w:pPr>
              <w:jc w:val="center"/>
            </w:pPr>
            <w:r>
              <w:t>31</w:t>
            </w:r>
            <w:r w:rsidR="003C69F1">
              <w:t xml:space="preserve"> (72,1%)</w:t>
            </w:r>
          </w:p>
        </w:tc>
        <w:tc>
          <w:tcPr>
            <w:tcW w:w="859" w:type="pct"/>
            <w:gridSpan w:val="2"/>
          </w:tcPr>
          <w:p w14:paraId="2495EFFF" w14:textId="74CC7D2D" w:rsidR="00035888" w:rsidRPr="003C2462" w:rsidRDefault="00342AF5" w:rsidP="009169DE">
            <w:pPr>
              <w:jc w:val="center"/>
            </w:pPr>
            <w:r>
              <w:t>18</w:t>
            </w:r>
            <w:r w:rsidR="00D624BC">
              <w:t xml:space="preserve"> (81,8%)</w:t>
            </w:r>
          </w:p>
        </w:tc>
        <w:tc>
          <w:tcPr>
            <w:tcW w:w="858" w:type="pct"/>
            <w:gridSpan w:val="2"/>
          </w:tcPr>
          <w:p w14:paraId="2B0A33A3" w14:textId="4B8DB4BC" w:rsidR="00035888" w:rsidRPr="003C2462" w:rsidRDefault="00342AF5" w:rsidP="009169DE">
            <w:pPr>
              <w:jc w:val="center"/>
              <w:rPr>
                <w:szCs w:val="28"/>
              </w:rPr>
            </w:pPr>
            <w:r>
              <w:rPr>
                <w:szCs w:val="28"/>
              </w:rPr>
              <w:t>14</w:t>
            </w:r>
            <w:r w:rsidR="00D624BC">
              <w:rPr>
                <w:szCs w:val="28"/>
              </w:rPr>
              <w:t xml:space="preserve"> (66,7%)</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7827B547" w:rsidR="00035888" w:rsidRPr="003C2462" w:rsidRDefault="00342AF5" w:rsidP="009169DE">
            <w:pPr>
              <w:jc w:val="center"/>
            </w:pPr>
            <w:r>
              <w:t>10</w:t>
            </w:r>
            <w:r w:rsidR="003C69F1">
              <w:t xml:space="preserve"> (23,3%)</w:t>
            </w:r>
          </w:p>
        </w:tc>
        <w:tc>
          <w:tcPr>
            <w:tcW w:w="859" w:type="pct"/>
            <w:gridSpan w:val="2"/>
          </w:tcPr>
          <w:p w14:paraId="0B34E099" w14:textId="65CF5DE5" w:rsidR="00035888" w:rsidRPr="003C2462" w:rsidRDefault="00342AF5" w:rsidP="009169DE">
            <w:pPr>
              <w:jc w:val="center"/>
            </w:pPr>
            <w:r>
              <w:t>4</w:t>
            </w:r>
            <w:r w:rsidR="00D624BC">
              <w:t xml:space="preserve"> (18,2%)</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3D312073" w:rsidR="00035888" w:rsidRDefault="00342AF5" w:rsidP="009169DE">
            <w:pPr>
              <w:jc w:val="center"/>
            </w:pPr>
            <w:r>
              <w:t>2</w:t>
            </w:r>
            <w:r w:rsidR="003C69F1">
              <w:t xml:space="preserve"> (2,3%)</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lastRenderedPageBreak/>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31FD925B" w:rsidR="00A378DC" w:rsidRPr="003C2462" w:rsidRDefault="0009118B" w:rsidP="00A378DC">
            <w:pPr>
              <w:jc w:val="center"/>
            </w:pPr>
            <w:r>
              <w:rPr>
                <w:b/>
                <w:bCs/>
                <w:szCs w:val="28"/>
              </w:rPr>
              <w:t>SGA B</w:t>
            </w:r>
          </w:p>
        </w:tc>
        <w:tc>
          <w:tcPr>
            <w:tcW w:w="1120" w:type="pct"/>
            <w:gridSpan w:val="2"/>
          </w:tcPr>
          <w:p w14:paraId="6502D99E" w14:textId="28C0793A" w:rsidR="00A378DC" w:rsidRPr="002A15EF" w:rsidRDefault="0064535B" w:rsidP="00A378DC">
            <w:pPr>
              <w:jc w:val="center"/>
              <w:rPr>
                <w:b/>
                <w:bCs/>
              </w:rPr>
            </w:pPr>
            <w:r w:rsidRPr="006C6D0F">
              <w:rPr>
                <w:b/>
                <w:bCs/>
              </w:rPr>
              <w:t>S</w:t>
            </w:r>
            <w:r>
              <w:rPr>
                <w:b/>
                <w:bCs/>
              </w:rPr>
              <w:t>GA C</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097A5C2C" w:rsidR="00A378DC" w:rsidRPr="003C2462" w:rsidRDefault="001F362B" w:rsidP="001F0859">
            <w:pPr>
              <w:jc w:val="center"/>
            </w:pPr>
            <w:r>
              <w:t>62 (77,5%)</w:t>
            </w:r>
          </w:p>
        </w:tc>
        <w:tc>
          <w:tcPr>
            <w:tcW w:w="1120" w:type="pct"/>
            <w:gridSpan w:val="2"/>
          </w:tcPr>
          <w:p w14:paraId="352A30C5" w14:textId="4BE44EBB" w:rsidR="00A378DC" w:rsidRPr="003C2462" w:rsidRDefault="001F362B" w:rsidP="001F0859">
            <w:pPr>
              <w:jc w:val="center"/>
              <w:rPr>
                <w:szCs w:val="28"/>
              </w:rPr>
            </w:pPr>
            <w:r>
              <w:rPr>
                <w:szCs w:val="28"/>
              </w:rPr>
              <w:t>6 (46,2%)</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8A63D50" w:rsidR="00A378DC" w:rsidRDefault="001F362B" w:rsidP="001F0859">
            <w:pPr>
              <w:jc w:val="center"/>
            </w:pPr>
            <w:r>
              <w:t>18 (22,5%)</w:t>
            </w:r>
          </w:p>
        </w:tc>
        <w:tc>
          <w:tcPr>
            <w:tcW w:w="1120" w:type="pct"/>
            <w:gridSpan w:val="2"/>
          </w:tcPr>
          <w:p w14:paraId="1CC791CC" w14:textId="7F30B592" w:rsidR="00A378DC" w:rsidRDefault="001F362B" w:rsidP="001F0859">
            <w:pPr>
              <w:jc w:val="center"/>
            </w:pPr>
            <w:r>
              <w:t>5 (38,5%)</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2F57524D" w:rsidR="00A378DC" w:rsidRPr="003C2462" w:rsidRDefault="001F362B" w:rsidP="001F0859">
            <w:pPr>
              <w:jc w:val="center"/>
              <w:rPr>
                <w:szCs w:val="28"/>
              </w:rPr>
            </w:pPr>
            <w:r>
              <w:rPr>
                <w:szCs w:val="28"/>
              </w:rPr>
              <w:t>2 (15,4%)</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9945D8" w14:textId="02BDDB67" w:rsidR="00AB4DFA" w:rsidRDefault="00AB4DFA" w:rsidP="00871614">
      <w:pPr>
        <w:spacing w:before="160"/>
      </w:pPr>
      <w:bookmarkStart w:id="85" w:name="_Toc126527763"/>
      <w:r>
        <w:t xml:space="preserve">Nhận xét: </w:t>
      </w:r>
      <w:r w:rsidR="006118C5">
        <w:t>t</w:t>
      </w:r>
      <w:r>
        <w:t xml:space="preserve">heo BMI, </w:t>
      </w:r>
      <w:r w:rsidR="00743C66">
        <w:t xml:space="preserve">bệnh nhân lao mắc SDD được chẩn đoán </w:t>
      </w:r>
      <w:r>
        <w:t>dưới 2 tháng có tỷ lệ</w:t>
      </w:r>
      <w:r w:rsidR="00743C66">
        <w:t xml:space="preserve"> </w:t>
      </w:r>
      <w:r>
        <w:t xml:space="preserve">cao nhất chiếm </w:t>
      </w:r>
      <w:r w:rsidR="00180854">
        <w:t>73</w:t>
      </w:r>
      <w:r>
        <w:t>,</w:t>
      </w:r>
      <w:r w:rsidR="00180854">
        <w:t>3</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rsidR="00896176">
        <w:t>; không có bệnh nhân lao chẩn đoán trên 6 tháng nào mắc SDD nặng</w:t>
      </w:r>
      <w:r>
        <w:t>.</w:t>
      </w:r>
      <w:r w:rsidR="00871614">
        <w:t xml:space="preserve"> </w:t>
      </w:r>
      <w:r>
        <w:t xml:space="preserve">Theo SGA, </w:t>
      </w:r>
      <w:r w:rsidR="00E1325B">
        <w:t xml:space="preserve">bệnh nhân lao mắc SDD được chẩn đoán </w:t>
      </w:r>
      <w:r w:rsidR="00C7181F">
        <w:t>dưới 2 tháng có tỷ lệ SDD cao nhất chiếm 73,1%, tiếp theo là từ 2 đến 6 tháng chiếm tỷ 24,7%, trên 6 tháng là 2,2%</w:t>
      </w:r>
      <w:r w:rsidR="00D17CF2">
        <w:t>, bệnh nhân mắc lao chẩn đoán trên 6 tháng thuộc SGA C là 15,4%</w:t>
      </w:r>
      <w:r w:rsidR="00C7181F">
        <w:t>.</w:t>
      </w:r>
    </w:p>
    <w:p w14:paraId="01123E96" w14:textId="6AB7AEBD" w:rsidR="00304CA8" w:rsidRDefault="00304CA8" w:rsidP="00304CA8">
      <w:pPr>
        <w:pStyle w:val="Heading2"/>
      </w:pPr>
      <w:bookmarkStart w:id="86" w:name="_Toc134532708"/>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D7C8AE7" w:rsidR="00243553" w:rsidRPr="00707BC9" w:rsidRDefault="00243553" w:rsidP="00243553">
      <w:pPr>
        <w:pStyle w:val="Caption"/>
        <w:rPr>
          <w:b w:val="0"/>
          <w:bCs/>
        </w:rPr>
      </w:pPr>
      <w:bookmarkStart w:id="87" w:name="_Toc13456988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5361FFF2" w:rsidR="005E3826" w:rsidRPr="003C2462" w:rsidRDefault="005E3826" w:rsidP="001D102B">
            <w:pPr>
              <w:rPr>
                <w:szCs w:val="28"/>
              </w:rPr>
            </w:pPr>
            <w:r>
              <w:rPr>
                <w:szCs w:val="28"/>
              </w:rPr>
              <w:t>&lt;6</w:t>
            </w:r>
            <w:r w:rsidR="004A3B27">
              <w:rPr>
                <w:szCs w:val="28"/>
              </w:rPr>
              <w:t>0</w:t>
            </w:r>
            <w:r>
              <w:rPr>
                <w:szCs w:val="28"/>
              </w:rPr>
              <w:t xml:space="preserve"> tuổi</w:t>
            </w:r>
          </w:p>
        </w:tc>
        <w:tc>
          <w:tcPr>
            <w:tcW w:w="943" w:type="pct"/>
            <w:vAlign w:val="top"/>
          </w:tcPr>
          <w:p w14:paraId="16407DA5" w14:textId="0C6A9759" w:rsidR="005E3826" w:rsidRPr="003C2462" w:rsidRDefault="001450CF" w:rsidP="001D102B">
            <w:pPr>
              <w:jc w:val="center"/>
              <w:rPr>
                <w:szCs w:val="28"/>
              </w:rPr>
            </w:pPr>
            <w:r>
              <w:t>108</w:t>
            </w:r>
            <w:r w:rsidR="005E3826">
              <w:t xml:space="preserve"> (</w:t>
            </w:r>
            <w:r>
              <w:t>64</w:t>
            </w:r>
            <w:r w:rsidR="008E6F7A">
              <w:t>,</w:t>
            </w:r>
            <w:r>
              <w:t>3</w:t>
            </w:r>
            <w:r w:rsidR="005E3826">
              <w:t>%)</w:t>
            </w:r>
          </w:p>
        </w:tc>
        <w:tc>
          <w:tcPr>
            <w:tcW w:w="840" w:type="pct"/>
            <w:vAlign w:val="top"/>
          </w:tcPr>
          <w:p w14:paraId="4320D1FF" w14:textId="23C940F8" w:rsidR="005E3826" w:rsidRPr="003C2462" w:rsidRDefault="009D1FB9" w:rsidP="001D102B">
            <w:pPr>
              <w:jc w:val="center"/>
              <w:rPr>
                <w:szCs w:val="28"/>
              </w:rPr>
            </w:pPr>
            <w:r>
              <w:t>6</w:t>
            </w:r>
            <w:r w:rsidR="001450CF">
              <w:t>0</w:t>
            </w:r>
            <w:r w:rsidR="005E3826">
              <w:t xml:space="preserve"> (</w:t>
            </w:r>
            <w:r w:rsidR="001450CF">
              <w:t>35</w:t>
            </w:r>
            <w:r w:rsidR="008E6F7A">
              <w:t>,</w:t>
            </w:r>
            <w:r w:rsidR="001450CF">
              <w:t>7</w:t>
            </w:r>
            <w:r w:rsidR="005E3826">
              <w:t>%)</w:t>
            </w:r>
          </w:p>
        </w:tc>
        <w:tc>
          <w:tcPr>
            <w:tcW w:w="1037" w:type="pct"/>
            <w:vMerge w:val="restart"/>
          </w:tcPr>
          <w:p w14:paraId="5D25002C" w14:textId="37D2B7B6" w:rsidR="005E3826" w:rsidRDefault="005E3826" w:rsidP="001D102B">
            <w:pPr>
              <w:jc w:val="center"/>
            </w:pPr>
            <w:r>
              <w:t>0</w:t>
            </w:r>
            <w:r w:rsidR="008E6F7A">
              <w:t>,</w:t>
            </w:r>
            <w:r w:rsidR="00C86126">
              <w:t>8</w:t>
            </w:r>
            <w:r w:rsidR="009D1FB9">
              <w:t>36</w:t>
            </w:r>
          </w:p>
          <w:p w14:paraId="6F847E55" w14:textId="3BB02E73" w:rsidR="005E3826" w:rsidRPr="003C2462" w:rsidRDefault="005E3826" w:rsidP="001D102B">
            <w:pPr>
              <w:jc w:val="center"/>
            </w:pPr>
            <w:r>
              <w:t>(0</w:t>
            </w:r>
            <w:r w:rsidR="008E6F7A">
              <w:t>,</w:t>
            </w:r>
            <w:r w:rsidR="00C86126">
              <w:t>4</w:t>
            </w:r>
            <w:r w:rsidR="009D1FB9">
              <w:t>76</w:t>
            </w:r>
            <w:r>
              <w:t>-</w:t>
            </w:r>
            <w:r w:rsidRPr="00647E9E">
              <w:t>1</w:t>
            </w:r>
            <w:r w:rsidR="008E6F7A">
              <w:t>,</w:t>
            </w:r>
            <w:r w:rsidR="009D1FB9">
              <w:t>466</w:t>
            </w:r>
            <w:r>
              <w:t>)</w:t>
            </w:r>
          </w:p>
        </w:tc>
        <w:tc>
          <w:tcPr>
            <w:tcW w:w="608" w:type="pct"/>
            <w:vMerge w:val="restart"/>
          </w:tcPr>
          <w:p w14:paraId="48EF87BA" w14:textId="74C6864F" w:rsidR="005E3826" w:rsidRPr="003C2462" w:rsidRDefault="00B50CE3" w:rsidP="001D102B">
            <w:pPr>
              <w:jc w:val="center"/>
              <w:rPr>
                <w:szCs w:val="28"/>
              </w:rPr>
            </w:pPr>
            <w:r>
              <w:rPr>
                <w:szCs w:val="28"/>
              </w:rPr>
              <w:t>0</w:t>
            </w:r>
            <w:r w:rsidR="008E6F7A">
              <w:rPr>
                <w:szCs w:val="28"/>
              </w:rPr>
              <w:t>,</w:t>
            </w:r>
            <w:r w:rsidR="009D1FB9">
              <w:rPr>
                <w:szCs w:val="28"/>
              </w:rPr>
              <w:t>628</w:t>
            </w:r>
          </w:p>
        </w:tc>
      </w:tr>
      <w:tr w:rsidR="005E3826" w14:paraId="4F6A0A84" w14:textId="77777777" w:rsidTr="00AC28FE">
        <w:trPr>
          <w:trHeight w:val="70"/>
        </w:trPr>
        <w:tc>
          <w:tcPr>
            <w:tcW w:w="1572" w:type="pct"/>
          </w:tcPr>
          <w:p w14:paraId="58647E74" w14:textId="56FC8F5F" w:rsidR="005E3826" w:rsidRPr="003C2462" w:rsidRDefault="005E3826" w:rsidP="001D102B">
            <w:pPr>
              <w:rPr>
                <w:szCs w:val="28"/>
              </w:rPr>
            </w:pPr>
            <w:r>
              <w:rPr>
                <w:szCs w:val="28"/>
              </w:rPr>
              <w:t>≥6</w:t>
            </w:r>
            <w:r w:rsidR="004A3B27">
              <w:rPr>
                <w:szCs w:val="28"/>
              </w:rPr>
              <w:t>0</w:t>
            </w:r>
            <w:r>
              <w:rPr>
                <w:szCs w:val="28"/>
              </w:rPr>
              <w:t xml:space="preserve"> tuổi</w:t>
            </w:r>
          </w:p>
        </w:tc>
        <w:tc>
          <w:tcPr>
            <w:tcW w:w="943" w:type="pct"/>
            <w:vAlign w:val="top"/>
          </w:tcPr>
          <w:p w14:paraId="2254097A" w14:textId="20A55DB8" w:rsidR="005E3826" w:rsidRPr="003C2462" w:rsidRDefault="001C2FE0" w:rsidP="001D102B">
            <w:pPr>
              <w:jc w:val="center"/>
              <w:rPr>
                <w:szCs w:val="28"/>
              </w:rPr>
            </w:pPr>
            <w:r>
              <w:t>56</w:t>
            </w:r>
            <w:r w:rsidR="005E3826">
              <w:t xml:space="preserve"> (</w:t>
            </w:r>
            <w:r w:rsidR="009D1FB9">
              <w:t>70</w:t>
            </w:r>
            <w:r w:rsidR="008E6F7A">
              <w:t>,</w:t>
            </w:r>
            <w:r w:rsidR="009D1FB9">
              <w:t>7</w:t>
            </w:r>
            <w:r w:rsidR="005E3826">
              <w:t>%)</w:t>
            </w:r>
          </w:p>
        </w:tc>
        <w:tc>
          <w:tcPr>
            <w:tcW w:w="840" w:type="pct"/>
            <w:vAlign w:val="top"/>
          </w:tcPr>
          <w:p w14:paraId="0CFC3EED" w14:textId="72B2D4ED" w:rsidR="005E3826" w:rsidRPr="003C2462" w:rsidRDefault="009D1FB9" w:rsidP="001D102B">
            <w:pPr>
              <w:jc w:val="center"/>
              <w:rPr>
                <w:szCs w:val="28"/>
              </w:rPr>
            </w:pPr>
            <w:r>
              <w:t>2</w:t>
            </w:r>
            <w:r w:rsidR="00FF276A">
              <w:t>6</w:t>
            </w:r>
            <w:r w:rsidR="005E3826">
              <w:t xml:space="preserve"> (</w:t>
            </w:r>
            <w:r w:rsidR="00BA1133">
              <w:t>31</w:t>
            </w:r>
            <w:r w:rsidR="008E6F7A">
              <w:t>,</w:t>
            </w:r>
            <w:r w:rsidR="00BA1133">
              <w:t>7</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DA22EE" w14:paraId="07CF229B" w14:textId="77777777" w:rsidTr="001D102B">
        <w:trPr>
          <w:trHeight w:val="354"/>
        </w:trPr>
        <w:tc>
          <w:tcPr>
            <w:tcW w:w="1572" w:type="pct"/>
          </w:tcPr>
          <w:p w14:paraId="261FDE6B" w14:textId="6F89EB88" w:rsidR="00DA22EE" w:rsidRPr="003C2462" w:rsidRDefault="00DA22EE" w:rsidP="00DA22EE">
            <w:pPr>
              <w:rPr>
                <w:szCs w:val="28"/>
              </w:rPr>
            </w:pPr>
            <w:r>
              <w:rPr>
                <w:szCs w:val="28"/>
              </w:rPr>
              <w:t>&lt;60 tuổi</w:t>
            </w:r>
          </w:p>
        </w:tc>
        <w:tc>
          <w:tcPr>
            <w:tcW w:w="943" w:type="pct"/>
            <w:vAlign w:val="top"/>
          </w:tcPr>
          <w:p w14:paraId="2FA46C63" w14:textId="0D5D8578" w:rsidR="00DA22EE" w:rsidRPr="003C2462" w:rsidRDefault="00DA22EE" w:rsidP="00DA22EE">
            <w:pPr>
              <w:jc w:val="center"/>
              <w:rPr>
                <w:szCs w:val="28"/>
              </w:rPr>
            </w:pPr>
            <w:r>
              <w:t>99 (58,9%)</w:t>
            </w:r>
          </w:p>
        </w:tc>
        <w:tc>
          <w:tcPr>
            <w:tcW w:w="840" w:type="pct"/>
            <w:vAlign w:val="top"/>
          </w:tcPr>
          <w:p w14:paraId="51DEF0AC" w14:textId="48B099FE" w:rsidR="00DA22EE" w:rsidRPr="003C2462" w:rsidRDefault="00DA22EE" w:rsidP="00DA22EE">
            <w:pPr>
              <w:jc w:val="center"/>
              <w:rPr>
                <w:szCs w:val="28"/>
              </w:rPr>
            </w:pPr>
            <w:r>
              <w:t>69 (41,1%)</w:t>
            </w:r>
          </w:p>
        </w:tc>
        <w:tc>
          <w:tcPr>
            <w:tcW w:w="1037" w:type="pct"/>
            <w:vMerge w:val="restart"/>
          </w:tcPr>
          <w:p w14:paraId="7867AB10" w14:textId="132E7418" w:rsidR="00DA22EE" w:rsidRDefault="00E61BAA" w:rsidP="00DA22EE">
            <w:pPr>
              <w:jc w:val="center"/>
            </w:pPr>
            <w:r>
              <w:t>0</w:t>
            </w:r>
            <w:r w:rsidR="007F039F">
              <w:t>,</w:t>
            </w:r>
            <w:r>
              <w:t>594</w:t>
            </w:r>
          </w:p>
          <w:p w14:paraId="2685AA83" w14:textId="12F8A4AF" w:rsidR="00E61BAA" w:rsidRPr="003C2462" w:rsidRDefault="00E61BAA" w:rsidP="00DA22EE">
            <w:pPr>
              <w:jc w:val="center"/>
            </w:pPr>
            <w:r>
              <w:t>(0</w:t>
            </w:r>
            <w:r w:rsidR="007F039F">
              <w:t>,</w:t>
            </w:r>
            <w:r>
              <w:t>337-1</w:t>
            </w:r>
            <w:r w:rsidR="007F039F">
              <w:t>,</w:t>
            </w:r>
            <w:r>
              <w:t>046)</w:t>
            </w:r>
          </w:p>
        </w:tc>
        <w:tc>
          <w:tcPr>
            <w:tcW w:w="608" w:type="pct"/>
            <w:vMerge w:val="restart"/>
          </w:tcPr>
          <w:p w14:paraId="70EB23F3" w14:textId="42C406E5" w:rsidR="00DA22EE" w:rsidRPr="003C2462" w:rsidRDefault="00DA22EE" w:rsidP="00DA22EE">
            <w:pPr>
              <w:jc w:val="center"/>
              <w:rPr>
                <w:szCs w:val="28"/>
              </w:rPr>
            </w:pPr>
            <w:r>
              <w:rPr>
                <w:szCs w:val="28"/>
              </w:rPr>
              <w:t>0,094</w:t>
            </w:r>
          </w:p>
        </w:tc>
      </w:tr>
      <w:tr w:rsidR="00DA22EE" w14:paraId="6A2C0563" w14:textId="77777777" w:rsidTr="001D102B">
        <w:trPr>
          <w:trHeight w:val="70"/>
        </w:trPr>
        <w:tc>
          <w:tcPr>
            <w:tcW w:w="1572" w:type="pct"/>
          </w:tcPr>
          <w:p w14:paraId="306F5B91" w14:textId="24E338E3" w:rsidR="00DA22EE" w:rsidRPr="003C2462" w:rsidRDefault="00DA22EE" w:rsidP="00DA22EE">
            <w:pPr>
              <w:rPr>
                <w:szCs w:val="28"/>
              </w:rPr>
            </w:pPr>
            <w:r>
              <w:rPr>
                <w:szCs w:val="28"/>
              </w:rPr>
              <w:t>≥60 tuổi</w:t>
            </w:r>
          </w:p>
        </w:tc>
        <w:tc>
          <w:tcPr>
            <w:tcW w:w="943" w:type="pct"/>
            <w:vAlign w:val="top"/>
          </w:tcPr>
          <w:p w14:paraId="3B18998D" w14:textId="28CC0BF9" w:rsidR="00DA22EE" w:rsidRPr="003C2462" w:rsidRDefault="00DA22EE" w:rsidP="00DA22EE">
            <w:pPr>
              <w:jc w:val="center"/>
              <w:rPr>
                <w:szCs w:val="28"/>
              </w:rPr>
            </w:pPr>
            <w:r>
              <w:t>58 (70,7%)</w:t>
            </w:r>
          </w:p>
        </w:tc>
        <w:tc>
          <w:tcPr>
            <w:tcW w:w="840" w:type="pct"/>
            <w:vAlign w:val="top"/>
          </w:tcPr>
          <w:p w14:paraId="39C781D3" w14:textId="4C51E347" w:rsidR="00DA22EE" w:rsidRPr="003C2462" w:rsidRDefault="00DA22EE" w:rsidP="00DA22EE">
            <w:pPr>
              <w:jc w:val="center"/>
              <w:rPr>
                <w:szCs w:val="28"/>
              </w:rPr>
            </w:pPr>
            <w:r>
              <w:t>24 (29,3%)</w:t>
            </w:r>
          </w:p>
        </w:tc>
        <w:tc>
          <w:tcPr>
            <w:tcW w:w="1037" w:type="pct"/>
            <w:vMerge/>
          </w:tcPr>
          <w:p w14:paraId="35CC600F" w14:textId="77777777" w:rsidR="00DA22EE" w:rsidRPr="003C2462" w:rsidRDefault="00DA22EE" w:rsidP="00DA22EE">
            <w:pPr>
              <w:jc w:val="center"/>
            </w:pPr>
          </w:p>
        </w:tc>
        <w:tc>
          <w:tcPr>
            <w:tcW w:w="608" w:type="pct"/>
            <w:vMerge/>
          </w:tcPr>
          <w:p w14:paraId="7C8DE235" w14:textId="77777777" w:rsidR="00DA22EE" w:rsidRPr="003C2462" w:rsidRDefault="00DA22EE" w:rsidP="00DA22EE">
            <w:pPr>
              <w:jc w:val="center"/>
              <w:rPr>
                <w:szCs w:val="28"/>
              </w:rPr>
            </w:pPr>
          </w:p>
        </w:tc>
      </w:tr>
    </w:tbl>
    <w:p w14:paraId="7D3A2FD8" w14:textId="50BD5A6F" w:rsidR="00987BE7" w:rsidRDefault="00243553" w:rsidP="00FB4D47">
      <w:pPr>
        <w:tabs>
          <w:tab w:val="left" w:pos="2400"/>
        </w:tabs>
        <w:spacing w:before="160"/>
      </w:pPr>
      <w:r>
        <w:lastRenderedPageBreak/>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cao hơn</w:t>
      </w:r>
      <w:r w:rsidR="00805783">
        <w:t xml:space="preserve"> 1,</w:t>
      </w:r>
      <w:r w:rsidR="004E4A6B">
        <w:t>1</w:t>
      </w:r>
      <w:r w:rsidR="00C63B44">
        <w:t>2</w:t>
      </w:r>
      <w:r w:rsidR="00805783">
        <w:t xml:space="preserve"> lần</w:t>
      </w:r>
      <w:r w:rsidR="009F021F">
        <w:t xml:space="preserve"> so với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chưa có ý nghĩa thống kê với p </w:t>
      </w:r>
      <w:r w:rsidR="00A22B6D">
        <w:t>=</w:t>
      </w:r>
      <w:r>
        <w:t>0</w:t>
      </w:r>
      <w:r w:rsidR="00D14FFB">
        <w:t>,</w:t>
      </w:r>
      <w:r w:rsidR="00D27828">
        <w:t>625</w:t>
      </w:r>
      <w:r>
        <w:t>.</w:t>
      </w:r>
      <w:r w:rsidR="00FB4D47">
        <w:t xml:space="preserve"> </w:t>
      </w:r>
      <w:r w:rsidR="00987BE7">
        <w:t>Đánh giá mối liên quan giữa nhóm tuổi với TTDD theo SGA, nhóm &lt;6</w:t>
      </w:r>
      <w:r w:rsidR="002F3F4B">
        <w:t>0</w:t>
      </w:r>
      <w:r w:rsidR="00987BE7">
        <w:t xml:space="preserve"> tuổi có tỷ lệ bệnh nhân SDD là 41</w:t>
      </w:r>
      <w:r w:rsidR="00D14FFB">
        <w:t>,</w:t>
      </w:r>
      <w:r w:rsidR="00987BE7">
        <w:t xml:space="preserve">1% </w:t>
      </w:r>
      <w:r w:rsidR="00DF0B7B">
        <w:t>cao</w:t>
      </w:r>
      <w:r w:rsidR="00987BE7">
        <w:t xml:space="preserve"> hơn</w:t>
      </w:r>
      <w:r w:rsidR="000F0D7E">
        <w:t xml:space="preserve"> 1,4 lần</w:t>
      </w:r>
      <w:r w:rsidR="00987BE7">
        <w:t xml:space="preserve"> so với nhóm ≥6</w:t>
      </w:r>
      <w:r w:rsidR="002F3F4B">
        <w:t>0</w:t>
      </w:r>
      <w:r w:rsidR="00987BE7">
        <w:t xml:space="preserve"> tuổi là </w:t>
      </w:r>
      <w:r w:rsidR="00DF0B7B">
        <w:t>2</w:t>
      </w:r>
      <w:r w:rsidR="002F3F4B">
        <w:t>9</w:t>
      </w:r>
      <w:r w:rsidR="00D14FFB">
        <w:t>,</w:t>
      </w:r>
      <w:r w:rsidR="002F3F4B">
        <w:t>3</w:t>
      </w:r>
      <w:r w:rsidR="00987BE7">
        <w:t xml:space="preserve">%. </w:t>
      </w:r>
      <w:r w:rsidR="00144FFD">
        <w:t>sự khác biệt có ý nghĩa thống kê với p =0</w:t>
      </w:r>
      <w:r w:rsidR="00D14FFB">
        <w:t>,</w:t>
      </w:r>
      <w:r w:rsidR="00144FFD">
        <w:t>0</w:t>
      </w:r>
      <w:r w:rsidR="000F0D7E">
        <w:t>94</w:t>
      </w:r>
      <w:r w:rsidR="00987BE7">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057257E0" w:rsidR="00334897" w:rsidRDefault="00334897" w:rsidP="007448F9">
      <w:pPr>
        <w:pStyle w:val="Caption"/>
      </w:pPr>
      <w:bookmarkStart w:id="88" w:name="_Toc13456988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753D24D" w:rsidR="00961E24" w:rsidRPr="003C2462" w:rsidRDefault="00961E24" w:rsidP="00961E24">
            <w:pPr>
              <w:jc w:val="center"/>
              <w:rPr>
                <w:szCs w:val="28"/>
              </w:rPr>
            </w:pPr>
            <w:r w:rsidRPr="00AC7149">
              <w:t>120</w:t>
            </w:r>
            <w:r>
              <w:t xml:space="preserve"> (65</w:t>
            </w:r>
            <w:r w:rsidR="00030EC7">
              <w:t>,</w:t>
            </w:r>
            <w:r>
              <w:t>6%)</w:t>
            </w:r>
          </w:p>
        </w:tc>
        <w:tc>
          <w:tcPr>
            <w:tcW w:w="840" w:type="pct"/>
            <w:vAlign w:val="top"/>
          </w:tcPr>
          <w:p w14:paraId="51FEA533" w14:textId="6AE93E03" w:rsidR="00961E24" w:rsidRPr="003C2462" w:rsidRDefault="00961E24" w:rsidP="00961E24">
            <w:pPr>
              <w:jc w:val="center"/>
              <w:rPr>
                <w:szCs w:val="28"/>
              </w:rPr>
            </w:pPr>
            <w:r w:rsidRPr="00AC7149">
              <w:t>63</w:t>
            </w:r>
            <w:r>
              <w:t xml:space="preserve"> (34</w:t>
            </w:r>
            <w:r w:rsidR="00030EC7">
              <w:t>,</w:t>
            </w:r>
            <w:r>
              <w:t>4%)</w:t>
            </w:r>
          </w:p>
        </w:tc>
        <w:tc>
          <w:tcPr>
            <w:tcW w:w="1037" w:type="pct"/>
            <w:vMerge w:val="restart"/>
          </w:tcPr>
          <w:p w14:paraId="72E4294A" w14:textId="5070CC8C" w:rsidR="00961E24" w:rsidRDefault="00961E24" w:rsidP="00961E24">
            <w:pPr>
              <w:jc w:val="center"/>
            </w:pPr>
            <w:r>
              <w:t>0</w:t>
            </w:r>
            <w:r w:rsidR="00030EC7">
              <w:t>,</w:t>
            </w:r>
            <w:r>
              <w:t>996</w:t>
            </w:r>
          </w:p>
          <w:p w14:paraId="773AE3BE" w14:textId="62D5B475" w:rsidR="00961E24" w:rsidRPr="003C2462" w:rsidRDefault="00961E24" w:rsidP="00961E24">
            <w:pPr>
              <w:jc w:val="center"/>
            </w:pPr>
            <w:r>
              <w:t>(0</w:t>
            </w:r>
            <w:r w:rsidR="00030EC7">
              <w:t>,</w:t>
            </w:r>
            <w:r w:rsidRPr="00647E9E">
              <w:t>552</w:t>
            </w:r>
            <w:r>
              <w:t>-</w:t>
            </w:r>
            <w:r w:rsidRPr="00647E9E">
              <w:t>1</w:t>
            </w:r>
            <w:r w:rsidR="00030EC7">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t>Nữ</w:t>
            </w:r>
          </w:p>
        </w:tc>
        <w:tc>
          <w:tcPr>
            <w:tcW w:w="943" w:type="pct"/>
            <w:vAlign w:val="top"/>
          </w:tcPr>
          <w:p w14:paraId="5B640E7B" w14:textId="44EC9B35" w:rsidR="00961E24" w:rsidRPr="003C2462" w:rsidRDefault="00961E24" w:rsidP="00961E24">
            <w:pPr>
              <w:jc w:val="center"/>
              <w:rPr>
                <w:szCs w:val="28"/>
              </w:rPr>
            </w:pPr>
            <w:r w:rsidRPr="00645927">
              <w:t>44</w:t>
            </w:r>
            <w:r>
              <w:t xml:space="preserve"> (65</w:t>
            </w:r>
            <w:r w:rsidR="00030EC7">
              <w:t>,</w:t>
            </w:r>
            <w:r>
              <w:t>7%)</w:t>
            </w:r>
          </w:p>
        </w:tc>
        <w:tc>
          <w:tcPr>
            <w:tcW w:w="840" w:type="pct"/>
            <w:vAlign w:val="top"/>
          </w:tcPr>
          <w:p w14:paraId="288C7DC5" w14:textId="764B9B0A" w:rsidR="00961E24" w:rsidRPr="003C2462" w:rsidRDefault="00961E24" w:rsidP="00961E24">
            <w:pPr>
              <w:jc w:val="center"/>
              <w:rPr>
                <w:szCs w:val="28"/>
              </w:rPr>
            </w:pPr>
            <w:r w:rsidRPr="00645927">
              <w:t>23</w:t>
            </w:r>
            <w:r>
              <w:t xml:space="preserve"> (34</w:t>
            </w:r>
            <w:r w:rsidR="00030EC7">
              <w:t>,</w:t>
            </w:r>
            <w:r>
              <w:t>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1497AA8C" w:rsidR="00961E24" w:rsidRPr="003C2462" w:rsidRDefault="00961E24" w:rsidP="00961E24">
            <w:pPr>
              <w:jc w:val="center"/>
              <w:rPr>
                <w:szCs w:val="28"/>
              </w:rPr>
            </w:pPr>
            <w:r w:rsidRPr="008E10A8">
              <w:t>112</w:t>
            </w:r>
            <w:r>
              <w:t xml:space="preserve"> (61</w:t>
            </w:r>
            <w:r w:rsidR="00E31F70">
              <w:t>,</w:t>
            </w:r>
            <w:r>
              <w:t>2%)</w:t>
            </w:r>
          </w:p>
        </w:tc>
        <w:tc>
          <w:tcPr>
            <w:tcW w:w="840" w:type="pct"/>
            <w:vAlign w:val="top"/>
          </w:tcPr>
          <w:p w14:paraId="245060A6" w14:textId="7ECEB5A5" w:rsidR="00961E24" w:rsidRPr="003C2462" w:rsidRDefault="00961E24" w:rsidP="00961E24">
            <w:pPr>
              <w:jc w:val="center"/>
              <w:rPr>
                <w:szCs w:val="28"/>
              </w:rPr>
            </w:pPr>
            <w:r w:rsidRPr="008E10A8">
              <w:t>71</w:t>
            </w:r>
            <w:r>
              <w:t xml:space="preserve"> (38</w:t>
            </w:r>
            <w:r w:rsidR="00E31F70">
              <w:t>,</w:t>
            </w:r>
            <w:r>
              <w:t>8%)</w:t>
            </w:r>
          </w:p>
        </w:tc>
        <w:tc>
          <w:tcPr>
            <w:tcW w:w="1037" w:type="pct"/>
            <w:vMerge w:val="restart"/>
          </w:tcPr>
          <w:p w14:paraId="4AEDEF67" w14:textId="2D2BEE89" w:rsidR="00961E24" w:rsidRDefault="00961E24" w:rsidP="00961E24">
            <w:pPr>
              <w:jc w:val="center"/>
            </w:pPr>
            <w:r>
              <w:t>0</w:t>
            </w:r>
            <w:r w:rsidR="00E31F70">
              <w:t>,</w:t>
            </w:r>
            <w:r>
              <w:t>771</w:t>
            </w:r>
          </w:p>
          <w:p w14:paraId="06E92276" w14:textId="3658E5D5" w:rsidR="00961E24" w:rsidRPr="003C2462" w:rsidRDefault="00961E24" w:rsidP="00961E24">
            <w:pPr>
              <w:jc w:val="center"/>
            </w:pPr>
            <w:r>
              <w:t>(0</w:t>
            </w:r>
            <w:r w:rsidR="00E31F70">
              <w:t>,</w:t>
            </w:r>
            <w:r>
              <w:t>427-</w:t>
            </w:r>
            <w:r w:rsidRPr="00647E9E">
              <w:t>1</w:t>
            </w:r>
            <w:r w:rsidR="00E31F70">
              <w:t>,</w:t>
            </w:r>
            <w:r>
              <w:t>392)</w:t>
            </w:r>
          </w:p>
        </w:tc>
        <w:tc>
          <w:tcPr>
            <w:tcW w:w="608" w:type="pct"/>
            <w:vMerge w:val="restart"/>
          </w:tcPr>
          <w:p w14:paraId="38DBAE55" w14:textId="45CFE6E6" w:rsidR="00961E24" w:rsidRPr="003C2462" w:rsidRDefault="00961E24" w:rsidP="00961E24">
            <w:pPr>
              <w:jc w:val="center"/>
              <w:rPr>
                <w:szCs w:val="28"/>
              </w:rPr>
            </w:pPr>
            <w:r>
              <w:rPr>
                <w:szCs w:val="28"/>
              </w:rPr>
              <w:t>0</w:t>
            </w:r>
            <w:r w:rsidR="00E31F70">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6F5329D3" w:rsidR="00961E24" w:rsidRPr="003C2462" w:rsidRDefault="00961E24" w:rsidP="00961E24">
            <w:pPr>
              <w:jc w:val="center"/>
              <w:rPr>
                <w:szCs w:val="28"/>
              </w:rPr>
            </w:pPr>
            <w:r>
              <w:t xml:space="preserve"> 45 (</w:t>
            </w:r>
            <w:r w:rsidRPr="00164EEC">
              <w:t>67</w:t>
            </w:r>
            <w:r w:rsidR="00E31F70">
              <w:t>,</w:t>
            </w:r>
            <w:r w:rsidRPr="00164EEC">
              <w:t>2%</w:t>
            </w:r>
            <w:r>
              <w:t>)</w:t>
            </w:r>
          </w:p>
        </w:tc>
        <w:tc>
          <w:tcPr>
            <w:tcW w:w="840" w:type="pct"/>
            <w:vAlign w:val="top"/>
          </w:tcPr>
          <w:p w14:paraId="1403288B" w14:textId="4A0D9838" w:rsidR="00961E24" w:rsidRPr="003C2462" w:rsidRDefault="00961E24" w:rsidP="00961E24">
            <w:pPr>
              <w:jc w:val="center"/>
              <w:rPr>
                <w:szCs w:val="28"/>
              </w:rPr>
            </w:pPr>
            <w:r>
              <w:t>22 (</w:t>
            </w:r>
            <w:r w:rsidRPr="00164EEC">
              <w:t>32</w:t>
            </w:r>
            <w:r w:rsidR="00E31F70">
              <w:t>,</w:t>
            </w:r>
            <w:r w:rsidRPr="00164EEC">
              <w:t>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5E9D10B0" w14:textId="4CDCFF85" w:rsidR="006605C1" w:rsidRDefault="00334897" w:rsidP="00794A40">
      <w:r>
        <w:t>Nhận xét:</w:t>
      </w:r>
      <w:r w:rsidR="00606EF0">
        <w:t xml:space="preserve"> </w:t>
      </w:r>
      <w:r w:rsidR="00114FB1">
        <w:t>đ</w:t>
      </w:r>
      <w:r w:rsidR="00357C59">
        <w:t xml:space="preserve">ánh giá TTDD </w:t>
      </w:r>
      <w:r w:rsidR="00606EF0">
        <w:t xml:space="preserve">theo BMI, </w:t>
      </w:r>
      <w:r w:rsidR="00B83FC6">
        <w:t xml:space="preserve">bệnh nhân </w:t>
      </w:r>
      <w:r w:rsidR="00022441">
        <w:t>nam có 34</w:t>
      </w:r>
      <w:r w:rsidR="008C4E97">
        <w:t>,</w:t>
      </w:r>
      <w:r w:rsidR="00022441">
        <w:t xml:space="preserve">4% bệnh nhân SDD và </w:t>
      </w:r>
      <w:r w:rsidR="009C69C3">
        <w:t>bệnh nhân</w:t>
      </w:r>
      <w:r w:rsidR="00022441">
        <w:t xml:space="preserve"> nữ có 34</w:t>
      </w:r>
      <w:r w:rsidR="008C4E97">
        <w:t>,</w:t>
      </w:r>
      <w:r w:rsidR="00022441">
        <w:t>3% bệnh nhân SDD</w:t>
      </w:r>
      <w:r w:rsidR="0098671D">
        <w:t>, s</w:t>
      </w:r>
      <w:r w:rsidR="00C6096E">
        <w:t xml:space="preserve">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r w:rsidR="00794A40">
        <w:t xml:space="preserve"> </w:t>
      </w:r>
      <w:r w:rsidR="00357C59">
        <w:t xml:space="preserve">Đánh giá TTDD </w:t>
      </w:r>
      <w:r w:rsidR="00532DF4">
        <w:t xml:space="preserve">theo SGA, </w:t>
      </w:r>
      <w:r w:rsidR="0020297C">
        <w:t>bệnh nhân</w:t>
      </w:r>
      <w:r w:rsidR="00532DF4">
        <w:t xml:space="preserve"> nam có 3</w:t>
      </w:r>
      <w:r w:rsidR="00AE5F85">
        <w:t>8</w:t>
      </w:r>
      <w:r w:rsidR="008C4E97">
        <w:t>,</w:t>
      </w:r>
      <w:r w:rsidR="00AE5F85">
        <w:t>8</w:t>
      </w:r>
      <w:r w:rsidR="00532DF4">
        <w:t xml:space="preserve">% bệnh nhân SDD </w:t>
      </w:r>
      <w:r w:rsidR="00734DDE">
        <w:t xml:space="preserve">cao hơn </w:t>
      </w:r>
      <w:r w:rsidR="00EE3A54">
        <w:t xml:space="preserve">1,18 lần </w:t>
      </w:r>
      <w:r w:rsidR="00734DDE">
        <w:t>so với</w:t>
      </w:r>
      <w:r w:rsidR="00532DF4">
        <w:t xml:space="preserve"> nữ có 3</w:t>
      </w:r>
      <w:r w:rsidR="007C3255">
        <w:t>2</w:t>
      </w:r>
      <w:r w:rsidR="00532DF4">
        <w:t>.</w:t>
      </w:r>
      <w:r w:rsidR="000153C1">
        <w:t>8</w:t>
      </w:r>
      <w:r w:rsidR="00532DF4">
        <w:t>% bệnh nhân SDD</w:t>
      </w:r>
      <w:r w:rsidR="000A3678">
        <w:t>, s</w:t>
      </w:r>
      <w:r w:rsidR="00532DF4">
        <w:t xml:space="preserve">ự khác biệt chưa có ý nghĩa thống kê với p </w:t>
      </w:r>
      <w:r w:rsidR="00A22B6D">
        <w:t>=</w:t>
      </w:r>
      <w:r w:rsidR="00536E80">
        <w:t>0</w:t>
      </w:r>
      <w:r w:rsidR="008C4E97">
        <w:t>,</w:t>
      </w:r>
      <w:r w:rsidR="00536E80">
        <w:t>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9" w:name="_Toc126527748"/>
      <w:r>
        <w:lastRenderedPageBreak/>
        <w:t>3</w:t>
      </w:r>
      <w:r w:rsidR="00913CE7">
        <w:t>.2</w:t>
      </w:r>
      <w:r>
        <w:t>.</w:t>
      </w:r>
      <w:r w:rsidR="00DB461B">
        <w:t>3</w:t>
      </w:r>
      <w:r>
        <w:t xml:space="preserve">. </w:t>
      </w:r>
      <w:bookmarkEnd w:id="89"/>
      <w:r>
        <w:t>Mối liên quan giữa nghề nghiệp và tình trạng dinh dưỡng</w:t>
      </w:r>
    </w:p>
    <w:p w14:paraId="202AC804" w14:textId="56A26BAC" w:rsidR="00334897" w:rsidRDefault="00334897" w:rsidP="00334897">
      <w:pPr>
        <w:pStyle w:val="Caption"/>
        <w:rPr>
          <w:bCs/>
        </w:rPr>
      </w:pPr>
      <w:bookmarkStart w:id="90" w:name="_Toc13456988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0770CD8C" w:rsidR="00483EBD" w:rsidRPr="003C2462" w:rsidRDefault="00483EBD" w:rsidP="00483EBD">
            <w:pPr>
              <w:jc w:val="center"/>
              <w:rPr>
                <w:szCs w:val="28"/>
              </w:rPr>
            </w:pPr>
            <w:r>
              <w:t>69 (</w:t>
            </w:r>
            <w:r w:rsidRPr="00A615D6">
              <w:t>58</w:t>
            </w:r>
            <w:r w:rsidR="00473555">
              <w:t>,</w:t>
            </w:r>
            <w:r w:rsidRPr="00A615D6">
              <w:t>5%</w:t>
            </w:r>
            <w:r>
              <w:t>)</w:t>
            </w:r>
          </w:p>
        </w:tc>
        <w:tc>
          <w:tcPr>
            <w:tcW w:w="840" w:type="pct"/>
            <w:vAlign w:val="top"/>
          </w:tcPr>
          <w:p w14:paraId="667A9196" w14:textId="08A95931" w:rsidR="00483EBD" w:rsidRPr="003C2462" w:rsidRDefault="00483EBD" w:rsidP="00483EBD">
            <w:pPr>
              <w:jc w:val="center"/>
              <w:rPr>
                <w:szCs w:val="28"/>
              </w:rPr>
            </w:pPr>
            <w:r>
              <w:t>49 (</w:t>
            </w:r>
            <w:r w:rsidRPr="00A615D6">
              <w:t>41</w:t>
            </w:r>
            <w:r w:rsidR="00473555">
              <w:t>,</w:t>
            </w:r>
            <w:r w:rsidRPr="00A615D6">
              <w:t>5%</w:t>
            </w:r>
            <w:r>
              <w:t>)</w:t>
            </w:r>
          </w:p>
        </w:tc>
        <w:tc>
          <w:tcPr>
            <w:tcW w:w="1037" w:type="pct"/>
            <w:vMerge w:val="restart"/>
          </w:tcPr>
          <w:p w14:paraId="456FFED5" w14:textId="48981176" w:rsidR="00483EBD" w:rsidRDefault="00483EBD" w:rsidP="00483EBD">
            <w:pPr>
              <w:jc w:val="center"/>
            </w:pPr>
            <w:r>
              <w:t>0</w:t>
            </w:r>
            <w:r w:rsidR="00473555">
              <w:t>,</w:t>
            </w:r>
            <w:r>
              <w:t>548</w:t>
            </w:r>
          </w:p>
          <w:p w14:paraId="584844B2" w14:textId="0DB6095B" w:rsidR="00483EBD" w:rsidRPr="003C2462" w:rsidRDefault="00483EBD" w:rsidP="00483EBD">
            <w:pPr>
              <w:jc w:val="center"/>
            </w:pPr>
            <w:r>
              <w:t>(0</w:t>
            </w:r>
            <w:r w:rsidR="00473555">
              <w:t>,</w:t>
            </w:r>
            <w:r>
              <w:t>324-0</w:t>
            </w:r>
            <w:r w:rsidR="00473555">
              <w:t>,</w:t>
            </w:r>
            <w:r w:rsidRPr="002A1DCE">
              <w:t>9</w:t>
            </w:r>
            <w:r>
              <w:t>30)</w:t>
            </w:r>
          </w:p>
        </w:tc>
        <w:tc>
          <w:tcPr>
            <w:tcW w:w="608" w:type="pct"/>
            <w:vMerge w:val="restart"/>
          </w:tcPr>
          <w:p w14:paraId="678045D1" w14:textId="3E83EBDC" w:rsidR="00483EBD" w:rsidRPr="003C2462" w:rsidRDefault="00483EBD" w:rsidP="00483EBD">
            <w:pPr>
              <w:jc w:val="center"/>
              <w:rPr>
                <w:szCs w:val="28"/>
              </w:rPr>
            </w:pPr>
            <w:r>
              <w:rPr>
                <w:szCs w:val="28"/>
              </w:rPr>
              <w:t>0</w:t>
            </w:r>
            <w:r w:rsidR="00473555">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t>Nghề nghiệp khác</w:t>
            </w:r>
          </w:p>
        </w:tc>
        <w:tc>
          <w:tcPr>
            <w:tcW w:w="943" w:type="pct"/>
            <w:vAlign w:val="top"/>
          </w:tcPr>
          <w:p w14:paraId="3FB976BD" w14:textId="27FD7AD3" w:rsidR="00483EBD" w:rsidRPr="003C2462" w:rsidRDefault="00483EBD" w:rsidP="00483EBD">
            <w:pPr>
              <w:jc w:val="center"/>
              <w:rPr>
                <w:szCs w:val="28"/>
              </w:rPr>
            </w:pPr>
            <w:r>
              <w:t>95 (</w:t>
            </w:r>
            <w:r w:rsidRPr="004728E8">
              <w:t>72</w:t>
            </w:r>
            <w:r w:rsidR="00473555">
              <w:t>,</w:t>
            </w:r>
            <w:r w:rsidRPr="004728E8">
              <w:t>0%</w:t>
            </w:r>
            <w:r>
              <w:t>)</w:t>
            </w:r>
          </w:p>
        </w:tc>
        <w:tc>
          <w:tcPr>
            <w:tcW w:w="840" w:type="pct"/>
            <w:vAlign w:val="top"/>
          </w:tcPr>
          <w:p w14:paraId="490D01CF" w14:textId="225F1EC2" w:rsidR="00483EBD" w:rsidRPr="003C2462" w:rsidRDefault="00483EBD" w:rsidP="00483EBD">
            <w:pPr>
              <w:jc w:val="center"/>
              <w:rPr>
                <w:szCs w:val="28"/>
              </w:rPr>
            </w:pPr>
            <w:r>
              <w:t>37 (</w:t>
            </w:r>
            <w:r w:rsidRPr="004728E8">
              <w:t>28</w:t>
            </w:r>
            <w:r w:rsidR="00473555">
              <w:t>,</w:t>
            </w:r>
            <w:r w:rsidRPr="004728E8">
              <w:t>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18548A17" w:rsidR="00483EBD" w:rsidRPr="003C2462" w:rsidRDefault="00483EBD" w:rsidP="00483EBD">
            <w:pPr>
              <w:jc w:val="center"/>
              <w:rPr>
                <w:szCs w:val="28"/>
              </w:rPr>
            </w:pPr>
            <w:r>
              <w:t>67 (</w:t>
            </w:r>
            <w:r w:rsidRPr="00792BD3">
              <w:t>56</w:t>
            </w:r>
            <w:r w:rsidR="00473555">
              <w:t>,</w:t>
            </w:r>
            <w:r w:rsidRPr="00792BD3">
              <w:t>8%</w:t>
            </w:r>
            <w:r>
              <w:t>)</w:t>
            </w:r>
          </w:p>
        </w:tc>
        <w:tc>
          <w:tcPr>
            <w:tcW w:w="840" w:type="pct"/>
            <w:vAlign w:val="top"/>
          </w:tcPr>
          <w:p w14:paraId="7FF95E33" w14:textId="0DEC5E86" w:rsidR="00483EBD" w:rsidRPr="003C2462" w:rsidRDefault="00483EBD" w:rsidP="00483EBD">
            <w:pPr>
              <w:jc w:val="center"/>
              <w:rPr>
                <w:szCs w:val="28"/>
              </w:rPr>
            </w:pPr>
            <w:r>
              <w:t>51 (</w:t>
            </w:r>
            <w:r w:rsidRPr="00792BD3">
              <w:t>43</w:t>
            </w:r>
            <w:r w:rsidR="00473555">
              <w:t>,</w:t>
            </w:r>
            <w:r w:rsidRPr="00792BD3">
              <w:t>2%</w:t>
            </w:r>
            <w:r>
              <w:t>)</w:t>
            </w:r>
          </w:p>
        </w:tc>
        <w:tc>
          <w:tcPr>
            <w:tcW w:w="1037" w:type="pct"/>
            <w:vMerge w:val="restart"/>
          </w:tcPr>
          <w:p w14:paraId="36CE44E1" w14:textId="5F479F2C" w:rsidR="00483EBD" w:rsidRDefault="00483EBD" w:rsidP="00483EBD">
            <w:pPr>
              <w:jc w:val="center"/>
            </w:pPr>
            <w:r>
              <w:t>0</w:t>
            </w:r>
            <w:r w:rsidR="00473555">
              <w:t>,</w:t>
            </w:r>
            <w:r w:rsidRPr="006F6AC0">
              <w:t>613</w:t>
            </w:r>
          </w:p>
          <w:p w14:paraId="36BBB5EE" w14:textId="2F0DF9C5" w:rsidR="00483EBD" w:rsidRPr="003C2462" w:rsidRDefault="00483EBD" w:rsidP="00483EBD">
            <w:pPr>
              <w:jc w:val="center"/>
            </w:pPr>
            <w:r>
              <w:t>(0</w:t>
            </w:r>
            <w:r w:rsidR="00473555">
              <w:t>,</w:t>
            </w:r>
            <w:r w:rsidRPr="006F6AC0">
              <w:t>366</w:t>
            </w:r>
            <w:r>
              <w:t>-</w:t>
            </w:r>
            <w:r w:rsidRPr="006F6AC0">
              <w:t>1</w:t>
            </w:r>
            <w:r w:rsidR="00473555">
              <w:t>,</w:t>
            </w:r>
            <w:r w:rsidRPr="006F6AC0">
              <w:t>028</w:t>
            </w:r>
            <w:r>
              <w:t>)</w:t>
            </w:r>
          </w:p>
        </w:tc>
        <w:tc>
          <w:tcPr>
            <w:tcW w:w="608" w:type="pct"/>
            <w:vMerge w:val="restart"/>
          </w:tcPr>
          <w:p w14:paraId="5A3F32A4" w14:textId="4AC7C9B7" w:rsidR="00483EBD" w:rsidRPr="003C2462" w:rsidRDefault="00483EBD" w:rsidP="00483EBD">
            <w:pPr>
              <w:jc w:val="center"/>
              <w:rPr>
                <w:szCs w:val="28"/>
              </w:rPr>
            </w:pPr>
            <w:r>
              <w:rPr>
                <w:szCs w:val="28"/>
              </w:rPr>
              <w:t>0</w:t>
            </w:r>
            <w:r w:rsidR="00473555">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51C75129" w:rsidR="00483EBD" w:rsidRPr="003C2462" w:rsidRDefault="00483EBD" w:rsidP="00483EBD">
            <w:pPr>
              <w:jc w:val="center"/>
              <w:rPr>
                <w:szCs w:val="28"/>
              </w:rPr>
            </w:pPr>
            <w:r>
              <w:t>90 (</w:t>
            </w:r>
            <w:r w:rsidRPr="002E30BF">
              <w:t>68</w:t>
            </w:r>
            <w:r w:rsidR="00473555">
              <w:t>,</w:t>
            </w:r>
            <w:r w:rsidRPr="002E30BF">
              <w:t>2%</w:t>
            </w:r>
            <w:r>
              <w:t>)</w:t>
            </w:r>
          </w:p>
        </w:tc>
        <w:tc>
          <w:tcPr>
            <w:tcW w:w="840" w:type="pct"/>
            <w:vAlign w:val="top"/>
          </w:tcPr>
          <w:p w14:paraId="588C62AE" w14:textId="673F73D6" w:rsidR="00483EBD" w:rsidRPr="003C2462" w:rsidRDefault="00483EBD" w:rsidP="00483EBD">
            <w:pPr>
              <w:jc w:val="center"/>
              <w:rPr>
                <w:szCs w:val="28"/>
              </w:rPr>
            </w:pPr>
            <w:r>
              <w:t>42 (</w:t>
            </w:r>
            <w:r w:rsidRPr="002E30BF">
              <w:t>31</w:t>
            </w:r>
            <w:r w:rsidR="00473555">
              <w:t>,</w:t>
            </w:r>
            <w:r w:rsidRPr="002E30BF">
              <w:t>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0EBF7277" w14:textId="486196BE" w:rsidR="00344395" w:rsidRDefault="001310FB" w:rsidP="008F08C2">
      <w:pPr>
        <w:tabs>
          <w:tab w:val="left" w:pos="2400"/>
        </w:tabs>
        <w:spacing w:before="160"/>
      </w:pPr>
      <w:r>
        <w:t xml:space="preserve">Nhận xét: </w:t>
      </w:r>
      <w:r w:rsidR="00F51DB2">
        <w:t>đ</w:t>
      </w:r>
      <w:r w:rsidR="00357C59">
        <w:t xml:space="preserve">ánh giá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cao hơn</w:t>
      </w:r>
      <w:r w:rsidR="00861138">
        <w:t xml:space="preserve"> 1,48 lần</w:t>
      </w:r>
      <w:r w:rsidR="0072055D">
        <w:t xml:space="preserve"> các nghề nghiệp khác là </w:t>
      </w:r>
      <w:r w:rsidR="0072055D" w:rsidRPr="004728E8">
        <w:t>28</w:t>
      </w:r>
      <w:r w:rsidR="00473555">
        <w:t>,</w:t>
      </w:r>
      <w:r w:rsidR="0072055D" w:rsidRPr="004728E8">
        <w:t>0</w:t>
      </w:r>
      <w:r w:rsidR="0072055D">
        <w:t>%</w:t>
      </w:r>
      <w:r w:rsidR="002F1537">
        <w:t>,</w:t>
      </w:r>
      <w:r>
        <w:t xml:space="preserve"> </w:t>
      </w:r>
      <w:r w:rsidR="003443D3">
        <w:t xml:space="preserve">OR </w:t>
      </w:r>
      <w:r w:rsidR="00A22B6D">
        <w:t>=</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p </w:t>
      </w:r>
      <w:r w:rsidR="00A22B6D">
        <w:t>=</w:t>
      </w:r>
      <w:r w:rsidR="00F441BC">
        <w:t>0</w:t>
      </w:r>
      <w:r w:rsidR="00473555">
        <w:t>,</w:t>
      </w:r>
      <w:r w:rsidR="00F441BC">
        <w:t>035</w:t>
      </w:r>
      <w:r>
        <w:t>.</w:t>
      </w:r>
      <w:bookmarkStart w:id="91" w:name="_Toc126527749"/>
      <w:r w:rsidR="008F08C2">
        <w:t xml:space="preserve"> </w:t>
      </w:r>
      <w:r w:rsidR="00357C59">
        <w:t xml:space="preserve">Đánh giá TTDD </w:t>
      </w:r>
      <w:r w:rsidR="00344395">
        <w:t xml:space="preserve">theo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2F1537">
        <w:t>, tuy nhiên s</w:t>
      </w:r>
      <w:r w:rsidR="00344395">
        <w:t xml:space="preserve">ự khác biệt </w:t>
      </w:r>
      <w:r w:rsidR="00ED6B73">
        <w:t xml:space="preserve">chưa </w:t>
      </w:r>
      <w:r w:rsidR="00344395">
        <w:t xml:space="preserve">có ý nghĩa thống kê với p </w:t>
      </w:r>
      <w:r w:rsidR="00A22B6D">
        <w:t>=</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3A0219A9" w:rsidR="00334897" w:rsidRDefault="00334897" w:rsidP="00EE6DD4">
      <w:pPr>
        <w:pStyle w:val="Caption"/>
        <w:jc w:val="both"/>
        <w:rPr>
          <w:bCs/>
        </w:rPr>
      </w:pPr>
      <w:bookmarkStart w:id="92" w:name="_Toc13456988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5595FD15" w:rsidR="00B135A9" w:rsidRPr="003C2462" w:rsidRDefault="00B135A9" w:rsidP="00B135A9">
            <w:pPr>
              <w:jc w:val="center"/>
              <w:rPr>
                <w:szCs w:val="28"/>
              </w:rPr>
            </w:pPr>
            <w:r>
              <w:t>71 (</w:t>
            </w:r>
            <w:r w:rsidRPr="006B18A8">
              <w:t>67</w:t>
            </w:r>
            <w:r w:rsidR="00473555">
              <w:t>,</w:t>
            </w:r>
            <w:r w:rsidRPr="006B18A8">
              <w:t>6%</w:t>
            </w:r>
            <w:r>
              <w:t>)</w:t>
            </w:r>
          </w:p>
        </w:tc>
        <w:tc>
          <w:tcPr>
            <w:tcW w:w="840" w:type="pct"/>
            <w:vAlign w:val="top"/>
          </w:tcPr>
          <w:p w14:paraId="73CC7F6B" w14:textId="175270E6" w:rsidR="00B135A9" w:rsidRPr="003C2462" w:rsidRDefault="00B135A9" w:rsidP="00B135A9">
            <w:pPr>
              <w:jc w:val="center"/>
              <w:rPr>
                <w:szCs w:val="28"/>
              </w:rPr>
            </w:pPr>
            <w:r>
              <w:t>34 (</w:t>
            </w:r>
            <w:r w:rsidRPr="006B18A8">
              <w:t>32</w:t>
            </w:r>
            <w:r w:rsidR="00473555">
              <w:t>,</w:t>
            </w:r>
            <w:r w:rsidRPr="006B18A8">
              <w:t>4%</w:t>
            </w:r>
            <w:r>
              <w:t>)</w:t>
            </w:r>
          </w:p>
        </w:tc>
        <w:tc>
          <w:tcPr>
            <w:tcW w:w="1037" w:type="pct"/>
            <w:vMerge w:val="restart"/>
          </w:tcPr>
          <w:p w14:paraId="48D35872" w14:textId="19013F8D" w:rsidR="00B135A9" w:rsidRDefault="00B135A9" w:rsidP="00B135A9">
            <w:pPr>
              <w:jc w:val="center"/>
            </w:pPr>
            <w:r w:rsidRPr="002A1DCE">
              <w:t>1</w:t>
            </w:r>
            <w:r w:rsidR="00473555">
              <w:t>,</w:t>
            </w:r>
            <w:r w:rsidRPr="002A1DCE">
              <w:t>168</w:t>
            </w:r>
          </w:p>
          <w:p w14:paraId="676A877F" w14:textId="3B208825" w:rsidR="00B135A9" w:rsidRPr="003C2462" w:rsidRDefault="00B135A9" w:rsidP="00B135A9">
            <w:pPr>
              <w:jc w:val="center"/>
            </w:pPr>
            <w:r>
              <w:t>(0</w:t>
            </w:r>
            <w:r w:rsidR="00473555">
              <w:t>,</w:t>
            </w:r>
            <w:r w:rsidRPr="002A1DCE">
              <w:t>686</w:t>
            </w:r>
            <w:r>
              <w:t>-</w:t>
            </w:r>
            <w:r w:rsidRPr="002A1DCE">
              <w:t>1</w:t>
            </w:r>
            <w:r w:rsidR="00473555">
              <w:t>,</w:t>
            </w:r>
            <w:r w:rsidRPr="002A1DCE">
              <w:t>986</w:t>
            </w:r>
            <w:r>
              <w:t>)</w:t>
            </w:r>
          </w:p>
        </w:tc>
        <w:tc>
          <w:tcPr>
            <w:tcW w:w="608" w:type="pct"/>
            <w:vMerge w:val="restart"/>
          </w:tcPr>
          <w:p w14:paraId="7CDCFE6E" w14:textId="12167E8F" w:rsidR="00B135A9" w:rsidRPr="003C2462" w:rsidRDefault="00B135A9" w:rsidP="00B135A9">
            <w:pPr>
              <w:jc w:val="center"/>
              <w:rPr>
                <w:szCs w:val="28"/>
              </w:rPr>
            </w:pPr>
            <w:r>
              <w:rPr>
                <w:szCs w:val="28"/>
              </w:rPr>
              <w:t>0</w:t>
            </w:r>
            <w:r w:rsidR="00473555">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01F04E49" w:rsidR="00B135A9" w:rsidRPr="003C2462" w:rsidRDefault="00B135A9" w:rsidP="00B135A9">
            <w:pPr>
              <w:jc w:val="center"/>
              <w:rPr>
                <w:szCs w:val="28"/>
              </w:rPr>
            </w:pPr>
            <w:r>
              <w:t>93 (</w:t>
            </w:r>
            <w:r w:rsidRPr="00D16334">
              <w:t>64</w:t>
            </w:r>
            <w:r w:rsidR="00473555">
              <w:t>,</w:t>
            </w:r>
            <w:r w:rsidRPr="00D16334">
              <w:t>1%</w:t>
            </w:r>
            <w:r>
              <w:t>)</w:t>
            </w:r>
          </w:p>
        </w:tc>
        <w:tc>
          <w:tcPr>
            <w:tcW w:w="840" w:type="pct"/>
            <w:vAlign w:val="top"/>
          </w:tcPr>
          <w:p w14:paraId="76F4CBAA" w14:textId="3994C137" w:rsidR="00B135A9" w:rsidRPr="003C2462" w:rsidRDefault="00B135A9" w:rsidP="00B135A9">
            <w:pPr>
              <w:jc w:val="center"/>
              <w:rPr>
                <w:szCs w:val="28"/>
              </w:rPr>
            </w:pPr>
            <w:r>
              <w:t>52 (</w:t>
            </w:r>
            <w:r w:rsidRPr="00D16334">
              <w:t>35</w:t>
            </w:r>
            <w:r w:rsidR="00473555">
              <w:t>,</w:t>
            </w:r>
            <w:r w:rsidRPr="00D16334">
              <w:t>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lastRenderedPageBreak/>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t>Thành phố</w:t>
            </w:r>
          </w:p>
        </w:tc>
        <w:tc>
          <w:tcPr>
            <w:tcW w:w="943" w:type="pct"/>
            <w:vAlign w:val="top"/>
          </w:tcPr>
          <w:p w14:paraId="3726BF19" w14:textId="579C77D4" w:rsidR="00B135A9" w:rsidRPr="003C2462" w:rsidRDefault="00B135A9" w:rsidP="00B135A9">
            <w:pPr>
              <w:jc w:val="center"/>
              <w:rPr>
                <w:szCs w:val="28"/>
              </w:rPr>
            </w:pPr>
            <w:r>
              <w:t>69 (</w:t>
            </w:r>
            <w:r w:rsidRPr="0060450A">
              <w:t>65</w:t>
            </w:r>
            <w:r w:rsidR="00473555">
              <w:t>,</w:t>
            </w:r>
            <w:r w:rsidRPr="0060450A">
              <w:t>7%</w:t>
            </w:r>
            <w:r>
              <w:t>)</w:t>
            </w:r>
          </w:p>
        </w:tc>
        <w:tc>
          <w:tcPr>
            <w:tcW w:w="840" w:type="pct"/>
            <w:vAlign w:val="top"/>
          </w:tcPr>
          <w:p w14:paraId="647DF7F3" w14:textId="48FC03F0" w:rsidR="00B135A9" w:rsidRPr="003C2462" w:rsidRDefault="00B135A9" w:rsidP="00B135A9">
            <w:pPr>
              <w:jc w:val="center"/>
              <w:rPr>
                <w:szCs w:val="28"/>
              </w:rPr>
            </w:pPr>
            <w:r>
              <w:t>36 (</w:t>
            </w:r>
            <w:r w:rsidRPr="0060450A">
              <w:t>34</w:t>
            </w:r>
            <w:r w:rsidR="00473555">
              <w:t>,</w:t>
            </w:r>
            <w:r w:rsidRPr="0060450A">
              <w:t>3%</w:t>
            </w:r>
            <w:r>
              <w:t>)</w:t>
            </w:r>
          </w:p>
        </w:tc>
        <w:tc>
          <w:tcPr>
            <w:tcW w:w="1037" w:type="pct"/>
            <w:vMerge w:val="restart"/>
          </w:tcPr>
          <w:p w14:paraId="65D90A1B" w14:textId="06F8B476" w:rsidR="00B135A9" w:rsidRDefault="00B135A9" w:rsidP="00B135A9">
            <w:pPr>
              <w:jc w:val="center"/>
            </w:pPr>
            <w:r w:rsidRPr="005D705F">
              <w:t>1</w:t>
            </w:r>
            <w:r w:rsidR="00473555">
              <w:t>,</w:t>
            </w:r>
            <w:r w:rsidRPr="005D705F">
              <w:t>241</w:t>
            </w:r>
          </w:p>
          <w:p w14:paraId="7C3CA8F6" w14:textId="779A6AAC" w:rsidR="00B135A9" w:rsidRPr="003C2462" w:rsidRDefault="00B135A9" w:rsidP="00B135A9">
            <w:pPr>
              <w:jc w:val="center"/>
            </w:pPr>
            <w:r>
              <w:t>(0</w:t>
            </w:r>
            <w:r w:rsidR="00473555">
              <w:t>,</w:t>
            </w:r>
            <w:r w:rsidRPr="005D705F">
              <w:t>736</w:t>
            </w:r>
            <w:r>
              <w:t>-</w:t>
            </w:r>
            <w:r w:rsidRPr="005D705F">
              <w:t>2</w:t>
            </w:r>
            <w:r w:rsidR="00473555">
              <w:t>,</w:t>
            </w:r>
            <w:r w:rsidRPr="005D705F">
              <w:t>094</w:t>
            </w:r>
            <w:r>
              <w:t>)</w:t>
            </w:r>
          </w:p>
        </w:tc>
        <w:tc>
          <w:tcPr>
            <w:tcW w:w="608" w:type="pct"/>
            <w:vMerge w:val="restart"/>
          </w:tcPr>
          <w:p w14:paraId="3E2AEC77" w14:textId="34BF20B0" w:rsidR="00B135A9" w:rsidRPr="003C2462" w:rsidRDefault="00B135A9" w:rsidP="00B135A9">
            <w:pPr>
              <w:jc w:val="center"/>
              <w:rPr>
                <w:szCs w:val="28"/>
              </w:rPr>
            </w:pPr>
            <w:r>
              <w:rPr>
                <w:szCs w:val="28"/>
              </w:rPr>
              <w:t>0</w:t>
            </w:r>
            <w:r w:rsidR="00473555">
              <w:rPr>
                <w:szCs w:val="28"/>
              </w:rPr>
              <w:t>,</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t>Nông thôn và hải đảo</w:t>
            </w:r>
          </w:p>
        </w:tc>
        <w:tc>
          <w:tcPr>
            <w:tcW w:w="943" w:type="pct"/>
            <w:vAlign w:val="top"/>
          </w:tcPr>
          <w:p w14:paraId="3D6703FF" w14:textId="34097003" w:rsidR="00B135A9" w:rsidRPr="003C2462" w:rsidRDefault="00B135A9" w:rsidP="00B135A9">
            <w:pPr>
              <w:jc w:val="center"/>
              <w:rPr>
                <w:szCs w:val="28"/>
              </w:rPr>
            </w:pPr>
            <w:r>
              <w:t>88 (</w:t>
            </w:r>
            <w:r w:rsidRPr="00AC74A4">
              <w:t>60</w:t>
            </w:r>
            <w:r w:rsidR="00473555">
              <w:t>,</w:t>
            </w:r>
            <w:r w:rsidRPr="00AC74A4">
              <w:t>7%</w:t>
            </w:r>
            <w:r>
              <w:t>)</w:t>
            </w:r>
          </w:p>
        </w:tc>
        <w:tc>
          <w:tcPr>
            <w:tcW w:w="840" w:type="pct"/>
            <w:vAlign w:val="top"/>
          </w:tcPr>
          <w:p w14:paraId="34112F0B" w14:textId="5460C0A7" w:rsidR="00B135A9" w:rsidRPr="003C2462" w:rsidRDefault="00B135A9" w:rsidP="00B135A9">
            <w:pPr>
              <w:jc w:val="center"/>
              <w:rPr>
                <w:szCs w:val="28"/>
              </w:rPr>
            </w:pPr>
            <w:r>
              <w:t>57 (</w:t>
            </w:r>
            <w:r w:rsidRPr="00AC74A4">
              <w:t>39</w:t>
            </w:r>
            <w:r w:rsidR="00473555">
              <w:t>,</w:t>
            </w:r>
            <w:r w:rsidRPr="00AC74A4">
              <w:t>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2D029E1D" w14:textId="1F684544" w:rsidR="00E64758" w:rsidRDefault="00B0209D" w:rsidP="00853289">
      <w:pPr>
        <w:tabs>
          <w:tab w:val="left" w:pos="2400"/>
        </w:tabs>
        <w:spacing w:before="160"/>
      </w:pPr>
      <w:r>
        <w:t xml:space="preserve">Nhận xét: </w:t>
      </w:r>
      <w:r w:rsidR="00905CAF">
        <w:t>t</w:t>
      </w:r>
      <w:r w:rsidR="00FB7AD3">
        <w: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F41EB2">
        <w:t xml:space="preserve">chưa </w:t>
      </w:r>
      <w:r>
        <w:t xml:space="preserve">có ý nghĩa thống kê với </w:t>
      </w:r>
      <w:r w:rsidR="00A957BE">
        <w:t xml:space="preserve">p </w:t>
      </w:r>
      <w:r w:rsidR="00A22B6D">
        <w:t>=</w:t>
      </w:r>
      <w:r w:rsidR="003F6B73">
        <w:t>0</w:t>
      </w:r>
      <w:r w:rsidR="00473555">
        <w:t>,</w:t>
      </w:r>
      <w:r w:rsidR="003F6B73">
        <w:t>662</w:t>
      </w:r>
      <w:r>
        <w:t>.</w:t>
      </w:r>
      <w:bookmarkStart w:id="93" w:name="_Toc126527752"/>
      <w:r w:rsidR="00853289">
        <w:t xml:space="preserve"> </w:t>
      </w:r>
      <w:r w:rsidR="00FB7AD3">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ự khác biệt chưa có ý nghĩa thống kê với</w:t>
      </w:r>
      <w:r w:rsidR="005C5F34">
        <w:t xml:space="preserve"> p </w:t>
      </w:r>
      <w:r w:rsidR="00A22B6D">
        <w:t>=</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79413ACE" w:rsidR="00334897" w:rsidRDefault="00334897" w:rsidP="00334897">
      <w:pPr>
        <w:pStyle w:val="Caption"/>
        <w:jc w:val="both"/>
        <w:rPr>
          <w:bCs/>
        </w:rPr>
      </w:pPr>
      <w:bookmarkStart w:id="94" w:name="_Toc13456988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3E92C8BE" w:rsidR="00395D3E" w:rsidRPr="003C2462" w:rsidRDefault="00395D3E" w:rsidP="00395D3E">
            <w:pPr>
              <w:jc w:val="center"/>
              <w:rPr>
                <w:szCs w:val="28"/>
              </w:rPr>
            </w:pPr>
            <w:r>
              <w:t>132 (</w:t>
            </w:r>
            <w:r w:rsidRPr="006A3897">
              <w:t>67</w:t>
            </w:r>
            <w:r w:rsidR="004021B4">
              <w:t>,</w:t>
            </w:r>
            <w:r w:rsidRPr="006A3897">
              <w:t>7%</w:t>
            </w:r>
            <w:r>
              <w:t>)</w:t>
            </w:r>
          </w:p>
        </w:tc>
        <w:tc>
          <w:tcPr>
            <w:tcW w:w="840" w:type="pct"/>
            <w:vAlign w:val="top"/>
          </w:tcPr>
          <w:p w14:paraId="1666DBD8" w14:textId="52E4BAB7" w:rsidR="00395D3E" w:rsidRPr="003C2462" w:rsidRDefault="00395D3E" w:rsidP="00395D3E">
            <w:pPr>
              <w:jc w:val="center"/>
              <w:rPr>
                <w:szCs w:val="28"/>
              </w:rPr>
            </w:pPr>
            <w:r>
              <w:t>63 (</w:t>
            </w:r>
            <w:r w:rsidRPr="006A3897">
              <w:t>32</w:t>
            </w:r>
            <w:r w:rsidR="004021B4">
              <w:t>,</w:t>
            </w:r>
            <w:r w:rsidRPr="006A3897">
              <w:t>3%</w:t>
            </w:r>
            <w:r>
              <w:t>)</w:t>
            </w:r>
          </w:p>
        </w:tc>
        <w:tc>
          <w:tcPr>
            <w:tcW w:w="1037" w:type="pct"/>
            <w:vMerge w:val="restart"/>
          </w:tcPr>
          <w:p w14:paraId="2A109633" w14:textId="2BDE5546" w:rsidR="00395D3E" w:rsidRDefault="00395D3E" w:rsidP="00395D3E">
            <w:pPr>
              <w:jc w:val="center"/>
            </w:pPr>
            <w:r w:rsidRPr="005C4DEF">
              <w:t>1</w:t>
            </w:r>
            <w:r w:rsidR="004021B4">
              <w:t>,</w:t>
            </w:r>
            <w:r w:rsidRPr="005C4DEF">
              <w:t>506</w:t>
            </w:r>
          </w:p>
          <w:p w14:paraId="1536E4B8" w14:textId="4EE3C83A" w:rsidR="00395D3E" w:rsidRPr="003C2462" w:rsidRDefault="00395D3E" w:rsidP="00395D3E">
            <w:pPr>
              <w:jc w:val="center"/>
            </w:pPr>
            <w:r>
              <w:t>(0</w:t>
            </w:r>
            <w:r w:rsidR="004021B4">
              <w:t>,</w:t>
            </w:r>
            <w:r w:rsidRPr="005C4DEF">
              <w:t>815</w:t>
            </w:r>
            <w:r>
              <w:t>-</w:t>
            </w:r>
            <w:r w:rsidRPr="005C4DEF">
              <w:t>2</w:t>
            </w:r>
            <w:r w:rsidR="004021B4">
              <w:t>,</w:t>
            </w:r>
            <w:r w:rsidRPr="005C4DEF">
              <w:t>783</w:t>
            </w:r>
            <w:r>
              <w:t>)</w:t>
            </w:r>
          </w:p>
        </w:tc>
        <w:tc>
          <w:tcPr>
            <w:tcW w:w="608" w:type="pct"/>
            <w:vMerge w:val="restart"/>
          </w:tcPr>
          <w:p w14:paraId="75F12FAC" w14:textId="7ADEC535" w:rsidR="00395D3E" w:rsidRPr="003C2462" w:rsidRDefault="00395D3E" w:rsidP="00395D3E">
            <w:pPr>
              <w:jc w:val="center"/>
              <w:rPr>
                <w:szCs w:val="28"/>
              </w:rPr>
            </w:pPr>
            <w:r>
              <w:rPr>
                <w:szCs w:val="28"/>
              </w:rPr>
              <w:t>0</w:t>
            </w:r>
            <w:r w:rsidR="004021B4">
              <w:rPr>
                <w:szCs w:val="28"/>
              </w:rPr>
              <w:t>,</w:t>
            </w:r>
            <w:r>
              <w:rPr>
                <w:szCs w:val="28"/>
              </w:rPr>
              <w:t>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75E87622" w:rsidR="00395D3E" w:rsidRPr="003C2462" w:rsidRDefault="00395D3E" w:rsidP="00395D3E">
            <w:pPr>
              <w:jc w:val="center"/>
              <w:rPr>
                <w:szCs w:val="28"/>
              </w:rPr>
            </w:pPr>
            <w:r>
              <w:t>32 (</w:t>
            </w:r>
            <w:r w:rsidRPr="003222B5">
              <w:t>58</w:t>
            </w:r>
            <w:r w:rsidR="004021B4">
              <w:t>,</w:t>
            </w:r>
            <w:r w:rsidRPr="003222B5">
              <w:t>2%</w:t>
            </w:r>
            <w:r>
              <w:t>)</w:t>
            </w:r>
          </w:p>
        </w:tc>
        <w:tc>
          <w:tcPr>
            <w:tcW w:w="840" w:type="pct"/>
            <w:vAlign w:val="top"/>
          </w:tcPr>
          <w:p w14:paraId="41228FFD" w14:textId="58F684A6" w:rsidR="00395D3E" w:rsidRPr="003C2462" w:rsidRDefault="00395D3E" w:rsidP="00395D3E">
            <w:pPr>
              <w:jc w:val="center"/>
              <w:rPr>
                <w:szCs w:val="28"/>
              </w:rPr>
            </w:pPr>
            <w:r>
              <w:t>23 (</w:t>
            </w:r>
            <w:r w:rsidRPr="003222B5">
              <w:t>41</w:t>
            </w:r>
            <w:r w:rsidR="004021B4">
              <w:t>,</w:t>
            </w:r>
            <w:r w:rsidRPr="003222B5">
              <w:t>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6A63E512" w:rsidR="00395D3E" w:rsidRPr="003C2462" w:rsidRDefault="00395D3E" w:rsidP="00395D3E">
            <w:pPr>
              <w:jc w:val="center"/>
              <w:rPr>
                <w:szCs w:val="28"/>
              </w:rPr>
            </w:pPr>
            <w:r>
              <w:t>127 (</w:t>
            </w:r>
            <w:r w:rsidRPr="000A147F">
              <w:t>65</w:t>
            </w:r>
            <w:r w:rsidR="004021B4">
              <w:t>,</w:t>
            </w:r>
            <w:r w:rsidRPr="000A147F">
              <w:t>1%</w:t>
            </w:r>
            <w:r>
              <w:t>)</w:t>
            </w:r>
          </w:p>
        </w:tc>
        <w:tc>
          <w:tcPr>
            <w:tcW w:w="840" w:type="pct"/>
            <w:vAlign w:val="top"/>
          </w:tcPr>
          <w:p w14:paraId="0F0830D1" w14:textId="66531281" w:rsidR="00395D3E" w:rsidRPr="003C2462" w:rsidRDefault="00395D3E" w:rsidP="00395D3E">
            <w:pPr>
              <w:jc w:val="center"/>
              <w:rPr>
                <w:szCs w:val="28"/>
              </w:rPr>
            </w:pPr>
            <w:r>
              <w:t>68 (</w:t>
            </w:r>
            <w:r w:rsidRPr="000A147F">
              <w:t>34</w:t>
            </w:r>
            <w:r w:rsidR="004021B4">
              <w:t>,</w:t>
            </w:r>
            <w:r w:rsidRPr="000A147F">
              <w:t>9%</w:t>
            </w:r>
            <w:r>
              <w:t>)</w:t>
            </w:r>
          </w:p>
        </w:tc>
        <w:tc>
          <w:tcPr>
            <w:tcW w:w="1037" w:type="pct"/>
            <w:vMerge w:val="restart"/>
          </w:tcPr>
          <w:p w14:paraId="60F650E8" w14:textId="5BAA63F3" w:rsidR="00395D3E" w:rsidRDefault="00395D3E" w:rsidP="00395D3E">
            <w:pPr>
              <w:jc w:val="center"/>
            </w:pPr>
            <w:r w:rsidRPr="00ED14E6">
              <w:t>1</w:t>
            </w:r>
            <w:r w:rsidR="004021B4">
              <w:t>,</w:t>
            </w:r>
            <w:r w:rsidRPr="00ED14E6">
              <w:t>556</w:t>
            </w:r>
            <w:r w:rsidRPr="00ED14E6">
              <w:tab/>
            </w:r>
          </w:p>
          <w:p w14:paraId="2D6AAE6F" w14:textId="6877AE10" w:rsidR="00395D3E" w:rsidRPr="003C2462" w:rsidRDefault="00395D3E" w:rsidP="00395D3E">
            <w:pPr>
              <w:jc w:val="center"/>
            </w:pPr>
            <w:r>
              <w:t>(0</w:t>
            </w:r>
            <w:r w:rsidR="004021B4">
              <w:t>,</w:t>
            </w:r>
            <w:r w:rsidRPr="00ED14E6">
              <w:t>848</w:t>
            </w:r>
            <w:r>
              <w:t>-</w:t>
            </w:r>
            <w:r w:rsidRPr="00ED14E6">
              <w:t>2</w:t>
            </w:r>
            <w:r w:rsidR="004021B4">
              <w:t>,</w:t>
            </w:r>
            <w:r w:rsidRPr="00ED14E6">
              <w:t>856</w:t>
            </w:r>
            <w:r>
              <w:t>)</w:t>
            </w:r>
          </w:p>
        </w:tc>
        <w:tc>
          <w:tcPr>
            <w:tcW w:w="608" w:type="pct"/>
            <w:vMerge w:val="restart"/>
          </w:tcPr>
          <w:p w14:paraId="70B2A520" w14:textId="6793EC89" w:rsidR="00395D3E" w:rsidRPr="003C2462" w:rsidRDefault="00395D3E" w:rsidP="00395D3E">
            <w:pPr>
              <w:jc w:val="center"/>
              <w:rPr>
                <w:szCs w:val="28"/>
              </w:rPr>
            </w:pPr>
            <w:r>
              <w:rPr>
                <w:szCs w:val="28"/>
              </w:rPr>
              <w:t>0</w:t>
            </w:r>
            <w:r w:rsidR="004021B4">
              <w:rPr>
                <w:szCs w:val="28"/>
              </w:rPr>
              <w:t>,</w:t>
            </w:r>
            <w:r>
              <w:rPr>
                <w:szCs w:val="28"/>
              </w:rPr>
              <w:t>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091303F0" w:rsidR="00395D3E" w:rsidRPr="003C2462" w:rsidRDefault="00395D3E" w:rsidP="00395D3E">
            <w:pPr>
              <w:jc w:val="center"/>
              <w:rPr>
                <w:szCs w:val="28"/>
              </w:rPr>
            </w:pPr>
            <w:r>
              <w:t>30 (</w:t>
            </w:r>
            <w:r w:rsidRPr="00496624">
              <w:t>54</w:t>
            </w:r>
            <w:r w:rsidR="004021B4">
              <w:t>,</w:t>
            </w:r>
            <w:r w:rsidRPr="00496624">
              <w:t>5%</w:t>
            </w:r>
            <w:r>
              <w:t>)</w:t>
            </w:r>
          </w:p>
        </w:tc>
        <w:tc>
          <w:tcPr>
            <w:tcW w:w="840" w:type="pct"/>
            <w:vAlign w:val="top"/>
          </w:tcPr>
          <w:p w14:paraId="50D446C8" w14:textId="1E56645A" w:rsidR="00395D3E" w:rsidRPr="003C2462" w:rsidRDefault="00395D3E" w:rsidP="00395D3E">
            <w:pPr>
              <w:jc w:val="center"/>
              <w:rPr>
                <w:szCs w:val="28"/>
              </w:rPr>
            </w:pPr>
            <w:r>
              <w:t>25 (</w:t>
            </w:r>
            <w:r w:rsidRPr="00496624">
              <w:t>45</w:t>
            </w:r>
            <w:r w:rsidR="004021B4">
              <w:t>,</w:t>
            </w:r>
            <w:r w:rsidRPr="00496624">
              <w:t>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769B2009" w14:textId="2139D738" w:rsidR="00E40206" w:rsidRDefault="00B33E2D" w:rsidP="005B5806">
      <w:pPr>
        <w:tabs>
          <w:tab w:val="left" w:pos="2400"/>
        </w:tabs>
        <w:spacing w:before="160"/>
      </w:pPr>
      <w:r>
        <w:t>Nhận xét:</w:t>
      </w:r>
      <w:r w:rsidR="009F556D">
        <w:t xml:space="preserve"> đ</w:t>
      </w:r>
      <w:r w:rsidR="00357C59">
        <w:t xml:space="preserve">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w:t>
      </w:r>
      <w:r w:rsidR="001701E7">
        <w:lastRenderedPageBreak/>
        <w:t xml:space="preserve">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E352B7">
        <w:t>, t</w:t>
      </w:r>
      <w:r w:rsidR="00AC6FA4">
        <w:t>uy nhiên, s</w:t>
      </w:r>
      <w:r>
        <w:t xml:space="preserve">ự khác biệt chưa có ý nghĩa thống kê với </w:t>
      </w:r>
      <w:r w:rsidR="00AE2210">
        <w:t xml:space="preserve">p </w:t>
      </w:r>
      <w:r w:rsidR="00A22B6D">
        <w:t>=</w:t>
      </w:r>
      <w:r>
        <w:t>0</w:t>
      </w:r>
      <w:r w:rsidR="004021B4">
        <w:t>,</w:t>
      </w:r>
      <w:r w:rsidR="00AE2210">
        <w:t>250</w:t>
      </w:r>
      <w:r>
        <w:t>.</w:t>
      </w:r>
      <w:r w:rsidR="005B5806">
        <w:t xml:space="preserve"> </w:t>
      </w:r>
      <w:r w:rsidR="00357C59">
        <w:t xml:space="preserve">Đánh giá TTDD </w:t>
      </w:r>
      <w:r w:rsidR="00E40206">
        <w:t xml:space="preserve">theo SGA, bệnh nhân có thời gian phát hiện lao phổi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E40206">
        <w:t xml:space="preserve">, sự khác biệt chưa có ý nghĩa thống kê với p </w:t>
      </w:r>
      <w:r w:rsidR="00A22B6D">
        <w:t>=</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16BE27FD" w:rsidR="007D6B49" w:rsidRPr="00B751F1" w:rsidRDefault="0046390A" w:rsidP="0046390A">
      <w:pPr>
        <w:pStyle w:val="Caption"/>
      </w:pPr>
      <w:bookmarkStart w:id="95" w:name="_Toc134569890"/>
      <w:r w:rsidRPr="00B751F1">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t xml:space="preserve">Không </w:t>
            </w:r>
          </w:p>
        </w:tc>
        <w:tc>
          <w:tcPr>
            <w:tcW w:w="943" w:type="pct"/>
            <w:vAlign w:val="top"/>
          </w:tcPr>
          <w:p w14:paraId="348C3259" w14:textId="5DECEB5E" w:rsidR="007D6B49" w:rsidRPr="003C2462" w:rsidRDefault="009B02B0" w:rsidP="001D102B">
            <w:pPr>
              <w:jc w:val="center"/>
              <w:rPr>
                <w:szCs w:val="28"/>
              </w:rPr>
            </w:pPr>
            <w:r>
              <w:t xml:space="preserve">78 </w:t>
            </w:r>
            <w:r w:rsidR="007D6B49">
              <w:t>(6</w:t>
            </w:r>
            <w:r>
              <w:t>0</w:t>
            </w:r>
            <w:r w:rsidR="004021B4">
              <w:t>,</w:t>
            </w:r>
            <w:r>
              <w:t>0</w:t>
            </w:r>
            <w:r w:rsidR="007D6B49">
              <w:t>%)</w:t>
            </w:r>
          </w:p>
        </w:tc>
        <w:tc>
          <w:tcPr>
            <w:tcW w:w="840" w:type="pct"/>
            <w:vAlign w:val="top"/>
          </w:tcPr>
          <w:p w14:paraId="01745A7A" w14:textId="72662128" w:rsidR="007D6B49" w:rsidRPr="003C2462" w:rsidRDefault="009B02B0" w:rsidP="001D102B">
            <w:pPr>
              <w:jc w:val="center"/>
              <w:rPr>
                <w:szCs w:val="28"/>
              </w:rPr>
            </w:pPr>
            <w:r>
              <w:t>52</w:t>
            </w:r>
            <w:r w:rsidR="007D6B49">
              <w:t xml:space="preserve"> (</w:t>
            </w:r>
            <w:r>
              <w:t>40</w:t>
            </w:r>
            <w:r w:rsidR="004021B4">
              <w:t>,</w:t>
            </w:r>
            <w:r>
              <w:t>0</w:t>
            </w:r>
            <w:r w:rsidR="007D6B49">
              <w:t>%)</w:t>
            </w:r>
          </w:p>
        </w:tc>
        <w:tc>
          <w:tcPr>
            <w:tcW w:w="1037" w:type="pct"/>
            <w:vMerge w:val="restart"/>
          </w:tcPr>
          <w:p w14:paraId="67BF9B23" w14:textId="168D384C" w:rsidR="007D6B49" w:rsidRDefault="007D6B49" w:rsidP="001D102B">
            <w:pPr>
              <w:jc w:val="center"/>
            </w:pPr>
            <w:r>
              <w:t>0</w:t>
            </w:r>
            <w:r w:rsidR="004021B4">
              <w:t>,</w:t>
            </w:r>
            <w:r w:rsidR="009B02B0">
              <w:t>593</w:t>
            </w:r>
          </w:p>
          <w:p w14:paraId="3CAF7CFC" w14:textId="4EC38465" w:rsidR="007D6B49" w:rsidRPr="003C2462" w:rsidRDefault="007D6B49" w:rsidP="001D102B">
            <w:pPr>
              <w:jc w:val="center"/>
            </w:pPr>
            <w:r>
              <w:t>(0</w:t>
            </w:r>
            <w:r w:rsidR="004021B4">
              <w:t>,</w:t>
            </w:r>
            <w:r w:rsidR="009B02B0">
              <w:t>349</w:t>
            </w:r>
            <w:r>
              <w:t>-</w:t>
            </w:r>
            <w:r w:rsidRPr="00647E9E">
              <w:t>1</w:t>
            </w:r>
            <w:r w:rsidR="004021B4">
              <w:t>,</w:t>
            </w:r>
            <w:r w:rsidR="009B02B0">
              <w:t>007</w:t>
            </w:r>
            <w:r>
              <w:t>)</w:t>
            </w:r>
          </w:p>
        </w:tc>
        <w:tc>
          <w:tcPr>
            <w:tcW w:w="608" w:type="pct"/>
            <w:vMerge w:val="restart"/>
          </w:tcPr>
          <w:p w14:paraId="335AAABC" w14:textId="46AA8E97" w:rsidR="007D6B49" w:rsidRPr="003C2462" w:rsidRDefault="009B02B0" w:rsidP="001D102B">
            <w:pPr>
              <w:jc w:val="center"/>
              <w:rPr>
                <w:szCs w:val="28"/>
              </w:rPr>
            </w:pPr>
            <w:r>
              <w:rPr>
                <w:szCs w:val="28"/>
              </w:rPr>
              <w:t>0</w:t>
            </w:r>
            <w:r w:rsidR="004021B4">
              <w:rPr>
                <w:szCs w:val="28"/>
              </w:rPr>
              <w:t>,</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114E4C37" w:rsidR="007D6B49" w:rsidRPr="003C2462" w:rsidRDefault="009B02B0" w:rsidP="001D102B">
            <w:pPr>
              <w:jc w:val="center"/>
              <w:rPr>
                <w:szCs w:val="28"/>
              </w:rPr>
            </w:pPr>
            <w:r>
              <w:t>86</w:t>
            </w:r>
            <w:r w:rsidR="007D6B49">
              <w:t xml:space="preserve"> (</w:t>
            </w:r>
            <w:r>
              <w:t>71</w:t>
            </w:r>
            <w:r w:rsidR="004021B4">
              <w:t>,</w:t>
            </w:r>
            <w:r w:rsidR="007D6B49">
              <w:t>7%)</w:t>
            </w:r>
          </w:p>
        </w:tc>
        <w:tc>
          <w:tcPr>
            <w:tcW w:w="840" w:type="pct"/>
            <w:vAlign w:val="top"/>
          </w:tcPr>
          <w:p w14:paraId="24AE922A" w14:textId="24F3403D" w:rsidR="007D6B49" w:rsidRPr="003C2462" w:rsidRDefault="009B02B0" w:rsidP="001D102B">
            <w:pPr>
              <w:jc w:val="center"/>
              <w:rPr>
                <w:szCs w:val="28"/>
              </w:rPr>
            </w:pPr>
            <w:r>
              <w:t>34</w:t>
            </w:r>
            <w:r w:rsidR="007D6B49">
              <w:t xml:space="preserve"> (</w:t>
            </w:r>
            <w:r>
              <w:t>28</w:t>
            </w:r>
            <w:r w:rsidR="004021B4">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0E0CC269" w:rsidR="007D6B49" w:rsidRPr="003C2462" w:rsidRDefault="00B3409D" w:rsidP="001D102B">
            <w:pPr>
              <w:jc w:val="center"/>
              <w:rPr>
                <w:szCs w:val="28"/>
              </w:rPr>
            </w:pPr>
            <w:r>
              <w:t>73</w:t>
            </w:r>
            <w:r w:rsidR="007D6B49">
              <w:t xml:space="preserve"> (</w:t>
            </w:r>
            <w:r>
              <w:t>56</w:t>
            </w:r>
            <w:r w:rsidR="004021B4">
              <w:t>,</w:t>
            </w:r>
            <w:r>
              <w:t>2</w:t>
            </w:r>
            <w:r w:rsidR="007D6B49">
              <w:t>%)</w:t>
            </w:r>
          </w:p>
        </w:tc>
        <w:tc>
          <w:tcPr>
            <w:tcW w:w="840" w:type="pct"/>
            <w:vAlign w:val="top"/>
          </w:tcPr>
          <w:p w14:paraId="1DE8F8FA" w14:textId="5DA470C5" w:rsidR="007D6B49" w:rsidRPr="003C2462" w:rsidRDefault="00B3409D" w:rsidP="001D102B">
            <w:pPr>
              <w:jc w:val="center"/>
              <w:rPr>
                <w:szCs w:val="28"/>
              </w:rPr>
            </w:pPr>
            <w:r>
              <w:t>57</w:t>
            </w:r>
            <w:r w:rsidR="007D6B49">
              <w:t xml:space="preserve"> (</w:t>
            </w:r>
            <w:r>
              <w:t>43</w:t>
            </w:r>
            <w:r w:rsidR="004021B4">
              <w:t>,</w:t>
            </w:r>
            <w:r>
              <w:t>8</w:t>
            </w:r>
            <w:r w:rsidR="007D6B49">
              <w:t>%)</w:t>
            </w:r>
          </w:p>
        </w:tc>
        <w:tc>
          <w:tcPr>
            <w:tcW w:w="1037" w:type="pct"/>
            <w:vMerge w:val="restart"/>
          </w:tcPr>
          <w:p w14:paraId="0DA44D04" w14:textId="41D9A9C5" w:rsidR="007D6B49" w:rsidRDefault="007D6B49" w:rsidP="001D102B">
            <w:pPr>
              <w:jc w:val="center"/>
            </w:pPr>
            <w:r>
              <w:t>0</w:t>
            </w:r>
            <w:r w:rsidR="004021B4">
              <w:t>,</w:t>
            </w:r>
            <w:r w:rsidR="00046FEC">
              <w:t>549</w:t>
            </w:r>
          </w:p>
          <w:p w14:paraId="732B3CC9" w14:textId="4DED4F37" w:rsidR="007D6B49" w:rsidRPr="003C2462" w:rsidRDefault="007D6B49" w:rsidP="001D102B">
            <w:pPr>
              <w:jc w:val="center"/>
            </w:pPr>
            <w:r>
              <w:t>(0</w:t>
            </w:r>
            <w:r w:rsidR="004021B4">
              <w:t>,</w:t>
            </w:r>
            <w:r w:rsidR="00046FEC">
              <w:t>326-0</w:t>
            </w:r>
            <w:r w:rsidR="004021B4">
              <w:t>,</w:t>
            </w:r>
            <w:r w:rsidR="00046FEC">
              <w:t>925</w:t>
            </w:r>
            <w:r>
              <w:t>)</w:t>
            </w:r>
          </w:p>
        </w:tc>
        <w:tc>
          <w:tcPr>
            <w:tcW w:w="608" w:type="pct"/>
            <w:vMerge w:val="restart"/>
          </w:tcPr>
          <w:p w14:paraId="5CC7DCE9" w14:textId="69ABAC04" w:rsidR="007D6B49" w:rsidRPr="003C2462" w:rsidRDefault="009644C7" w:rsidP="001D102B">
            <w:pPr>
              <w:jc w:val="center"/>
              <w:rPr>
                <w:szCs w:val="28"/>
              </w:rPr>
            </w:pPr>
            <w:r>
              <w:rPr>
                <w:szCs w:val="28"/>
              </w:rPr>
              <w:t>0</w:t>
            </w:r>
            <w:r w:rsidR="004021B4">
              <w:rPr>
                <w:szCs w:val="28"/>
              </w:rPr>
              <w:t>,</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7A70A3C8" w:rsidR="007D6B49" w:rsidRPr="003C2462" w:rsidRDefault="00B3409D" w:rsidP="001D102B">
            <w:pPr>
              <w:jc w:val="center"/>
              <w:rPr>
                <w:szCs w:val="28"/>
              </w:rPr>
            </w:pPr>
            <w:r>
              <w:t>8</w:t>
            </w:r>
            <w:r w:rsidR="007D6B49" w:rsidRPr="00645927">
              <w:t>4</w:t>
            </w:r>
            <w:r w:rsidR="007D6B49">
              <w:t xml:space="preserve"> (</w:t>
            </w:r>
            <w:r>
              <w:t>70</w:t>
            </w:r>
            <w:r w:rsidR="004021B4">
              <w:t>,</w:t>
            </w:r>
            <w:r w:rsidR="00131B80">
              <w:t>0</w:t>
            </w:r>
            <w:r w:rsidR="007D6B49">
              <w:t>%)</w:t>
            </w:r>
          </w:p>
        </w:tc>
        <w:tc>
          <w:tcPr>
            <w:tcW w:w="840" w:type="pct"/>
            <w:vAlign w:val="top"/>
          </w:tcPr>
          <w:p w14:paraId="38D4577F" w14:textId="42275F41" w:rsidR="007D6B49" w:rsidRPr="003C2462" w:rsidRDefault="00B3409D" w:rsidP="001D102B">
            <w:pPr>
              <w:jc w:val="center"/>
              <w:rPr>
                <w:szCs w:val="28"/>
              </w:rPr>
            </w:pPr>
            <w:r>
              <w:t>36</w:t>
            </w:r>
            <w:r w:rsidR="007D6B49">
              <w:t xml:space="preserve"> (3</w:t>
            </w:r>
            <w:r>
              <w:t>0</w:t>
            </w:r>
            <w:r w:rsidR="004021B4">
              <w:t>,</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0A45BAD7" w14:textId="535DAD29" w:rsidR="00BC09BF" w:rsidRDefault="0031292E" w:rsidP="005B5806">
      <w:pPr>
        <w:tabs>
          <w:tab w:val="left" w:pos="2400"/>
        </w:tabs>
        <w:spacing w:before="160"/>
      </w:pPr>
      <w:r>
        <w:t>Nhận xét:</w:t>
      </w:r>
      <w:r w:rsidR="00357C59">
        <w:t xml:space="preserve"> </w:t>
      </w:r>
      <w:r w:rsidR="00123550">
        <w:t>đ</w:t>
      </w:r>
      <w:r w:rsidR="00357C59">
        <w:t>ánh giá TTDD theo BMI, bệnh nhân không có tiền sử bệnh lý mạn tính có tỷ lệ SDD là 40</w:t>
      </w:r>
      <w:r w:rsidR="004021B4">
        <w:t>,</w:t>
      </w:r>
      <w:r w:rsidR="00357C59">
        <w:t>0</w:t>
      </w:r>
      <w:r w:rsidR="00357C59" w:rsidRPr="006B18A8">
        <w:t>%</w:t>
      </w:r>
      <w:r w:rsidR="00357C59">
        <w:t xml:space="preserve"> cao hơn bệnh nhân có </w:t>
      </w:r>
      <w:r w:rsidR="001D4B10">
        <w:t>tiền sử bệnh lý mạn tính</w:t>
      </w:r>
      <w:r w:rsidR="00357C59">
        <w:t xml:space="preserve"> là </w:t>
      </w:r>
      <w:r w:rsidR="001D4B10">
        <w:t>28</w:t>
      </w:r>
      <w:r w:rsidR="004021B4">
        <w:t>,</w:t>
      </w:r>
      <w:r w:rsidR="001D4B10">
        <w:t>3</w:t>
      </w:r>
      <w:r w:rsidR="00357C59" w:rsidRPr="00D16334">
        <w:t>%</w:t>
      </w:r>
      <w:r w:rsidR="004155D4">
        <w:t>, t</w:t>
      </w:r>
      <w:r w:rsidR="00357C59">
        <w:t>uy nhiên, sự khác biệt chưa có ý nghĩa thống kê với p =0</w:t>
      </w:r>
      <w:r w:rsidR="004021B4">
        <w:t>,</w:t>
      </w:r>
      <w:r w:rsidR="004B09F1">
        <w:t>0</w:t>
      </w:r>
      <w:r w:rsidR="001D4B10">
        <w:t>71</w:t>
      </w:r>
      <w:r w:rsidR="00357C59">
        <w:t>.</w:t>
      </w:r>
      <w:r w:rsidR="005B5806">
        <w:t xml:space="preserve"> </w:t>
      </w:r>
      <w:r w:rsidR="00BC09BF">
        <w:t xml:space="preserve">Đánh giá TTDD theo </w:t>
      </w:r>
      <w:r w:rsidR="00E12EC2">
        <w:t>SGA</w:t>
      </w:r>
      <w:r w:rsidR="00BC09BF">
        <w:t>, bệnh nhân không có tiền sử bệnh lý mạn tính có tỷ lệ SDD là 43</w:t>
      </w:r>
      <w:r w:rsidR="004021B4">
        <w:t>,</w:t>
      </w:r>
      <w:r w:rsidR="00BC09BF">
        <w:t>8</w:t>
      </w:r>
      <w:r w:rsidR="00BC09BF" w:rsidRPr="006B18A8">
        <w:t>%</w:t>
      </w:r>
      <w:r w:rsidR="00BC09BF">
        <w:t xml:space="preserve"> </w:t>
      </w:r>
      <w:r w:rsidR="0084662C" w:rsidRPr="00AD3C2A">
        <w:t xml:space="preserve">cao </w:t>
      </w:r>
      <w:r w:rsidR="0084662C">
        <w:t>gấp 1,46 lần</w:t>
      </w:r>
      <w:r w:rsidR="0084662C" w:rsidRPr="00AD3C2A">
        <w:t xml:space="preserve"> </w:t>
      </w:r>
      <w:r w:rsidR="00BC09BF">
        <w:t>bệnh nhân có tiền sử bệnh lý mạn tính là 30</w:t>
      </w:r>
      <w:r w:rsidR="00BC09BF" w:rsidRPr="00D16334">
        <w:t>%</w:t>
      </w:r>
      <w:r w:rsidR="004021B4">
        <w:t>,</w:t>
      </w:r>
      <w:r w:rsidR="00BC09BF">
        <w:t xml:space="preserve"> </w:t>
      </w:r>
      <w:r w:rsidR="00B5360D">
        <w:t xml:space="preserve">OR =0,549, khoảng tin cậy 95% của OR là 0,326-0,925, </w:t>
      </w:r>
      <w:r w:rsidR="00CE22D5">
        <w:t>s</w:t>
      </w:r>
      <w:r w:rsidR="00BC09BF">
        <w:t>ự khác biệt có ý nghĩa thống kê với p =0</w:t>
      </w:r>
      <w:r w:rsidR="004021B4">
        <w:t>,</w:t>
      </w:r>
      <w:r w:rsidR="00BC09BF">
        <w:t>0</w:t>
      </w:r>
      <w:r w:rsidR="004B09F1">
        <w:t>33</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628B3CF2" w:rsidR="00F656F9" w:rsidRDefault="00F656F9" w:rsidP="00F656F9">
      <w:pPr>
        <w:pStyle w:val="Caption"/>
        <w:rPr>
          <w:bCs/>
        </w:rPr>
      </w:pPr>
      <w:bookmarkStart w:id="96" w:name="_Toc13456989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00CB5105" w:rsidR="00F656F9" w:rsidRPr="003C2462" w:rsidRDefault="003F059F" w:rsidP="001D102B">
            <w:pPr>
              <w:jc w:val="center"/>
              <w:rPr>
                <w:szCs w:val="28"/>
              </w:rPr>
            </w:pPr>
            <w:r>
              <w:t>89</w:t>
            </w:r>
            <w:r w:rsidR="00F656F9">
              <w:t xml:space="preserve"> (</w:t>
            </w:r>
            <w:r>
              <w:t>7</w:t>
            </w:r>
            <w:r w:rsidR="00F656F9" w:rsidRPr="00946903">
              <w:t>0</w:t>
            </w:r>
            <w:r w:rsidR="004021B4">
              <w:t>,</w:t>
            </w:r>
            <w:r>
              <w:t>6</w:t>
            </w:r>
            <w:r w:rsidR="00F656F9" w:rsidRPr="00946903">
              <w:t>%</w:t>
            </w:r>
            <w:r w:rsidR="00F656F9">
              <w:t>)</w:t>
            </w:r>
          </w:p>
        </w:tc>
        <w:tc>
          <w:tcPr>
            <w:tcW w:w="840" w:type="pct"/>
            <w:vAlign w:val="top"/>
          </w:tcPr>
          <w:p w14:paraId="30EE4D36" w14:textId="17DE2A86" w:rsidR="00F656F9" w:rsidRPr="003C2462" w:rsidRDefault="003F059F" w:rsidP="001D102B">
            <w:pPr>
              <w:jc w:val="center"/>
              <w:rPr>
                <w:szCs w:val="28"/>
              </w:rPr>
            </w:pPr>
            <w:r>
              <w:t>37</w:t>
            </w:r>
            <w:r w:rsidR="00F656F9">
              <w:t xml:space="preserve"> (</w:t>
            </w:r>
            <w:r>
              <w:t>2</w:t>
            </w:r>
            <w:r w:rsidR="00F656F9" w:rsidRPr="00946903">
              <w:t>9</w:t>
            </w:r>
            <w:r w:rsidR="004021B4">
              <w:t>,</w:t>
            </w:r>
            <w:r>
              <w:t>4</w:t>
            </w:r>
            <w:r w:rsidR="00F656F9" w:rsidRPr="00946903">
              <w:t>%</w:t>
            </w:r>
            <w:r w:rsidR="00F656F9">
              <w:t>)</w:t>
            </w:r>
          </w:p>
        </w:tc>
        <w:tc>
          <w:tcPr>
            <w:tcW w:w="1037" w:type="pct"/>
            <w:vMerge w:val="restart"/>
          </w:tcPr>
          <w:p w14:paraId="4114D0D5" w14:textId="6FC4181B" w:rsidR="00F656F9" w:rsidRDefault="003F059F" w:rsidP="001D102B">
            <w:pPr>
              <w:jc w:val="center"/>
            </w:pPr>
            <w:r>
              <w:t>1</w:t>
            </w:r>
            <w:r w:rsidR="004021B4">
              <w:t>,</w:t>
            </w:r>
            <w:r>
              <w:t>539</w:t>
            </w:r>
          </w:p>
          <w:p w14:paraId="569C4867" w14:textId="12A179C4" w:rsidR="00F656F9" w:rsidRPr="003C2462" w:rsidRDefault="00F656F9" w:rsidP="001D102B">
            <w:pPr>
              <w:jc w:val="center"/>
            </w:pPr>
            <w:r>
              <w:t>(</w:t>
            </w:r>
            <w:r w:rsidR="003F059F">
              <w:t>0</w:t>
            </w:r>
            <w:r w:rsidR="004021B4">
              <w:t>,</w:t>
            </w:r>
            <w:r w:rsidR="003F059F">
              <w:t>908</w:t>
            </w:r>
            <w:r>
              <w:t>-</w:t>
            </w:r>
            <w:r w:rsidR="004924FC">
              <w:t>2</w:t>
            </w:r>
            <w:r w:rsidR="004021B4">
              <w:t>,</w:t>
            </w:r>
            <w:r w:rsidRPr="00EF3456">
              <w:t>6</w:t>
            </w:r>
            <w:r w:rsidR="004924FC">
              <w:t>09</w:t>
            </w:r>
            <w:r>
              <w:t>)</w:t>
            </w:r>
          </w:p>
        </w:tc>
        <w:tc>
          <w:tcPr>
            <w:tcW w:w="608" w:type="pct"/>
            <w:vMerge w:val="restart"/>
          </w:tcPr>
          <w:p w14:paraId="44928D21" w14:textId="570A4671" w:rsidR="00F656F9" w:rsidRPr="003C2462" w:rsidRDefault="00674146" w:rsidP="001D102B">
            <w:pPr>
              <w:jc w:val="center"/>
              <w:rPr>
                <w:szCs w:val="28"/>
              </w:rPr>
            </w:pPr>
            <w:r>
              <w:rPr>
                <w:szCs w:val="28"/>
              </w:rPr>
              <w:t>0</w:t>
            </w:r>
            <w:r w:rsidR="004021B4">
              <w:rPr>
                <w:szCs w:val="28"/>
              </w:rPr>
              <w:t>,</w:t>
            </w:r>
            <w:r>
              <w:rPr>
                <w:szCs w:val="28"/>
              </w:rPr>
              <w:t>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t>Có</w:t>
            </w:r>
          </w:p>
        </w:tc>
        <w:tc>
          <w:tcPr>
            <w:tcW w:w="943" w:type="pct"/>
            <w:vAlign w:val="top"/>
          </w:tcPr>
          <w:p w14:paraId="51CF8D51" w14:textId="084730CE" w:rsidR="00F656F9" w:rsidRPr="003C2462" w:rsidRDefault="00F656F9" w:rsidP="001D102B">
            <w:pPr>
              <w:jc w:val="center"/>
              <w:rPr>
                <w:szCs w:val="28"/>
              </w:rPr>
            </w:pPr>
            <w:r>
              <w:t>7</w:t>
            </w:r>
            <w:r w:rsidR="003F059F">
              <w:t>5</w:t>
            </w:r>
            <w:r>
              <w:t xml:space="preserve"> (</w:t>
            </w:r>
            <w:r w:rsidR="003F059F">
              <w:t>61</w:t>
            </w:r>
            <w:r w:rsidR="004021B4">
              <w:t>,</w:t>
            </w:r>
            <w:r w:rsidR="003F059F">
              <w:t>0</w:t>
            </w:r>
            <w:r w:rsidRPr="000D4E27">
              <w:t>%</w:t>
            </w:r>
            <w:r>
              <w:t>)</w:t>
            </w:r>
          </w:p>
        </w:tc>
        <w:tc>
          <w:tcPr>
            <w:tcW w:w="840" w:type="pct"/>
            <w:vAlign w:val="top"/>
          </w:tcPr>
          <w:p w14:paraId="226D48D9" w14:textId="4F88ED43" w:rsidR="00F656F9" w:rsidRPr="003C2462" w:rsidRDefault="003F059F" w:rsidP="001D102B">
            <w:pPr>
              <w:jc w:val="center"/>
              <w:rPr>
                <w:szCs w:val="28"/>
              </w:rPr>
            </w:pPr>
            <w:r>
              <w:t>48</w:t>
            </w:r>
            <w:r w:rsidR="00F656F9">
              <w:t xml:space="preserve"> (</w:t>
            </w:r>
            <w:r>
              <w:t>39</w:t>
            </w:r>
            <w:r w:rsidR="004021B4">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3344D011" w:rsidR="00F656F9" w:rsidRPr="003C2462" w:rsidRDefault="00B129F5" w:rsidP="001D102B">
            <w:pPr>
              <w:jc w:val="center"/>
              <w:rPr>
                <w:szCs w:val="28"/>
              </w:rPr>
            </w:pPr>
            <w:r>
              <w:t>92</w:t>
            </w:r>
            <w:r w:rsidR="00F656F9">
              <w:t xml:space="preserve"> (</w:t>
            </w:r>
            <w:r w:rsidR="00F656F9" w:rsidRPr="00892A4C">
              <w:t>7</w:t>
            </w:r>
            <w:r>
              <w:t>3</w:t>
            </w:r>
            <w:r w:rsidR="004021B4">
              <w:t>,</w:t>
            </w:r>
            <w:r w:rsidR="00F656F9" w:rsidRPr="00892A4C">
              <w:t>0%</w:t>
            </w:r>
            <w:r w:rsidR="00F656F9">
              <w:t>)</w:t>
            </w:r>
          </w:p>
        </w:tc>
        <w:tc>
          <w:tcPr>
            <w:tcW w:w="840" w:type="pct"/>
            <w:vAlign w:val="top"/>
          </w:tcPr>
          <w:p w14:paraId="168E88D7" w14:textId="767DB357" w:rsidR="00F656F9" w:rsidRPr="003C2462" w:rsidRDefault="00B129F5" w:rsidP="001D102B">
            <w:pPr>
              <w:jc w:val="center"/>
              <w:rPr>
                <w:szCs w:val="28"/>
              </w:rPr>
            </w:pPr>
            <w:r>
              <w:t>34</w:t>
            </w:r>
            <w:r w:rsidR="00F656F9">
              <w:t xml:space="preserve"> (</w:t>
            </w:r>
            <w:r w:rsidR="00F656F9" w:rsidRPr="00892A4C">
              <w:t>2</w:t>
            </w:r>
            <w:r>
              <w:t>7</w:t>
            </w:r>
            <w:r w:rsidR="004021B4">
              <w:t>,</w:t>
            </w:r>
            <w:r w:rsidR="00F656F9" w:rsidRPr="00892A4C">
              <w:t>0%</w:t>
            </w:r>
            <w:r w:rsidR="00F656F9">
              <w:t>)</w:t>
            </w:r>
          </w:p>
        </w:tc>
        <w:tc>
          <w:tcPr>
            <w:tcW w:w="1037" w:type="pct"/>
            <w:vMerge w:val="restart"/>
          </w:tcPr>
          <w:p w14:paraId="75246DE1" w14:textId="30CD499B" w:rsidR="00F656F9" w:rsidRDefault="00F656F9" w:rsidP="001D102B">
            <w:pPr>
              <w:jc w:val="center"/>
            </w:pPr>
            <w:r w:rsidRPr="001562AC">
              <w:t>2</w:t>
            </w:r>
            <w:r w:rsidR="004021B4">
              <w:t>,</w:t>
            </w:r>
            <w:r w:rsidR="00575C87">
              <w:t>414</w:t>
            </w:r>
          </w:p>
          <w:p w14:paraId="11983F69" w14:textId="3BA65516" w:rsidR="00F656F9" w:rsidRPr="003C2462" w:rsidRDefault="00F656F9" w:rsidP="001D102B">
            <w:pPr>
              <w:jc w:val="center"/>
            </w:pPr>
            <w:r>
              <w:t>(</w:t>
            </w:r>
            <w:r w:rsidRPr="001562AC">
              <w:t>1</w:t>
            </w:r>
            <w:r w:rsidR="004021B4">
              <w:t>,</w:t>
            </w:r>
            <w:r w:rsidR="00B5046D">
              <w:t>422</w:t>
            </w:r>
            <w:r>
              <w:t>-</w:t>
            </w:r>
            <w:r w:rsidR="00B5046D">
              <w:t>4</w:t>
            </w:r>
            <w:r w:rsidR="004021B4">
              <w:t>,</w:t>
            </w:r>
            <w:r w:rsidR="00B5046D">
              <w:t>099</w:t>
            </w:r>
            <w:r>
              <w:t>)</w:t>
            </w:r>
          </w:p>
        </w:tc>
        <w:tc>
          <w:tcPr>
            <w:tcW w:w="608" w:type="pct"/>
            <w:vMerge w:val="restart"/>
          </w:tcPr>
          <w:p w14:paraId="18C55D90" w14:textId="605B3F27" w:rsidR="00F656F9" w:rsidRPr="003C2462" w:rsidRDefault="00F656F9" w:rsidP="001D102B">
            <w:pPr>
              <w:jc w:val="center"/>
              <w:rPr>
                <w:szCs w:val="28"/>
              </w:rPr>
            </w:pPr>
            <w:r>
              <w:rPr>
                <w:szCs w:val="28"/>
              </w:rPr>
              <w:t>0</w:t>
            </w:r>
            <w:r w:rsidR="004021B4">
              <w:rPr>
                <w:szCs w:val="28"/>
              </w:rPr>
              <w:t>,</w:t>
            </w:r>
            <w:r>
              <w:rPr>
                <w:szCs w:val="28"/>
              </w:rPr>
              <w:t>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3CF84492" w:rsidR="00F656F9" w:rsidRPr="003C2462" w:rsidRDefault="00B129F5" w:rsidP="001D102B">
            <w:pPr>
              <w:jc w:val="center"/>
              <w:rPr>
                <w:szCs w:val="28"/>
              </w:rPr>
            </w:pPr>
            <w:r>
              <w:t>65</w:t>
            </w:r>
            <w:r w:rsidR="00F656F9">
              <w:t xml:space="preserve"> (</w:t>
            </w:r>
            <w:r w:rsidR="00F656F9" w:rsidRPr="00D319D7">
              <w:t>5</w:t>
            </w:r>
            <w:r>
              <w:t>2</w:t>
            </w:r>
            <w:r w:rsidR="004021B4">
              <w:t>,</w:t>
            </w:r>
            <w:r w:rsidR="00F656F9" w:rsidRPr="00D319D7">
              <w:t>8%</w:t>
            </w:r>
            <w:r w:rsidR="00F656F9">
              <w:t>)</w:t>
            </w:r>
          </w:p>
        </w:tc>
        <w:tc>
          <w:tcPr>
            <w:tcW w:w="840" w:type="pct"/>
            <w:vAlign w:val="top"/>
          </w:tcPr>
          <w:p w14:paraId="10C58F62" w14:textId="052D2C88" w:rsidR="00F656F9" w:rsidRPr="003C2462" w:rsidRDefault="00B129F5" w:rsidP="001D102B">
            <w:pPr>
              <w:jc w:val="center"/>
              <w:rPr>
                <w:szCs w:val="28"/>
              </w:rPr>
            </w:pPr>
            <w:r>
              <w:t>5</w:t>
            </w:r>
            <w:r w:rsidR="00F656F9">
              <w:t>8 (</w:t>
            </w:r>
            <w:r w:rsidR="00F656F9" w:rsidRPr="00D319D7">
              <w:t>4</w:t>
            </w:r>
            <w:r>
              <w:t>7</w:t>
            </w:r>
            <w:r w:rsidR="004021B4">
              <w:t>,</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4152C5AD" w14:textId="3A14C62A" w:rsidR="000C444C" w:rsidRDefault="00F656F9" w:rsidP="000C444C">
      <w:pPr>
        <w:tabs>
          <w:tab w:val="left" w:pos="2400"/>
        </w:tabs>
        <w:spacing w:before="160"/>
      </w:pPr>
      <w:r>
        <w:t>Nhận xét:</w:t>
      </w:r>
      <w:r w:rsidR="009C5F8F">
        <w:t xml:space="preserve"> </w:t>
      </w:r>
      <w:r w:rsidR="000C444C">
        <w:t>t</w:t>
      </w:r>
      <w:r w:rsidR="000C444C">
        <w:t>heo BMI, bệnh nhân không có triệu chứng có tỷ lệ SDD là 29,4</w:t>
      </w:r>
      <w:r w:rsidR="000C444C" w:rsidRPr="006B18A8">
        <w:t>%</w:t>
      </w:r>
      <w:r w:rsidR="000C444C">
        <w:t xml:space="preserve"> thấp hơn bệnh nhân có triệu chứng sốt là 39,0</w:t>
      </w:r>
      <w:r w:rsidR="000C444C" w:rsidRPr="00D16334">
        <w:t>%</w:t>
      </w:r>
      <w:r w:rsidR="000C444C">
        <w:t>, sự khác biệt không có ý nghĩa thống kê với p =0,141. Khác với đánh giá TTDD theo BMI, theo SGA bệnh nhân không có triệu chứng sốt có tỷ lệ SDD là 27,0</w:t>
      </w:r>
      <w:r w:rsidR="000C444C" w:rsidRPr="006B18A8">
        <w:t>%</w:t>
      </w:r>
      <w:r w:rsidR="000C444C">
        <w:t xml:space="preserve"> thấp hơn 1,75 lần bệnh nhân có triệu chứng sốt là 47,2</w:t>
      </w:r>
      <w:r w:rsidR="000C444C" w:rsidRPr="00D16334">
        <w:t>%</w:t>
      </w:r>
      <w:r w:rsidR="000C444C">
        <w:t>, sự khác biệt có ý nghĩa thống kê với p =0,002.</w:t>
      </w:r>
    </w:p>
    <w:p w14:paraId="027DCF61" w14:textId="668318DF" w:rsidR="00F24E7F" w:rsidRDefault="00F24E7F" w:rsidP="00F24E7F">
      <w:pPr>
        <w:pStyle w:val="Heading3"/>
      </w:pPr>
      <w:r>
        <w:t>3.2.8. Mối liên quan giữa triệu chứng ran và tình trạng dinh dưỡng</w:t>
      </w:r>
    </w:p>
    <w:p w14:paraId="2F89709D" w14:textId="148F92A3" w:rsidR="00F24E7F" w:rsidRDefault="00F24E7F" w:rsidP="00F24E7F">
      <w:pPr>
        <w:pStyle w:val="Caption"/>
        <w:rPr>
          <w:bCs/>
        </w:rPr>
      </w:pPr>
      <w:bookmarkStart w:id="97" w:name="_Toc13456989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9169DE">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943" w:type="pct"/>
          </w:tcPr>
          <w:p w14:paraId="0C5416B4" w14:textId="77777777" w:rsidR="00F24E7F" w:rsidRDefault="00F24E7F" w:rsidP="009169DE">
            <w:pPr>
              <w:jc w:val="center"/>
              <w:rPr>
                <w:b/>
                <w:bCs/>
                <w:szCs w:val="28"/>
              </w:rPr>
            </w:pPr>
            <w:r>
              <w:rPr>
                <w:b/>
                <w:bCs/>
                <w:szCs w:val="28"/>
              </w:rPr>
              <w:t>Không 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081AFB8F"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F24E7F" w14:paraId="05B6F848" w14:textId="77777777" w:rsidTr="009169DE">
        <w:trPr>
          <w:trHeight w:val="354"/>
        </w:trPr>
        <w:tc>
          <w:tcPr>
            <w:tcW w:w="1572" w:type="pct"/>
          </w:tcPr>
          <w:p w14:paraId="37265411" w14:textId="77777777" w:rsidR="00F24E7F" w:rsidRPr="003C2462" w:rsidRDefault="00F24E7F" w:rsidP="009169DE">
            <w:pPr>
              <w:rPr>
                <w:szCs w:val="28"/>
              </w:rPr>
            </w:pPr>
            <w:r>
              <w:rPr>
                <w:szCs w:val="28"/>
              </w:rPr>
              <w:t>Không</w:t>
            </w:r>
          </w:p>
        </w:tc>
        <w:tc>
          <w:tcPr>
            <w:tcW w:w="943" w:type="pct"/>
            <w:vAlign w:val="top"/>
          </w:tcPr>
          <w:p w14:paraId="5473D08A" w14:textId="5B02EAAD" w:rsidR="00F24E7F" w:rsidRPr="003C2462" w:rsidRDefault="00D411F5" w:rsidP="009169DE">
            <w:pPr>
              <w:jc w:val="center"/>
              <w:rPr>
                <w:szCs w:val="28"/>
              </w:rPr>
            </w:pPr>
            <w:r>
              <w:t>15</w:t>
            </w:r>
            <w:r w:rsidR="00F24E7F">
              <w:t xml:space="preserve"> (</w:t>
            </w:r>
            <w:r>
              <w:t>75,0</w:t>
            </w:r>
            <w:r w:rsidR="00F24E7F" w:rsidRPr="00946903">
              <w:t>%</w:t>
            </w:r>
            <w:r w:rsidR="00F24E7F">
              <w:t>)</w:t>
            </w:r>
          </w:p>
        </w:tc>
        <w:tc>
          <w:tcPr>
            <w:tcW w:w="840" w:type="pct"/>
            <w:vAlign w:val="top"/>
          </w:tcPr>
          <w:p w14:paraId="7A141918" w14:textId="6CE62B83" w:rsidR="00F24E7F" w:rsidRPr="003C2462" w:rsidRDefault="00D411F5" w:rsidP="009169DE">
            <w:pPr>
              <w:jc w:val="center"/>
              <w:rPr>
                <w:szCs w:val="28"/>
              </w:rPr>
            </w:pPr>
            <w:r>
              <w:t>15</w:t>
            </w:r>
            <w:r w:rsidR="00F24E7F">
              <w:t xml:space="preserve"> (2</w:t>
            </w:r>
            <w:r>
              <w:t>5,0</w:t>
            </w:r>
            <w:r w:rsidR="00F24E7F" w:rsidRPr="00946903">
              <w:t>%</w:t>
            </w:r>
            <w:r w:rsidR="00F24E7F">
              <w:t>)</w:t>
            </w:r>
          </w:p>
        </w:tc>
        <w:tc>
          <w:tcPr>
            <w:tcW w:w="1037" w:type="pct"/>
            <w:vMerge w:val="restart"/>
          </w:tcPr>
          <w:p w14:paraId="70139B30" w14:textId="2F4A677F" w:rsidR="00F24E7F" w:rsidRDefault="00F24E7F" w:rsidP="009169DE">
            <w:pPr>
              <w:jc w:val="center"/>
            </w:pPr>
            <w:r>
              <w:t>1</w:t>
            </w:r>
            <w:r w:rsidR="00100464">
              <w:t>,</w:t>
            </w:r>
            <w:r w:rsidR="00AE6B40">
              <w:t>631</w:t>
            </w:r>
          </w:p>
          <w:p w14:paraId="3B3568D0" w14:textId="7002D967" w:rsidR="00F24E7F" w:rsidRPr="003C2462" w:rsidRDefault="00F24E7F" w:rsidP="009169DE">
            <w:pPr>
              <w:jc w:val="center"/>
            </w:pPr>
            <w:r>
              <w:t>(0</w:t>
            </w:r>
            <w:r w:rsidR="00100464">
              <w:t>,</w:t>
            </w:r>
            <w:r w:rsidR="00AE6B40">
              <w:t>572</w:t>
            </w:r>
            <w:r>
              <w:t>-</w:t>
            </w:r>
            <w:r w:rsidR="00AE6B40">
              <w:t>4</w:t>
            </w:r>
            <w:r w:rsidR="00100464">
              <w:t>,</w:t>
            </w:r>
            <w:r w:rsidRPr="00EF3456">
              <w:t>6</w:t>
            </w:r>
            <w:r w:rsidR="00AE6B40">
              <w:t>50</w:t>
            </w:r>
            <w:r>
              <w:t>)</w:t>
            </w:r>
          </w:p>
        </w:tc>
        <w:tc>
          <w:tcPr>
            <w:tcW w:w="608" w:type="pct"/>
            <w:vMerge w:val="restart"/>
          </w:tcPr>
          <w:p w14:paraId="0B02CE74" w14:textId="3DD5A807" w:rsidR="00F24E7F" w:rsidRPr="003C2462" w:rsidRDefault="00F24E7F" w:rsidP="009169DE">
            <w:pPr>
              <w:jc w:val="center"/>
              <w:rPr>
                <w:szCs w:val="28"/>
              </w:rPr>
            </w:pPr>
            <w:r>
              <w:rPr>
                <w:szCs w:val="28"/>
              </w:rPr>
              <w:t>0</w:t>
            </w:r>
            <w:r w:rsidR="00076A11">
              <w:rPr>
                <w:szCs w:val="28"/>
              </w:rPr>
              <w:t>,</w:t>
            </w:r>
            <w:r w:rsidR="00CD1550">
              <w:rPr>
                <w:szCs w:val="28"/>
              </w:rPr>
              <w:t>498</w:t>
            </w:r>
          </w:p>
        </w:tc>
      </w:tr>
      <w:tr w:rsidR="00F24E7F" w14:paraId="6BE944C7" w14:textId="77777777" w:rsidTr="009169DE">
        <w:trPr>
          <w:trHeight w:val="70"/>
        </w:trPr>
        <w:tc>
          <w:tcPr>
            <w:tcW w:w="1572" w:type="pct"/>
          </w:tcPr>
          <w:p w14:paraId="575FA837" w14:textId="77777777" w:rsidR="00F24E7F" w:rsidRPr="003C2462" w:rsidRDefault="00F24E7F" w:rsidP="009169DE">
            <w:pPr>
              <w:rPr>
                <w:szCs w:val="28"/>
              </w:rPr>
            </w:pPr>
            <w:r>
              <w:rPr>
                <w:szCs w:val="28"/>
              </w:rPr>
              <w:t>Có</w:t>
            </w:r>
          </w:p>
        </w:tc>
        <w:tc>
          <w:tcPr>
            <w:tcW w:w="943" w:type="pct"/>
            <w:vAlign w:val="top"/>
          </w:tcPr>
          <w:p w14:paraId="0BC51974" w14:textId="39DF33D3" w:rsidR="00F24E7F" w:rsidRPr="003C2462" w:rsidRDefault="00D411F5" w:rsidP="009169DE">
            <w:pPr>
              <w:jc w:val="center"/>
              <w:rPr>
                <w:szCs w:val="28"/>
              </w:rPr>
            </w:pPr>
            <w:r>
              <w:t>149</w:t>
            </w:r>
            <w:r w:rsidR="00F24E7F">
              <w:t xml:space="preserve"> (6</w:t>
            </w:r>
            <w:r>
              <w:t>4,8</w:t>
            </w:r>
            <w:r w:rsidR="00F24E7F" w:rsidRPr="000D4E27">
              <w:t>%</w:t>
            </w:r>
            <w:r w:rsidR="00F24E7F">
              <w:t>)</w:t>
            </w:r>
          </w:p>
        </w:tc>
        <w:tc>
          <w:tcPr>
            <w:tcW w:w="840" w:type="pct"/>
            <w:vAlign w:val="top"/>
          </w:tcPr>
          <w:p w14:paraId="236E37F5" w14:textId="22A24334" w:rsidR="00F24E7F" w:rsidRPr="003C2462" w:rsidRDefault="00D411F5" w:rsidP="009169DE">
            <w:pPr>
              <w:jc w:val="center"/>
              <w:rPr>
                <w:szCs w:val="28"/>
              </w:rPr>
            </w:pPr>
            <w:r>
              <w:t>81</w:t>
            </w:r>
            <w:r w:rsidR="00F24E7F">
              <w:t xml:space="preserve"> (3</w:t>
            </w:r>
            <w:r>
              <w:t>5,2</w:t>
            </w:r>
            <w:r w:rsidR="00F24E7F" w:rsidRPr="000D4E27">
              <w:t>%</w:t>
            </w:r>
            <w:r w:rsidR="00F24E7F">
              <w:t>)</w:t>
            </w:r>
          </w:p>
        </w:tc>
        <w:tc>
          <w:tcPr>
            <w:tcW w:w="1037" w:type="pct"/>
            <w:vMerge/>
          </w:tcPr>
          <w:p w14:paraId="56656A0D" w14:textId="77777777" w:rsidR="00F24E7F" w:rsidRPr="003C2462" w:rsidRDefault="00F24E7F" w:rsidP="009169DE">
            <w:pPr>
              <w:jc w:val="center"/>
            </w:pPr>
          </w:p>
        </w:tc>
        <w:tc>
          <w:tcPr>
            <w:tcW w:w="608" w:type="pct"/>
            <w:vMerge/>
          </w:tcPr>
          <w:p w14:paraId="0BA24978" w14:textId="77777777" w:rsidR="00F24E7F" w:rsidRPr="003C2462" w:rsidRDefault="00F24E7F" w:rsidP="009169DE">
            <w:pPr>
              <w:jc w:val="center"/>
              <w:rPr>
                <w:szCs w:val="28"/>
              </w:rPr>
            </w:pPr>
          </w:p>
        </w:tc>
      </w:tr>
      <w:tr w:rsidR="00F24E7F" w14:paraId="7E23F6B2" w14:textId="77777777" w:rsidTr="009169DE">
        <w:tc>
          <w:tcPr>
            <w:tcW w:w="5000" w:type="pct"/>
            <w:gridSpan w:val="5"/>
            <w:tcBorders>
              <w:tl2br w:val="nil"/>
            </w:tcBorders>
          </w:tcPr>
          <w:p w14:paraId="6F006B5E" w14:textId="77777777" w:rsidR="00F24E7F" w:rsidRPr="002A15EF" w:rsidRDefault="00F24E7F" w:rsidP="009169DE">
            <w:pPr>
              <w:jc w:val="center"/>
              <w:rPr>
                <w:b/>
                <w:bCs/>
              </w:rPr>
            </w:pPr>
            <w:r>
              <w:rPr>
                <w:b/>
                <w:bCs/>
                <w:szCs w:val="28"/>
              </w:rPr>
              <w:t>SGA</w:t>
            </w:r>
          </w:p>
        </w:tc>
      </w:tr>
      <w:tr w:rsidR="00F24E7F" w14:paraId="273A5C45" w14:textId="77777777" w:rsidTr="009169DE">
        <w:trPr>
          <w:trHeight w:val="759"/>
        </w:trPr>
        <w:tc>
          <w:tcPr>
            <w:tcW w:w="1572" w:type="pct"/>
            <w:tcBorders>
              <w:tl2br w:val="single" w:sz="4" w:space="0" w:color="auto"/>
            </w:tcBorders>
          </w:tcPr>
          <w:p w14:paraId="44BC0D1D" w14:textId="77777777" w:rsidR="00F24E7F" w:rsidRPr="002A15EF" w:rsidRDefault="00F24E7F" w:rsidP="009169DE">
            <w:pPr>
              <w:jc w:val="right"/>
              <w:rPr>
                <w:b/>
                <w:bCs/>
                <w:szCs w:val="28"/>
              </w:rPr>
            </w:pPr>
            <w:r>
              <w:rPr>
                <w:b/>
                <w:bCs/>
                <w:szCs w:val="28"/>
              </w:rPr>
              <w:lastRenderedPageBreak/>
              <w:t>TTDD</w:t>
            </w:r>
          </w:p>
          <w:p w14:paraId="7D4FF483" w14:textId="6257D0E5" w:rsidR="00F24E7F" w:rsidRPr="002A15EF" w:rsidRDefault="0030222F" w:rsidP="009169DE">
            <w:pPr>
              <w:rPr>
                <w:b/>
                <w:bCs/>
                <w:szCs w:val="28"/>
              </w:rPr>
            </w:pPr>
            <w:r>
              <w:rPr>
                <w:b/>
                <w:bCs/>
                <w:szCs w:val="28"/>
              </w:rPr>
              <w:t>Ran</w:t>
            </w:r>
          </w:p>
        </w:tc>
        <w:tc>
          <w:tcPr>
            <w:tcW w:w="943" w:type="pct"/>
          </w:tcPr>
          <w:p w14:paraId="7F6443C4" w14:textId="77777777" w:rsidR="00F24E7F" w:rsidRDefault="00F24E7F" w:rsidP="009169DE">
            <w:pPr>
              <w:jc w:val="center"/>
              <w:rPr>
                <w:b/>
                <w:bCs/>
                <w:szCs w:val="28"/>
              </w:rPr>
            </w:pPr>
            <w:r>
              <w:rPr>
                <w:b/>
                <w:bCs/>
                <w:szCs w:val="28"/>
              </w:rPr>
              <w:t>Không SDD</w:t>
            </w:r>
          </w:p>
          <w:p w14:paraId="4488B1E9"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4B1E0D4A"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F24E7F" w:rsidRDefault="00F24E7F" w:rsidP="009169DE">
            <w:pPr>
              <w:jc w:val="center"/>
              <w:rPr>
                <w:b/>
                <w:bCs/>
              </w:rPr>
            </w:pPr>
            <w:r>
              <w:rPr>
                <w:b/>
                <w:bCs/>
              </w:rPr>
              <w:t>OR</w:t>
            </w:r>
          </w:p>
          <w:p w14:paraId="5B75A95B" w14:textId="77777777" w:rsidR="00F24E7F" w:rsidRPr="002A15EF" w:rsidRDefault="00F24E7F" w:rsidP="009169DE">
            <w:pPr>
              <w:jc w:val="center"/>
              <w:rPr>
                <w:b/>
                <w:bCs/>
              </w:rPr>
            </w:pPr>
            <w:r>
              <w:rPr>
                <w:b/>
                <w:bCs/>
              </w:rPr>
              <w:t>(95% CI)</w:t>
            </w:r>
          </w:p>
        </w:tc>
        <w:tc>
          <w:tcPr>
            <w:tcW w:w="608" w:type="pct"/>
          </w:tcPr>
          <w:p w14:paraId="4BEEE7AB" w14:textId="77777777" w:rsidR="00F24E7F" w:rsidRPr="002A15EF" w:rsidRDefault="00F24E7F" w:rsidP="009169DE">
            <w:pPr>
              <w:jc w:val="center"/>
              <w:rPr>
                <w:b/>
                <w:bCs/>
                <w:szCs w:val="28"/>
              </w:rPr>
            </w:pPr>
            <w:r w:rsidRPr="002A15EF">
              <w:rPr>
                <w:b/>
                <w:bCs/>
                <w:szCs w:val="28"/>
              </w:rPr>
              <w:t>p</w:t>
            </w:r>
          </w:p>
        </w:tc>
      </w:tr>
      <w:tr w:rsidR="00F24E7F" w14:paraId="630E6E65" w14:textId="77777777" w:rsidTr="009169DE">
        <w:trPr>
          <w:trHeight w:val="354"/>
        </w:trPr>
        <w:tc>
          <w:tcPr>
            <w:tcW w:w="1572" w:type="pct"/>
          </w:tcPr>
          <w:p w14:paraId="04F2920B" w14:textId="77777777" w:rsidR="00F24E7F" w:rsidRPr="003C2462" w:rsidRDefault="00F24E7F" w:rsidP="009169DE">
            <w:pPr>
              <w:rPr>
                <w:szCs w:val="28"/>
              </w:rPr>
            </w:pPr>
            <w:r>
              <w:rPr>
                <w:szCs w:val="28"/>
              </w:rPr>
              <w:t>Không</w:t>
            </w:r>
          </w:p>
        </w:tc>
        <w:tc>
          <w:tcPr>
            <w:tcW w:w="943" w:type="pct"/>
            <w:vAlign w:val="top"/>
          </w:tcPr>
          <w:p w14:paraId="68D974B4" w14:textId="616186A4" w:rsidR="00F24E7F" w:rsidRPr="003C2462" w:rsidRDefault="00D02C45" w:rsidP="009169DE">
            <w:pPr>
              <w:jc w:val="center"/>
              <w:rPr>
                <w:szCs w:val="28"/>
              </w:rPr>
            </w:pPr>
            <w:r>
              <w:t>14</w:t>
            </w:r>
            <w:r w:rsidR="00F24E7F">
              <w:t xml:space="preserve"> (</w:t>
            </w:r>
            <w:r w:rsidR="00F24E7F" w:rsidRPr="00892A4C">
              <w:t>7</w:t>
            </w:r>
            <w:r w:rsidR="00417DA0">
              <w:t>0,</w:t>
            </w:r>
            <w:r w:rsidR="00F24E7F" w:rsidRPr="00892A4C">
              <w:t>0%</w:t>
            </w:r>
            <w:r w:rsidR="00F24E7F">
              <w:t>)</w:t>
            </w:r>
          </w:p>
        </w:tc>
        <w:tc>
          <w:tcPr>
            <w:tcW w:w="840" w:type="pct"/>
            <w:vAlign w:val="top"/>
          </w:tcPr>
          <w:p w14:paraId="795F0CE1" w14:textId="28DA10A4" w:rsidR="00F24E7F" w:rsidRPr="003C2462" w:rsidRDefault="00D02C45" w:rsidP="009169DE">
            <w:pPr>
              <w:jc w:val="center"/>
              <w:rPr>
                <w:szCs w:val="28"/>
              </w:rPr>
            </w:pPr>
            <w:r>
              <w:t>6</w:t>
            </w:r>
            <w:r w:rsidR="00F24E7F">
              <w:t xml:space="preserve"> (</w:t>
            </w:r>
            <w:r w:rsidR="00417DA0">
              <w:t>30,</w:t>
            </w:r>
            <w:r w:rsidR="00F24E7F" w:rsidRPr="00892A4C">
              <w:t>0%</w:t>
            </w:r>
            <w:r w:rsidR="00F24E7F">
              <w:t>)</w:t>
            </w:r>
          </w:p>
        </w:tc>
        <w:tc>
          <w:tcPr>
            <w:tcW w:w="1037" w:type="pct"/>
            <w:vMerge w:val="restart"/>
          </w:tcPr>
          <w:p w14:paraId="4E7E1EBB" w14:textId="3DFAD8C7" w:rsidR="00F24E7F" w:rsidRDefault="00BE50E7" w:rsidP="009169DE">
            <w:pPr>
              <w:jc w:val="center"/>
            </w:pPr>
            <w:r>
              <w:t>1,</w:t>
            </w:r>
            <w:r w:rsidR="00F24E7F">
              <w:t>4</w:t>
            </w:r>
            <w:r>
              <w:t>20</w:t>
            </w:r>
          </w:p>
          <w:p w14:paraId="576DC3AC" w14:textId="2470B242" w:rsidR="00F24E7F" w:rsidRPr="003C2462" w:rsidRDefault="00F24E7F" w:rsidP="009169DE">
            <w:pPr>
              <w:jc w:val="center"/>
            </w:pPr>
            <w:r>
              <w:t>(</w:t>
            </w:r>
            <w:r w:rsidR="00BE50E7">
              <w:t>0,526</w:t>
            </w:r>
            <w:r>
              <w:t>-</w:t>
            </w:r>
            <w:r w:rsidR="00BE50E7">
              <w:t>3,831</w:t>
            </w:r>
            <w:r>
              <w:t>)</w:t>
            </w:r>
          </w:p>
        </w:tc>
        <w:tc>
          <w:tcPr>
            <w:tcW w:w="608" w:type="pct"/>
            <w:vMerge w:val="restart"/>
          </w:tcPr>
          <w:p w14:paraId="28F89239" w14:textId="414B229F" w:rsidR="00F24E7F" w:rsidRPr="003C2462" w:rsidRDefault="00F24E7F" w:rsidP="009169DE">
            <w:pPr>
              <w:jc w:val="center"/>
              <w:rPr>
                <w:szCs w:val="28"/>
              </w:rPr>
            </w:pPr>
            <w:r>
              <w:rPr>
                <w:szCs w:val="28"/>
              </w:rPr>
              <w:t>0.</w:t>
            </w:r>
            <w:r w:rsidR="00576778">
              <w:rPr>
                <w:szCs w:val="28"/>
              </w:rPr>
              <w:t>650</w:t>
            </w:r>
          </w:p>
        </w:tc>
      </w:tr>
      <w:tr w:rsidR="00F24E7F" w14:paraId="1AA0139C" w14:textId="77777777" w:rsidTr="009169DE">
        <w:trPr>
          <w:trHeight w:val="70"/>
        </w:trPr>
        <w:tc>
          <w:tcPr>
            <w:tcW w:w="1572" w:type="pct"/>
          </w:tcPr>
          <w:p w14:paraId="3BAE02CA" w14:textId="77777777" w:rsidR="00F24E7F" w:rsidRPr="003C2462" w:rsidRDefault="00F24E7F" w:rsidP="009169DE">
            <w:pPr>
              <w:rPr>
                <w:szCs w:val="28"/>
              </w:rPr>
            </w:pPr>
            <w:r>
              <w:rPr>
                <w:szCs w:val="28"/>
              </w:rPr>
              <w:t>Có</w:t>
            </w:r>
          </w:p>
        </w:tc>
        <w:tc>
          <w:tcPr>
            <w:tcW w:w="943" w:type="pct"/>
            <w:vAlign w:val="top"/>
          </w:tcPr>
          <w:p w14:paraId="1DADE104" w14:textId="582A03F1" w:rsidR="00F24E7F" w:rsidRPr="003C2462" w:rsidRDefault="00417DA0" w:rsidP="009169DE">
            <w:pPr>
              <w:jc w:val="center"/>
              <w:rPr>
                <w:szCs w:val="28"/>
              </w:rPr>
            </w:pPr>
            <w:r>
              <w:t>143</w:t>
            </w:r>
            <w:r w:rsidR="00F24E7F">
              <w:t xml:space="preserve"> (</w:t>
            </w:r>
            <w:r>
              <w:t>6</w:t>
            </w:r>
            <w:r w:rsidR="00F24E7F">
              <w:t>2</w:t>
            </w:r>
            <w:r>
              <w:t>,2</w:t>
            </w:r>
            <w:r w:rsidR="00F24E7F" w:rsidRPr="00D319D7">
              <w:t>%</w:t>
            </w:r>
            <w:r w:rsidR="00F24E7F">
              <w:t>)</w:t>
            </w:r>
          </w:p>
        </w:tc>
        <w:tc>
          <w:tcPr>
            <w:tcW w:w="840" w:type="pct"/>
            <w:vAlign w:val="top"/>
          </w:tcPr>
          <w:p w14:paraId="329E23EE" w14:textId="7159A57A" w:rsidR="00F24E7F" w:rsidRPr="003C2462" w:rsidRDefault="00417DA0" w:rsidP="009169DE">
            <w:pPr>
              <w:jc w:val="center"/>
              <w:rPr>
                <w:szCs w:val="28"/>
              </w:rPr>
            </w:pPr>
            <w:r>
              <w:t>87</w:t>
            </w:r>
            <w:r w:rsidR="00F24E7F">
              <w:t xml:space="preserve"> (</w:t>
            </w:r>
            <w:r>
              <w:t>3</w:t>
            </w:r>
            <w:r w:rsidR="00F24E7F">
              <w:t>7</w:t>
            </w:r>
            <w:r>
              <w:t>,8</w:t>
            </w:r>
            <w:r w:rsidR="00F24E7F" w:rsidRPr="00D319D7">
              <w:t>%</w:t>
            </w:r>
            <w:r w:rsidR="00F24E7F">
              <w:t>)</w:t>
            </w:r>
          </w:p>
        </w:tc>
        <w:tc>
          <w:tcPr>
            <w:tcW w:w="1037" w:type="pct"/>
            <w:vMerge/>
          </w:tcPr>
          <w:p w14:paraId="77D53441" w14:textId="77777777" w:rsidR="00F24E7F" w:rsidRPr="003C2462" w:rsidRDefault="00F24E7F" w:rsidP="009169DE">
            <w:pPr>
              <w:jc w:val="center"/>
            </w:pPr>
          </w:p>
        </w:tc>
        <w:tc>
          <w:tcPr>
            <w:tcW w:w="608" w:type="pct"/>
            <w:vMerge/>
          </w:tcPr>
          <w:p w14:paraId="494296CD" w14:textId="77777777" w:rsidR="00F24E7F" w:rsidRPr="003C2462" w:rsidRDefault="00F24E7F" w:rsidP="009169DE">
            <w:pPr>
              <w:jc w:val="center"/>
              <w:rPr>
                <w:szCs w:val="28"/>
              </w:rPr>
            </w:pPr>
          </w:p>
        </w:tc>
      </w:tr>
    </w:tbl>
    <w:p w14:paraId="5A4E2211" w14:textId="1353F411" w:rsidR="00F24E7F" w:rsidRDefault="00F24E7F" w:rsidP="005C6583">
      <w:pPr>
        <w:tabs>
          <w:tab w:val="left" w:pos="2400"/>
        </w:tabs>
        <w:spacing w:before="160"/>
      </w:pPr>
      <w:r>
        <w:t xml:space="preserve">Nhận xét: </w:t>
      </w:r>
      <w:r w:rsidR="00407C85">
        <w:t>đ</w:t>
      </w:r>
      <w:r>
        <w:t xml:space="preserve">ánh giá TTDD theo BMI, bệnh nhân không có triệu chứng </w:t>
      </w:r>
      <w:r w:rsidR="00AB03BB">
        <w:t>ran</w:t>
      </w:r>
      <w:r>
        <w:t xml:space="preserve"> tỷ lệ SDD là 2</w:t>
      </w:r>
      <w:r w:rsidR="00AB03BB">
        <w:t>5,0</w:t>
      </w:r>
      <w:r w:rsidRPr="006B18A8">
        <w:t>%</w:t>
      </w:r>
      <w:r>
        <w:t xml:space="preserve"> thấp hơn</w:t>
      </w:r>
      <w:r w:rsidR="00594CDB">
        <w:t xml:space="preserve"> </w:t>
      </w:r>
      <w:r w:rsidR="00E340E5">
        <w:t>1,4 lần</w:t>
      </w:r>
      <w:r>
        <w:t xml:space="preserve"> bệnh nhân có triệu chứng </w:t>
      </w:r>
      <w:r w:rsidR="00754F75">
        <w:t>ran</w:t>
      </w:r>
      <w:r>
        <w:t xml:space="preserve"> là 3</w:t>
      </w:r>
      <w:r w:rsidR="00594CDB">
        <w:t>5,2</w:t>
      </w:r>
      <w:r w:rsidRPr="00D16334">
        <w:t>%</w:t>
      </w:r>
      <w:r w:rsidR="00785834">
        <w:t>, s</w:t>
      </w:r>
      <w:r>
        <w:t>ự khác biệt chưa có ý nghĩa thống kê với p =0</w:t>
      </w:r>
      <w:r w:rsidR="00B20F6B">
        <w:t>,489</w:t>
      </w:r>
      <w:r>
        <w:t>.</w:t>
      </w:r>
      <w:r w:rsidR="005C6583">
        <w:t xml:space="preserve"> </w:t>
      </w:r>
      <w:r w:rsidR="00D477E4" w:rsidRPr="00D477E4">
        <w:t xml:space="preserve">Đánh giá TTDD theo BMI, bệnh nhân không có triệu chứng ran tỷ lệ SDD là </w:t>
      </w:r>
      <w:r w:rsidR="00BA4ECA">
        <w:t>30</w:t>
      </w:r>
      <w:r w:rsidR="00D477E4" w:rsidRPr="00D477E4">
        <w:t>,0% thấp hơn 1,</w:t>
      </w:r>
      <w:r w:rsidR="003625C2">
        <w:t>26</w:t>
      </w:r>
      <w:r w:rsidR="00D477E4" w:rsidRPr="00D477E4">
        <w:t xml:space="preserve"> lần bệnh nhân có triệu chứng ran là 3</w:t>
      </w:r>
      <w:r w:rsidR="00592A09">
        <w:t>7</w:t>
      </w:r>
      <w:r w:rsidR="00D477E4" w:rsidRPr="00D477E4">
        <w:t>,</w:t>
      </w:r>
      <w:r w:rsidR="00592A09">
        <w:t>8</w:t>
      </w:r>
      <w:r w:rsidR="00D477E4" w:rsidRPr="00D477E4">
        <w:t>%</w:t>
      </w:r>
      <w:r w:rsidR="0069187C">
        <w:t>, s</w:t>
      </w:r>
      <w:r w:rsidR="00D477E4" w:rsidRPr="00D477E4">
        <w:t>ự khác biệt chưa có ý nghĩa thống kê với p =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5CFBB09B" w:rsidR="003234FE" w:rsidRDefault="003234FE" w:rsidP="009061D0">
      <w:pPr>
        <w:pStyle w:val="Caption"/>
        <w:rPr>
          <w:bCs/>
        </w:rPr>
      </w:pPr>
      <w:bookmarkStart w:id="98" w:name="_Toc13456989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36D7365E" w:rsidR="00A01F4F" w:rsidRPr="003C2462" w:rsidRDefault="00A01F4F" w:rsidP="00A01F4F">
            <w:pPr>
              <w:jc w:val="center"/>
              <w:rPr>
                <w:szCs w:val="28"/>
              </w:rPr>
            </w:pPr>
            <w:r>
              <w:t>77 (</w:t>
            </w:r>
            <w:r w:rsidRPr="00946903">
              <w:t>80</w:t>
            </w:r>
            <w:r w:rsidR="004021B4">
              <w:t>,</w:t>
            </w:r>
            <w:r w:rsidRPr="00946903">
              <w:t>2%</w:t>
            </w:r>
            <w:r>
              <w:t>)</w:t>
            </w:r>
          </w:p>
        </w:tc>
        <w:tc>
          <w:tcPr>
            <w:tcW w:w="840" w:type="pct"/>
            <w:vAlign w:val="top"/>
          </w:tcPr>
          <w:p w14:paraId="47CB7B97" w14:textId="305288D1" w:rsidR="00A01F4F" w:rsidRPr="003C2462" w:rsidRDefault="00A01F4F" w:rsidP="00A01F4F">
            <w:pPr>
              <w:jc w:val="center"/>
              <w:rPr>
                <w:szCs w:val="28"/>
              </w:rPr>
            </w:pPr>
            <w:r>
              <w:t>19 (</w:t>
            </w:r>
            <w:r w:rsidRPr="00946903">
              <w:t>19</w:t>
            </w:r>
            <w:r w:rsidR="004021B4">
              <w:t>,</w:t>
            </w:r>
            <w:r w:rsidRPr="00946903">
              <w:t>8%</w:t>
            </w:r>
            <w:r>
              <w:t>)</w:t>
            </w:r>
          </w:p>
        </w:tc>
        <w:tc>
          <w:tcPr>
            <w:tcW w:w="1037" w:type="pct"/>
            <w:vMerge w:val="restart"/>
          </w:tcPr>
          <w:p w14:paraId="5F20AD71" w14:textId="5B490BDD" w:rsidR="00A01F4F" w:rsidRDefault="00A01F4F" w:rsidP="00A01F4F">
            <w:pPr>
              <w:jc w:val="center"/>
            </w:pPr>
            <w:r w:rsidRPr="00EF3456">
              <w:t>3</w:t>
            </w:r>
            <w:r w:rsidR="004021B4">
              <w:t>,</w:t>
            </w:r>
            <w:r w:rsidRPr="00EF3456">
              <w:t>121</w:t>
            </w:r>
          </w:p>
          <w:p w14:paraId="1BA4C1B7" w14:textId="3696A112" w:rsidR="00A01F4F" w:rsidRPr="003C2462" w:rsidRDefault="00A01F4F" w:rsidP="00A01F4F">
            <w:pPr>
              <w:jc w:val="center"/>
            </w:pPr>
            <w:r>
              <w:t>(</w:t>
            </w:r>
            <w:r w:rsidRPr="00EF3456">
              <w:t>1</w:t>
            </w:r>
            <w:r w:rsidR="004021B4">
              <w:t>,</w:t>
            </w:r>
            <w:r w:rsidRPr="00EF3456">
              <w:t>722</w:t>
            </w:r>
            <w:r>
              <w:t>-</w:t>
            </w:r>
            <w:r w:rsidRPr="00EF3456">
              <w:t>5</w:t>
            </w:r>
            <w:r w:rsidR="004021B4">
              <w:t>,</w:t>
            </w:r>
            <w:r w:rsidRPr="00EF3456">
              <w:t>656</w:t>
            </w:r>
            <w:r>
              <w:t>)</w:t>
            </w:r>
          </w:p>
        </w:tc>
        <w:tc>
          <w:tcPr>
            <w:tcW w:w="608" w:type="pct"/>
            <w:vMerge w:val="restart"/>
          </w:tcPr>
          <w:p w14:paraId="1AA83F35" w14:textId="6C1B3D65" w:rsidR="00A01F4F" w:rsidRPr="003C2462" w:rsidRDefault="00A01F4F" w:rsidP="00A01F4F">
            <w:pPr>
              <w:jc w:val="center"/>
              <w:rPr>
                <w:szCs w:val="28"/>
              </w:rPr>
            </w:pPr>
            <w:r>
              <w:rPr>
                <w:szCs w:val="28"/>
              </w:rPr>
              <w:t>&lt;0</w:t>
            </w:r>
            <w:r w:rsidR="004021B4">
              <w:rPr>
                <w:szCs w:val="28"/>
              </w:rPr>
              <w:t>,</w:t>
            </w:r>
            <w:r>
              <w:rPr>
                <w:szCs w:val="28"/>
              </w:rPr>
              <w:t>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t>Độ II và III</w:t>
            </w:r>
          </w:p>
        </w:tc>
        <w:tc>
          <w:tcPr>
            <w:tcW w:w="943" w:type="pct"/>
            <w:vAlign w:val="top"/>
          </w:tcPr>
          <w:p w14:paraId="67F63A77" w14:textId="1EE2C457" w:rsidR="00A01F4F" w:rsidRPr="003C2462" w:rsidRDefault="00A01F4F" w:rsidP="00A01F4F">
            <w:pPr>
              <w:jc w:val="center"/>
              <w:rPr>
                <w:szCs w:val="28"/>
              </w:rPr>
            </w:pPr>
            <w:r>
              <w:t>87 (</w:t>
            </w:r>
            <w:r w:rsidRPr="000D4E27">
              <w:t>56</w:t>
            </w:r>
            <w:r w:rsidR="004021B4">
              <w:t>,</w:t>
            </w:r>
            <w:r w:rsidRPr="000D4E27">
              <w:t>5%</w:t>
            </w:r>
            <w:r>
              <w:t>)</w:t>
            </w:r>
          </w:p>
        </w:tc>
        <w:tc>
          <w:tcPr>
            <w:tcW w:w="840" w:type="pct"/>
            <w:vAlign w:val="top"/>
          </w:tcPr>
          <w:p w14:paraId="6C2DE2C9" w14:textId="308192E6" w:rsidR="00A01F4F" w:rsidRPr="003C2462" w:rsidRDefault="00A01F4F" w:rsidP="00A01F4F">
            <w:pPr>
              <w:jc w:val="center"/>
              <w:rPr>
                <w:szCs w:val="28"/>
              </w:rPr>
            </w:pPr>
            <w:r>
              <w:t>67 (</w:t>
            </w:r>
            <w:r w:rsidRPr="000D4E27">
              <w:t>43</w:t>
            </w:r>
            <w:r w:rsidR="004021B4">
              <w:t>,</w:t>
            </w:r>
            <w:r w:rsidRPr="000D4E27">
              <w:t>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2D930678" w:rsidR="00A01F4F" w:rsidRPr="003C2462" w:rsidRDefault="00A01F4F" w:rsidP="00A01F4F">
            <w:pPr>
              <w:jc w:val="center"/>
              <w:rPr>
                <w:szCs w:val="28"/>
              </w:rPr>
            </w:pPr>
            <w:r>
              <w:t>71 (</w:t>
            </w:r>
            <w:r w:rsidRPr="00892A4C">
              <w:t>74</w:t>
            </w:r>
            <w:r w:rsidR="004021B4">
              <w:t>,</w:t>
            </w:r>
            <w:r w:rsidRPr="00892A4C">
              <w:t>0%</w:t>
            </w:r>
            <w:r>
              <w:t>)</w:t>
            </w:r>
          </w:p>
        </w:tc>
        <w:tc>
          <w:tcPr>
            <w:tcW w:w="840" w:type="pct"/>
            <w:vAlign w:val="top"/>
          </w:tcPr>
          <w:p w14:paraId="795C5781" w14:textId="54542772" w:rsidR="00A01F4F" w:rsidRPr="003C2462" w:rsidRDefault="00A01F4F" w:rsidP="00A01F4F">
            <w:pPr>
              <w:jc w:val="center"/>
              <w:rPr>
                <w:szCs w:val="28"/>
              </w:rPr>
            </w:pPr>
            <w:r>
              <w:t>25 (</w:t>
            </w:r>
            <w:r w:rsidRPr="00892A4C">
              <w:t>26</w:t>
            </w:r>
            <w:r w:rsidR="004021B4">
              <w:t>,</w:t>
            </w:r>
            <w:r w:rsidRPr="00892A4C">
              <w:t>0%</w:t>
            </w:r>
            <w:r>
              <w:t>)</w:t>
            </w:r>
          </w:p>
        </w:tc>
        <w:tc>
          <w:tcPr>
            <w:tcW w:w="1037" w:type="pct"/>
            <w:vMerge w:val="restart"/>
          </w:tcPr>
          <w:p w14:paraId="2C72F654" w14:textId="59E5D7E6" w:rsidR="00A01F4F" w:rsidRDefault="00A01F4F" w:rsidP="00A01F4F">
            <w:pPr>
              <w:jc w:val="center"/>
            </w:pPr>
            <w:r w:rsidRPr="001562AC">
              <w:t>2</w:t>
            </w:r>
            <w:r w:rsidR="004021B4">
              <w:t>,</w:t>
            </w:r>
            <w:r w:rsidRPr="001562AC">
              <w:t>246</w:t>
            </w:r>
          </w:p>
          <w:p w14:paraId="1EE8A7CA" w14:textId="71AFA13D" w:rsidR="00A01F4F" w:rsidRPr="003C2462" w:rsidRDefault="00A01F4F" w:rsidP="00A01F4F">
            <w:pPr>
              <w:jc w:val="center"/>
            </w:pPr>
            <w:r>
              <w:t>(</w:t>
            </w:r>
            <w:r w:rsidRPr="001562AC">
              <w:t>1</w:t>
            </w:r>
            <w:r w:rsidR="004021B4">
              <w:t>,</w:t>
            </w:r>
            <w:r w:rsidRPr="001562AC">
              <w:t>288</w:t>
            </w:r>
            <w:r>
              <w:t>-</w:t>
            </w:r>
            <w:r w:rsidRPr="001562AC">
              <w:t>3</w:t>
            </w:r>
            <w:r w:rsidR="004021B4">
              <w:t>,</w:t>
            </w:r>
            <w:r w:rsidRPr="001562AC">
              <w:t>915</w:t>
            </w:r>
            <w:r>
              <w:t>)</w:t>
            </w:r>
          </w:p>
        </w:tc>
        <w:tc>
          <w:tcPr>
            <w:tcW w:w="608" w:type="pct"/>
            <w:vMerge w:val="restart"/>
          </w:tcPr>
          <w:p w14:paraId="5E79BCF5" w14:textId="46268B35" w:rsidR="00A01F4F" w:rsidRPr="003C2462" w:rsidRDefault="00A01F4F" w:rsidP="00A01F4F">
            <w:pPr>
              <w:jc w:val="center"/>
              <w:rPr>
                <w:szCs w:val="28"/>
              </w:rPr>
            </w:pPr>
            <w:r>
              <w:rPr>
                <w:szCs w:val="28"/>
              </w:rPr>
              <w:t>0</w:t>
            </w:r>
            <w:r w:rsidR="004021B4">
              <w:rPr>
                <w:szCs w:val="28"/>
              </w:rPr>
              <w:t>,</w:t>
            </w:r>
            <w:r>
              <w:rPr>
                <w:szCs w:val="28"/>
              </w:rPr>
              <w:t>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43E7A04F" w:rsidR="00A01F4F" w:rsidRPr="003C2462" w:rsidRDefault="00A01F4F" w:rsidP="00A01F4F">
            <w:pPr>
              <w:jc w:val="center"/>
              <w:rPr>
                <w:szCs w:val="28"/>
              </w:rPr>
            </w:pPr>
            <w:r>
              <w:t>86 (</w:t>
            </w:r>
            <w:r w:rsidRPr="00D319D7">
              <w:t>55</w:t>
            </w:r>
            <w:r w:rsidR="004021B4">
              <w:t>,</w:t>
            </w:r>
            <w:r w:rsidRPr="00D319D7">
              <w:t>8%</w:t>
            </w:r>
            <w:r>
              <w:t>)</w:t>
            </w:r>
          </w:p>
        </w:tc>
        <w:tc>
          <w:tcPr>
            <w:tcW w:w="840" w:type="pct"/>
            <w:vAlign w:val="top"/>
          </w:tcPr>
          <w:p w14:paraId="688A6DEB" w14:textId="4C842ED8" w:rsidR="00A01F4F" w:rsidRPr="003C2462" w:rsidRDefault="00A01F4F" w:rsidP="00A01F4F">
            <w:pPr>
              <w:jc w:val="center"/>
              <w:rPr>
                <w:szCs w:val="28"/>
              </w:rPr>
            </w:pPr>
            <w:r>
              <w:t>68 (</w:t>
            </w:r>
            <w:r w:rsidRPr="00D319D7">
              <w:t>44</w:t>
            </w:r>
            <w:r w:rsidR="004021B4">
              <w:t>,</w:t>
            </w:r>
            <w:r w:rsidRPr="00D319D7">
              <w:t>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0A3FDBBA" w14:textId="7E5F0A6B" w:rsidR="00957A58" w:rsidRDefault="0063060A" w:rsidP="00C362B0">
      <w:pPr>
        <w:tabs>
          <w:tab w:val="left" w:pos="2400"/>
        </w:tabs>
        <w:spacing w:before="160"/>
      </w:pPr>
      <w:r>
        <w:t xml:space="preserve">Nhận xét: </w:t>
      </w:r>
      <w:r w:rsidR="00A01F4F">
        <w:t>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t xml:space="preserve">. </w:t>
      </w:r>
      <w:r w:rsidR="00B37B01">
        <w:t xml:space="preserve">OR </w:t>
      </w:r>
      <w:r w:rsidR="00A22B6D">
        <w:t>=</w:t>
      </w:r>
      <w:r w:rsidR="00B37B01">
        <w:t>3</w:t>
      </w:r>
      <w:r w:rsidR="004021B4">
        <w:t>,</w:t>
      </w:r>
      <w:r w:rsidR="00B37B01">
        <w:t xml:space="preserve">121, khoảng tin cậy 95% của OR là </w:t>
      </w:r>
      <w:r w:rsidR="00B37B01" w:rsidRPr="00EF3456">
        <w:t>1</w:t>
      </w:r>
      <w:r w:rsidR="004021B4">
        <w:t>,</w:t>
      </w:r>
      <w:r w:rsidR="00B37B01" w:rsidRPr="00EF3456">
        <w:t>722</w:t>
      </w:r>
      <w:r w:rsidR="00B37B01">
        <w:t>-</w:t>
      </w:r>
      <w:r w:rsidR="00B37B01" w:rsidRPr="00EF3456">
        <w:t>5</w:t>
      </w:r>
      <w:r w:rsidR="004021B4">
        <w:t>,</w:t>
      </w:r>
      <w:r w:rsidR="00B37B01" w:rsidRPr="00EF3456">
        <w:t>656</w:t>
      </w:r>
      <w:r w:rsidR="00B37B01">
        <w:t>,</w:t>
      </w:r>
      <w:r>
        <w:t xml:space="preserve"> sự </w:t>
      </w:r>
      <w:r>
        <w:lastRenderedPageBreak/>
        <w:t xml:space="preserve">khác biệt có ý nghĩa thống kê với p </w:t>
      </w:r>
      <w:r w:rsidR="00B37B01">
        <w:t>&lt;</w:t>
      </w:r>
      <w:r>
        <w:t>0</w:t>
      </w:r>
      <w:r w:rsidR="004021B4">
        <w:t>,</w:t>
      </w:r>
      <w:r w:rsidR="00B37B01">
        <w:t>0</w:t>
      </w:r>
      <w:r>
        <w:t>0</w:t>
      </w:r>
      <w:r w:rsidR="00B37B01">
        <w:t>1</w:t>
      </w:r>
      <w:r>
        <w:t>.</w:t>
      </w:r>
      <w:r w:rsidR="00C362B0">
        <w:t xml:space="preserve"> </w:t>
      </w:r>
      <w:r w:rsidR="00A01F4F">
        <w:t>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957A58">
        <w:t xml:space="preserve">. OR </w:t>
      </w:r>
      <w:r w:rsidR="00A22B6D">
        <w:t>=</w:t>
      </w:r>
      <w:r w:rsidR="00854F5A">
        <w:t>2</w:t>
      </w:r>
      <w:r w:rsidR="004021B4">
        <w:t>,</w:t>
      </w:r>
      <w:r w:rsidR="00854F5A">
        <w:t>246</w:t>
      </w:r>
      <w:r w:rsidR="00957A58">
        <w:t xml:space="preserve">, khoảng tin cậy 95% của OR là </w:t>
      </w:r>
      <w:r w:rsidR="00193B50" w:rsidRPr="001562AC">
        <w:t>1</w:t>
      </w:r>
      <w:r w:rsidR="004021B4">
        <w:t>,</w:t>
      </w:r>
      <w:r w:rsidR="00193B50" w:rsidRPr="001562AC">
        <w:t>288</w:t>
      </w:r>
      <w:r w:rsidR="00193B50">
        <w:t>-</w:t>
      </w:r>
      <w:r w:rsidR="00193B50" w:rsidRPr="001562AC">
        <w:t>3</w:t>
      </w:r>
      <w:r w:rsidR="004021B4">
        <w:t>,</w:t>
      </w:r>
      <w:r w:rsidR="00193B50" w:rsidRPr="001562AC">
        <w:t>915</w:t>
      </w:r>
      <w:r w:rsidR="00957A58">
        <w:t xml:space="preserve">, sự khác biệt có ý nghĩa thống kê với p </w:t>
      </w:r>
      <w:r w:rsidR="00A22B6D">
        <w:t>=</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02C81447" w:rsidR="0086510D" w:rsidRDefault="0086510D" w:rsidP="0086510D">
      <w:pPr>
        <w:pStyle w:val="Caption"/>
        <w:rPr>
          <w:bCs/>
        </w:rPr>
      </w:pPr>
      <w:bookmarkStart w:id="99" w:name="_Toc13456989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21DA6F7" w:rsidR="001C0F9A" w:rsidRPr="003C2462" w:rsidRDefault="001C0F9A" w:rsidP="001C0F9A">
            <w:pPr>
              <w:jc w:val="center"/>
              <w:rPr>
                <w:szCs w:val="28"/>
              </w:rPr>
            </w:pPr>
            <w:r>
              <w:t>91 (</w:t>
            </w:r>
            <w:r w:rsidRPr="003E4CDA">
              <w:t>79</w:t>
            </w:r>
            <w:r w:rsidR="004021B4">
              <w:t>,</w:t>
            </w:r>
            <w:r w:rsidRPr="003E4CDA">
              <w:t>1%</w:t>
            </w:r>
            <w:r>
              <w:t>)</w:t>
            </w:r>
          </w:p>
        </w:tc>
        <w:tc>
          <w:tcPr>
            <w:tcW w:w="840" w:type="pct"/>
            <w:vAlign w:val="top"/>
          </w:tcPr>
          <w:p w14:paraId="2FD76B26" w14:textId="4379FB8F" w:rsidR="001C0F9A" w:rsidRPr="003C2462" w:rsidRDefault="001C0F9A" w:rsidP="001C0F9A">
            <w:pPr>
              <w:jc w:val="center"/>
              <w:rPr>
                <w:szCs w:val="28"/>
              </w:rPr>
            </w:pPr>
            <w:r>
              <w:t>24 (</w:t>
            </w:r>
            <w:r w:rsidRPr="003E4CDA">
              <w:t>20</w:t>
            </w:r>
            <w:r w:rsidR="004021B4">
              <w:t>,</w:t>
            </w:r>
            <w:r w:rsidRPr="003E4CDA">
              <w:t>9%</w:t>
            </w:r>
            <w:r>
              <w:t>)</w:t>
            </w:r>
          </w:p>
        </w:tc>
        <w:tc>
          <w:tcPr>
            <w:tcW w:w="1037" w:type="pct"/>
            <w:vMerge w:val="restart"/>
          </w:tcPr>
          <w:p w14:paraId="72C7BE05" w14:textId="5AD0B9F8" w:rsidR="001C0F9A" w:rsidRDefault="001C0F9A" w:rsidP="001C0F9A">
            <w:pPr>
              <w:jc w:val="center"/>
            </w:pPr>
            <w:r w:rsidRPr="0061603B">
              <w:t>3</w:t>
            </w:r>
            <w:r w:rsidR="004021B4">
              <w:t>,</w:t>
            </w:r>
            <w:r w:rsidRPr="0061603B">
              <w:t>220</w:t>
            </w:r>
          </w:p>
          <w:p w14:paraId="1FF3D5A2" w14:textId="18C85792" w:rsidR="001C0F9A" w:rsidRPr="003C2462" w:rsidRDefault="001C0F9A" w:rsidP="001C0F9A">
            <w:pPr>
              <w:jc w:val="center"/>
            </w:pPr>
            <w:r>
              <w:t>(</w:t>
            </w:r>
            <w:r w:rsidRPr="0061603B">
              <w:t>1</w:t>
            </w:r>
            <w:r w:rsidR="004021B4">
              <w:t>,</w:t>
            </w:r>
            <w:r w:rsidRPr="0061603B">
              <w:t>834</w:t>
            </w:r>
            <w:r>
              <w:t>-</w:t>
            </w:r>
            <w:r w:rsidRPr="0061603B">
              <w:t>5</w:t>
            </w:r>
            <w:r w:rsidR="004021B4">
              <w:t>,</w:t>
            </w:r>
            <w:r w:rsidRPr="0061603B">
              <w:t>654</w:t>
            </w:r>
            <w:r>
              <w:t>)</w:t>
            </w:r>
          </w:p>
        </w:tc>
        <w:tc>
          <w:tcPr>
            <w:tcW w:w="608" w:type="pct"/>
            <w:vMerge w:val="restart"/>
          </w:tcPr>
          <w:p w14:paraId="68577434" w14:textId="611296E6" w:rsidR="001C0F9A" w:rsidRPr="003C2462" w:rsidRDefault="001C0F9A" w:rsidP="001C0F9A">
            <w:pPr>
              <w:jc w:val="center"/>
              <w:rPr>
                <w:szCs w:val="28"/>
              </w:rPr>
            </w:pPr>
            <w:r>
              <w:rPr>
                <w:szCs w:val="28"/>
              </w:rPr>
              <w:t>&lt;0</w:t>
            </w:r>
            <w:r w:rsidR="004021B4">
              <w:rPr>
                <w:szCs w:val="28"/>
              </w:rPr>
              <w:t>,</w:t>
            </w:r>
            <w:r>
              <w:rPr>
                <w:szCs w:val="28"/>
              </w:rPr>
              <w:t>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B51EB3E" w:rsidR="001C0F9A" w:rsidRPr="003C2462" w:rsidRDefault="001C0F9A" w:rsidP="001C0F9A">
            <w:pPr>
              <w:jc w:val="center"/>
              <w:rPr>
                <w:szCs w:val="28"/>
              </w:rPr>
            </w:pPr>
            <w:r>
              <w:t>73 (</w:t>
            </w:r>
            <w:r w:rsidRPr="00963054">
              <w:t>54</w:t>
            </w:r>
            <w:r w:rsidR="004021B4">
              <w:t>,</w:t>
            </w:r>
            <w:r w:rsidRPr="00963054">
              <w:t>1%</w:t>
            </w:r>
            <w:r>
              <w:t>)</w:t>
            </w:r>
          </w:p>
        </w:tc>
        <w:tc>
          <w:tcPr>
            <w:tcW w:w="840" w:type="pct"/>
            <w:vAlign w:val="top"/>
          </w:tcPr>
          <w:p w14:paraId="027ED8A8" w14:textId="3F84CA7D" w:rsidR="001C0F9A" w:rsidRPr="003C2462" w:rsidRDefault="001C0F9A" w:rsidP="001C0F9A">
            <w:pPr>
              <w:jc w:val="center"/>
              <w:rPr>
                <w:szCs w:val="28"/>
              </w:rPr>
            </w:pPr>
            <w:r>
              <w:t>62 (</w:t>
            </w:r>
            <w:r w:rsidRPr="00963054">
              <w:t>45</w:t>
            </w:r>
            <w:r w:rsidR="004021B4">
              <w:t>,</w:t>
            </w:r>
            <w:r w:rsidRPr="00963054">
              <w:t>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t>Không hang</w:t>
            </w:r>
          </w:p>
        </w:tc>
        <w:tc>
          <w:tcPr>
            <w:tcW w:w="943" w:type="pct"/>
            <w:vAlign w:val="top"/>
          </w:tcPr>
          <w:p w14:paraId="191B8A50" w14:textId="46510A0E" w:rsidR="001C0F9A" w:rsidRPr="003C2462" w:rsidRDefault="001C0F9A" w:rsidP="001C0F9A">
            <w:pPr>
              <w:jc w:val="center"/>
              <w:rPr>
                <w:szCs w:val="28"/>
              </w:rPr>
            </w:pPr>
            <w:r>
              <w:t>84 (</w:t>
            </w:r>
            <w:r w:rsidRPr="00090398">
              <w:t>73</w:t>
            </w:r>
            <w:r w:rsidR="004021B4">
              <w:t>,</w:t>
            </w:r>
            <w:r w:rsidRPr="00090398">
              <w:t>0%</w:t>
            </w:r>
            <w:r>
              <w:t>)</w:t>
            </w:r>
          </w:p>
        </w:tc>
        <w:tc>
          <w:tcPr>
            <w:tcW w:w="840" w:type="pct"/>
            <w:vAlign w:val="top"/>
          </w:tcPr>
          <w:p w14:paraId="5095D3D0" w14:textId="2A72B868" w:rsidR="001C0F9A" w:rsidRPr="003C2462" w:rsidRDefault="001C0F9A" w:rsidP="001C0F9A">
            <w:pPr>
              <w:jc w:val="center"/>
              <w:rPr>
                <w:szCs w:val="28"/>
              </w:rPr>
            </w:pPr>
            <w:r>
              <w:t>31 (</w:t>
            </w:r>
            <w:r w:rsidRPr="00090398">
              <w:t>27</w:t>
            </w:r>
            <w:r w:rsidR="004021B4">
              <w:t>,</w:t>
            </w:r>
            <w:r w:rsidRPr="00090398">
              <w:t>0%</w:t>
            </w:r>
            <w:r>
              <w:t>)</w:t>
            </w:r>
          </w:p>
        </w:tc>
        <w:tc>
          <w:tcPr>
            <w:tcW w:w="1037" w:type="pct"/>
            <w:vMerge w:val="restart"/>
          </w:tcPr>
          <w:p w14:paraId="15C2477C" w14:textId="76B0208A" w:rsidR="001C0F9A" w:rsidRDefault="001C0F9A" w:rsidP="001C0F9A">
            <w:pPr>
              <w:jc w:val="center"/>
            </w:pPr>
            <w:r w:rsidRPr="002502B0">
              <w:t>2</w:t>
            </w:r>
            <w:r w:rsidR="004021B4">
              <w:t>,</w:t>
            </w:r>
            <w:r w:rsidRPr="002502B0">
              <w:t>301</w:t>
            </w:r>
          </w:p>
          <w:p w14:paraId="5189C55E" w14:textId="421B37E6" w:rsidR="001C0F9A" w:rsidRPr="003C2462" w:rsidRDefault="001C0F9A" w:rsidP="001C0F9A">
            <w:pPr>
              <w:jc w:val="center"/>
            </w:pPr>
            <w:r>
              <w:t>(</w:t>
            </w:r>
            <w:r w:rsidRPr="002502B0">
              <w:t>1</w:t>
            </w:r>
            <w:r w:rsidR="004021B4">
              <w:t>,</w:t>
            </w:r>
            <w:r w:rsidRPr="002502B0">
              <w:t>350</w:t>
            </w:r>
            <w:r>
              <w:t>-</w:t>
            </w:r>
            <w:r w:rsidRPr="002502B0">
              <w:t>3</w:t>
            </w:r>
            <w:r w:rsidR="004021B4">
              <w:t>,</w:t>
            </w:r>
            <w:r w:rsidRPr="002502B0">
              <w:t>922</w:t>
            </w:r>
            <w:r>
              <w:t>)</w:t>
            </w:r>
          </w:p>
        </w:tc>
        <w:tc>
          <w:tcPr>
            <w:tcW w:w="608" w:type="pct"/>
            <w:vMerge w:val="restart"/>
          </w:tcPr>
          <w:p w14:paraId="2D657BBE" w14:textId="0976AE6D" w:rsidR="001C0F9A" w:rsidRPr="003C2462" w:rsidRDefault="001C0F9A" w:rsidP="001C0F9A">
            <w:pPr>
              <w:jc w:val="center"/>
              <w:rPr>
                <w:szCs w:val="28"/>
              </w:rPr>
            </w:pPr>
            <w:r>
              <w:rPr>
                <w:szCs w:val="28"/>
              </w:rPr>
              <w:t>0</w:t>
            </w:r>
            <w:r w:rsidR="004021B4">
              <w:rPr>
                <w:szCs w:val="28"/>
              </w:rPr>
              <w:t>,</w:t>
            </w:r>
            <w:r>
              <w:rPr>
                <w:szCs w:val="28"/>
              </w:rPr>
              <w:t>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4C1549E" w:rsidR="001C0F9A" w:rsidRPr="003C2462" w:rsidRDefault="001C0F9A" w:rsidP="001C0F9A">
            <w:pPr>
              <w:jc w:val="center"/>
              <w:rPr>
                <w:szCs w:val="28"/>
              </w:rPr>
            </w:pPr>
            <w:r>
              <w:t>73 (</w:t>
            </w:r>
            <w:r w:rsidRPr="0047706E">
              <w:t>54</w:t>
            </w:r>
            <w:r w:rsidR="004021B4">
              <w:t>,</w:t>
            </w:r>
            <w:r w:rsidRPr="0047706E">
              <w:t>1%</w:t>
            </w:r>
            <w:r>
              <w:t>)</w:t>
            </w:r>
          </w:p>
        </w:tc>
        <w:tc>
          <w:tcPr>
            <w:tcW w:w="840" w:type="pct"/>
            <w:vAlign w:val="top"/>
          </w:tcPr>
          <w:p w14:paraId="0D3D8492" w14:textId="21ECC61B" w:rsidR="001C0F9A" w:rsidRPr="003C2462" w:rsidRDefault="001C0F9A" w:rsidP="001C0F9A">
            <w:pPr>
              <w:jc w:val="center"/>
              <w:rPr>
                <w:szCs w:val="28"/>
              </w:rPr>
            </w:pPr>
            <w:r>
              <w:t>62 (</w:t>
            </w:r>
            <w:r w:rsidRPr="0047706E">
              <w:t>45</w:t>
            </w:r>
            <w:r w:rsidR="004021B4">
              <w:t>,</w:t>
            </w:r>
            <w:r w:rsidRPr="0047706E">
              <w:t>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52968C36" w14:textId="0650AC88" w:rsidR="00F8111E" w:rsidRDefault="001D4020" w:rsidP="00F43D23">
      <w:pPr>
        <w:tabs>
          <w:tab w:val="left" w:pos="2400"/>
        </w:tabs>
        <w:spacing w:before="160"/>
      </w:pPr>
      <w:r>
        <w:t xml:space="preserve">Nhận xét: </w:t>
      </w:r>
      <w:r w:rsidR="00AB6874">
        <w:t>Theo BMI, b</w:t>
      </w:r>
      <w:r>
        <w:t xml:space="preserve">ệnh nhân tổn thương </w:t>
      </w:r>
      <w:r w:rsidR="00A85B85">
        <w:t>không</w:t>
      </w:r>
      <w:r>
        <w:t xml:space="preserve"> hang trên phim X-quang phổi có tỷ lệ SDD là </w:t>
      </w:r>
      <w:r w:rsidR="00E00124">
        <w:t>20</w:t>
      </w:r>
      <w:r w:rsidR="004021B4">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004021B4">
        <w:t>,</w:t>
      </w:r>
      <w:r w:rsidR="00C21F5F">
        <w:t>9</w:t>
      </w:r>
      <w:r w:rsidRPr="00D16334">
        <w:t>%</w:t>
      </w:r>
      <w:r>
        <w:t xml:space="preserve">. OR </w:t>
      </w:r>
      <w:r w:rsidR="00A22B6D">
        <w:t>=</w:t>
      </w:r>
      <w:r w:rsidR="00FB6694">
        <w:t>3</w:t>
      </w:r>
      <w:r w:rsidR="004021B4">
        <w:t>,</w:t>
      </w:r>
      <w:r w:rsidR="00FB6694">
        <w:t>220</w:t>
      </w:r>
      <w:r>
        <w:t xml:space="preserve">, khoảng tin cậy 95% của OR là </w:t>
      </w:r>
      <w:r w:rsidR="002B2684" w:rsidRPr="0061603B">
        <w:t>1</w:t>
      </w:r>
      <w:r w:rsidR="004021B4">
        <w:t>,</w:t>
      </w:r>
      <w:r w:rsidR="002B2684" w:rsidRPr="0061603B">
        <w:t>834</w:t>
      </w:r>
      <w:r w:rsidR="002B2684">
        <w:t>-</w:t>
      </w:r>
      <w:r w:rsidR="002B2684" w:rsidRPr="0061603B">
        <w:t>5</w:t>
      </w:r>
      <w:r w:rsidR="004021B4">
        <w:t>,</w:t>
      </w:r>
      <w:r w:rsidR="002B2684" w:rsidRPr="0061603B">
        <w:t>654</w:t>
      </w:r>
      <w:r>
        <w:t xml:space="preserve">, sự khác biệt có ý nghĩa thống kê với p </w:t>
      </w:r>
      <w:r w:rsidR="00B73BC4">
        <w:t>&lt;</w:t>
      </w:r>
      <w:r>
        <w:t>0</w:t>
      </w:r>
      <w:r w:rsidR="004021B4">
        <w:t>,</w:t>
      </w:r>
      <w:r>
        <w:t>00</w:t>
      </w:r>
      <w:r w:rsidR="00B73BC4">
        <w:t>1</w:t>
      </w:r>
      <w:r>
        <w:t>.</w:t>
      </w:r>
      <w:r w:rsidR="00F43D23">
        <w:t xml:space="preserve"> </w:t>
      </w:r>
      <w:r w:rsidR="006D2251">
        <w:t>Theo SGA, b</w:t>
      </w:r>
      <w:r w:rsidR="00F8111E">
        <w:t>ệnh nhân tổn thương không hang trên phim X-quang phổi có tỷ lệ SDD là 27</w:t>
      </w:r>
      <w:r w:rsidR="004021B4">
        <w:t>,</w:t>
      </w:r>
      <w:r w:rsidR="00F8111E">
        <w:t>0</w:t>
      </w:r>
      <w:r w:rsidR="00F8111E" w:rsidRPr="006B18A8">
        <w:t>%</w:t>
      </w:r>
      <w:r w:rsidR="00F8111E">
        <w:t xml:space="preserve"> thấp hơn bệnh nhân tổn thương có hang trên phim X-quang phổi là 45</w:t>
      </w:r>
      <w:r w:rsidR="004021B4">
        <w:t>,</w:t>
      </w:r>
      <w:r w:rsidR="00F8111E">
        <w:t>9</w:t>
      </w:r>
      <w:r w:rsidR="00F8111E" w:rsidRPr="00D16334">
        <w:t>%</w:t>
      </w:r>
      <w:r w:rsidR="00F8111E">
        <w:t xml:space="preserve">. OR </w:t>
      </w:r>
      <w:r w:rsidR="00A22B6D">
        <w:t>=</w:t>
      </w:r>
      <w:r w:rsidR="00576708">
        <w:t>2</w:t>
      </w:r>
      <w:r w:rsidR="004021B4">
        <w:t>,</w:t>
      </w:r>
      <w:r w:rsidR="00576708">
        <w:t>301</w:t>
      </w:r>
      <w:r w:rsidR="00F8111E">
        <w:t xml:space="preserve">, khoảng tin cậy 95% của OR là </w:t>
      </w:r>
      <w:r w:rsidR="00576708" w:rsidRPr="002502B0">
        <w:t>1</w:t>
      </w:r>
      <w:r w:rsidR="004021B4">
        <w:t>,</w:t>
      </w:r>
      <w:r w:rsidR="00576708" w:rsidRPr="002502B0">
        <w:t>350</w:t>
      </w:r>
      <w:r w:rsidR="00576708">
        <w:t>-</w:t>
      </w:r>
      <w:r w:rsidR="00576708" w:rsidRPr="002502B0">
        <w:t>3</w:t>
      </w:r>
      <w:r w:rsidR="004021B4">
        <w:t>,</w:t>
      </w:r>
      <w:r w:rsidR="00576708" w:rsidRPr="002502B0">
        <w:t>922</w:t>
      </w:r>
      <w:r w:rsidR="00F8111E">
        <w:t xml:space="preserve">, sự khác biệt có ý nghĩa thống kê với p </w:t>
      </w:r>
      <w:r w:rsidR="00A22B6D">
        <w:t>=</w:t>
      </w:r>
      <w:r w:rsidR="00F8111E">
        <w:t>0</w:t>
      </w:r>
      <w:r w:rsidR="004021B4">
        <w:t>,</w:t>
      </w:r>
      <w:r w:rsidR="00F8111E">
        <w:t>00</w:t>
      </w:r>
      <w:r w:rsidR="00576708">
        <w:t>3</w:t>
      </w:r>
      <w:r w:rsidR="00F8111E">
        <w:t>.</w:t>
      </w:r>
    </w:p>
    <w:p w14:paraId="4C7FB086" w14:textId="1C445BF7" w:rsidR="00A56D0C" w:rsidRDefault="00A56D0C" w:rsidP="00A56D0C">
      <w:pPr>
        <w:pStyle w:val="Heading3"/>
      </w:pPr>
      <w:r>
        <w:lastRenderedPageBreak/>
        <w:t>3.</w:t>
      </w:r>
      <w:r w:rsidR="00913CE7">
        <w:t>2</w:t>
      </w:r>
      <w:r>
        <w:t>.</w:t>
      </w:r>
      <w:r w:rsidR="00D86C01">
        <w:t>1</w:t>
      </w:r>
      <w:r w:rsidR="00E86118">
        <w:t>1</w:t>
      </w:r>
      <w:r>
        <w:t>. Mối liên quan giữa tình trạng thiếu máu và tình trạng dinh dưỡng</w:t>
      </w:r>
    </w:p>
    <w:p w14:paraId="312E2281" w14:textId="2AC751A0" w:rsidR="00240D39" w:rsidRDefault="00240D39" w:rsidP="00240D39">
      <w:pPr>
        <w:pStyle w:val="Caption"/>
        <w:rPr>
          <w:bCs/>
        </w:rPr>
      </w:pPr>
      <w:bookmarkStart w:id="100" w:name="_Toc13456989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9</w:t>
      </w:r>
      <w:r w:rsidR="00CF667C">
        <w:fldChar w:fldCharType="end"/>
      </w:r>
      <w:r>
        <w:t xml:space="preserve">. </w:t>
      </w:r>
      <w:r>
        <w:rPr>
          <w:bCs/>
        </w:rPr>
        <w:t xml:space="preserve">Mối liên quan giữa tình trạng thiếu máu và </w:t>
      </w:r>
      <w:r w:rsidR="004645E9">
        <w:rPr>
          <w:bCs/>
        </w:rPr>
        <w:t>TTDD</w:t>
      </w:r>
      <w:bookmarkEnd w:id="10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t>thiếu máu</w:t>
            </w:r>
          </w:p>
        </w:tc>
        <w:tc>
          <w:tcPr>
            <w:tcW w:w="943" w:type="pct"/>
          </w:tcPr>
          <w:p w14:paraId="47FEB408" w14:textId="77777777" w:rsidR="004645E9" w:rsidRDefault="004645E9" w:rsidP="001D102B">
            <w:pPr>
              <w:jc w:val="center"/>
              <w:rPr>
                <w:b/>
                <w:bCs/>
                <w:szCs w:val="28"/>
              </w:rPr>
            </w:pPr>
            <w:r>
              <w:rPr>
                <w:b/>
                <w:bCs/>
                <w:szCs w:val="28"/>
              </w:rPr>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79995B81" w:rsidR="004645E9" w:rsidRPr="003C2462" w:rsidRDefault="004645E9" w:rsidP="004645E9">
            <w:pPr>
              <w:jc w:val="center"/>
              <w:rPr>
                <w:szCs w:val="28"/>
              </w:rPr>
            </w:pPr>
            <w:r>
              <w:t>79 (</w:t>
            </w:r>
            <w:r w:rsidRPr="00074917">
              <w:t>77</w:t>
            </w:r>
            <w:r w:rsidR="004021B4">
              <w:t>,</w:t>
            </w:r>
            <w:r w:rsidRPr="00074917">
              <w:t>5%</w:t>
            </w:r>
            <w:r>
              <w:t>)</w:t>
            </w:r>
          </w:p>
        </w:tc>
        <w:tc>
          <w:tcPr>
            <w:tcW w:w="840" w:type="pct"/>
            <w:vAlign w:val="top"/>
          </w:tcPr>
          <w:p w14:paraId="0F9A8862" w14:textId="596B2D44" w:rsidR="004645E9" w:rsidRPr="003C2462" w:rsidRDefault="004645E9" w:rsidP="004645E9">
            <w:pPr>
              <w:jc w:val="center"/>
              <w:rPr>
                <w:szCs w:val="28"/>
              </w:rPr>
            </w:pPr>
            <w:r>
              <w:t>23 (</w:t>
            </w:r>
            <w:r w:rsidRPr="00074917">
              <w:t>22</w:t>
            </w:r>
            <w:r w:rsidR="004021B4">
              <w:t>,</w:t>
            </w:r>
            <w:r w:rsidRPr="00074917">
              <w:t>5%</w:t>
            </w:r>
            <w:r>
              <w:t>)</w:t>
            </w:r>
          </w:p>
        </w:tc>
        <w:tc>
          <w:tcPr>
            <w:tcW w:w="1037" w:type="pct"/>
            <w:vMerge w:val="restart"/>
          </w:tcPr>
          <w:p w14:paraId="51E96FAB" w14:textId="4819291F" w:rsidR="004645E9" w:rsidRDefault="004645E9" w:rsidP="004645E9">
            <w:pPr>
              <w:jc w:val="center"/>
            </w:pPr>
            <w:r w:rsidRPr="00771420">
              <w:t>2</w:t>
            </w:r>
            <w:r w:rsidR="004021B4">
              <w:t>,</w:t>
            </w:r>
            <w:r w:rsidRPr="00771420">
              <w:t>546</w:t>
            </w:r>
          </w:p>
          <w:p w14:paraId="52B99837" w14:textId="5D270363" w:rsidR="004645E9" w:rsidRPr="003C2462" w:rsidRDefault="004645E9" w:rsidP="004645E9">
            <w:pPr>
              <w:jc w:val="center"/>
            </w:pPr>
            <w:r>
              <w:t>(</w:t>
            </w:r>
            <w:r w:rsidRPr="00771420">
              <w:t>1</w:t>
            </w:r>
            <w:r w:rsidR="004021B4">
              <w:t>,</w:t>
            </w:r>
            <w:r w:rsidRPr="00771420">
              <w:t>444</w:t>
            </w:r>
            <w:r>
              <w:t>-</w:t>
            </w:r>
            <w:r w:rsidRPr="00771420">
              <w:t>4</w:t>
            </w:r>
            <w:r w:rsidR="004021B4">
              <w:t>,</w:t>
            </w:r>
            <w:r w:rsidRPr="00771420">
              <w:t>489</w:t>
            </w:r>
            <w:r>
              <w:t>)</w:t>
            </w:r>
          </w:p>
        </w:tc>
        <w:tc>
          <w:tcPr>
            <w:tcW w:w="608" w:type="pct"/>
            <w:vMerge w:val="restart"/>
          </w:tcPr>
          <w:p w14:paraId="35114A93" w14:textId="41D832CC" w:rsidR="004645E9" w:rsidRPr="003C2462" w:rsidRDefault="004645E9" w:rsidP="004645E9">
            <w:pPr>
              <w:jc w:val="center"/>
              <w:rPr>
                <w:szCs w:val="28"/>
              </w:rPr>
            </w:pPr>
            <w:r>
              <w:rPr>
                <w:szCs w:val="28"/>
              </w:rPr>
              <w:t>0</w:t>
            </w:r>
            <w:r w:rsidR="004021B4">
              <w:rPr>
                <w:szCs w:val="28"/>
              </w:rPr>
              <w:t>,</w:t>
            </w:r>
            <w:r>
              <w:rPr>
                <w:szCs w:val="28"/>
              </w:rPr>
              <w:t>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07AAF22A" w:rsidR="004645E9" w:rsidRPr="003C2462" w:rsidRDefault="004645E9" w:rsidP="004645E9">
            <w:pPr>
              <w:jc w:val="center"/>
              <w:rPr>
                <w:szCs w:val="28"/>
              </w:rPr>
            </w:pPr>
            <w:r>
              <w:t>85 (</w:t>
            </w:r>
            <w:r w:rsidRPr="00826839">
              <w:t>57</w:t>
            </w:r>
            <w:r w:rsidR="004021B4">
              <w:t>,</w:t>
            </w:r>
            <w:r w:rsidRPr="00826839">
              <w:t>4%</w:t>
            </w:r>
            <w:r>
              <w:t>)</w:t>
            </w:r>
          </w:p>
        </w:tc>
        <w:tc>
          <w:tcPr>
            <w:tcW w:w="840" w:type="pct"/>
            <w:vAlign w:val="top"/>
          </w:tcPr>
          <w:p w14:paraId="2DDBF32F" w14:textId="0860A019" w:rsidR="004645E9" w:rsidRPr="003C2462" w:rsidRDefault="004645E9" w:rsidP="004645E9">
            <w:pPr>
              <w:jc w:val="center"/>
              <w:rPr>
                <w:szCs w:val="28"/>
              </w:rPr>
            </w:pPr>
            <w:r>
              <w:t>63 (</w:t>
            </w:r>
            <w:r w:rsidRPr="00826839">
              <w:t>42</w:t>
            </w:r>
            <w:r w:rsidR="004021B4">
              <w:t>,</w:t>
            </w:r>
            <w:r w:rsidRPr="00826839">
              <w:t>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29395E51" w:rsidR="004645E9" w:rsidRPr="003C2462" w:rsidRDefault="004645E9" w:rsidP="004645E9">
            <w:pPr>
              <w:jc w:val="center"/>
              <w:rPr>
                <w:szCs w:val="28"/>
              </w:rPr>
            </w:pPr>
            <w:r>
              <w:t>72 (</w:t>
            </w:r>
            <w:r w:rsidRPr="00E90F79">
              <w:t>70</w:t>
            </w:r>
            <w:r w:rsidR="004021B4">
              <w:t>,</w:t>
            </w:r>
            <w:r w:rsidRPr="00E90F79">
              <w:t>6%</w:t>
            </w:r>
            <w:r>
              <w:t>)</w:t>
            </w:r>
          </w:p>
        </w:tc>
        <w:tc>
          <w:tcPr>
            <w:tcW w:w="840" w:type="pct"/>
            <w:vAlign w:val="top"/>
          </w:tcPr>
          <w:p w14:paraId="5587C442" w14:textId="7E726FB0" w:rsidR="004645E9" w:rsidRPr="003C2462" w:rsidRDefault="004645E9" w:rsidP="004645E9">
            <w:pPr>
              <w:jc w:val="center"/>
              <w:rPr>
                <w:szCs w:val="28"/>
              </w:rPr>
            </w:pPr>
            <w:r>
              <w:t>30 (</w:t>
            </w:r>
            <w:r w:rsidRPr="00E90F79">
              <w:t>29</w:t>
            </w:r>
            <w:r w:rsidR="004021B4">
              <w:t>,</w:t>
            </w:r>
            <w:r w:rsidRPr="00E90F79">
              <w:t>4%</w:t>
            </w:r>
            <w:r>
              <w:t>)</w:t>
            </w:r>
          </w:p>
        </w:tc>
        <w:tc>
          <w:tcPr>
            <w:tcW w:w="1037" w:type="pct"/>
            <w:vMerge w:val="restart"/>
          </w:tcPr>
          <w:p w14:paraId="0938382F" w14:textId="660776D7" w:rsidR="004645E9" w:rsidRDefault="004645E9" w:rsidP="004645E9">
            <w:pPr>
              <w:jc w:val="center"/>
            </w:pPr>
            <w:r w:rsidRPr="00C05D47">
              <w:t>1</w:t>
            </w:r>
            <w:r w:rsidR="004021B4">
              <w:t>,</w:t>
            </w:r>
            <w:r w:rsidRPr="00C05D47">
              <w:t>779</w:t>
            </w:r>
          </w:p>
          <w:p w14:paraId="7322A113" w14:textId="327231A7" w:rsidR="004645E9" w:rsidRPr="003C2462" w:rsidRDefault="004645E9" w:rsidP="004645E9">
            <w:pPr>
              <w:jc w:val="center"/>
            </w:pPr>
            <w:r>
              <w:t>(</w:t>
            </w:r>
            <w:r w:rsidRPr="00C05D47">
              <w:t>1</w:t>
            </w:r>
            <w:r w:rsidR="004021B4">
              <w:t>,</w:t>
            </w:r>
            <w:r w:rsidRPr="00C05D47">
              <w:t>040</w:t>
            </w:r>
            <w:r>
              <w:t>-</w:t>
            </w:r>
            <w:r w:rsidRPr="00C05D47">
              <w:t>3</w:t>
            </w:r>
            <w:r w:rsidR="004021B4">
              <w:t>,</w:t>
            </w:r>
            <w:r w:rsidRPr="00C05D47">
              <w:t>041</w:t>
            </w:r>
            <w:r>
              <w:t>)</w:t>
            </w:r>
          </w:p>
        </w:tc>
        <w:tc>
          <w:tcPr>
            <w:tcW w:w="608" w:type="pct"/>
            <w:vMerge w:val="restart"/>
          </w:tcPr>
          <w:p w14:paraId="128A59DB" w14:textId="0BD9355D" w:rsidR="004645E9" w:rsidRPr="003C2462" w:rsidRDefault="004645E9" w:rsidP="004645E9">
            <w:pPr>
              <w:jc w:val="center"/>
              <w:rPr>
                <w:szCs w:val="28"/>
              </w:rPr>
            </w:pPr>
            <w:r>
              <w:rPr>
                <w:szCs w:val="28"/>
              </w:rPr>
              <w:t>0</w:t>
            </w:r>
            <w:r w:rsidR="004021B4">
              <w:rPr>
                <w:szCs w:val="28"/>
              </w:rPr>
              <w:t>,</w:t>
            </w:r>
            <w:r>
              <w:rPr>
                <w:szCs w:val="28"/>
              </w:rPr>
              <w:t>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1F0034BA" w:rsidR="004645E9" w:rsidRPr="003C2462" w:rsidRDefault="004645E9" w:rsidP="004645E9">
            <w:pPr>
              <w:jc w:val="center"/>
              <w:rPr>
                <w:szCs w:val="28"/>
              </w:rPr>
            </w:pPr>
            <w:r>
              <w:t>85 (</w:t>
            </w:r>
            <w:r w:rsidRPr="00C92427">
              <w:t>57</w:t>
            </w:r>
            <w:r w:rsidR="004021B4">
              <w:t>,</w:t>
            </w:r>
            <w:r w:rsidRPr="00C92427">
              <w:t>4%</w:t>
            </w:r>
            <w:r>
              <w:t>)</w:t>
            </w:r>
          </w:p>
        </w:tc>
        <w:tc>
          <w:tcPr>
            <w:tcW w:w="840" w:type="pct"/>
            <w:vAlign w:val="top"/>
          </w:tcPr>
          <w:p w14:paraId="137FD865" w14:textId="4A0523B1" w:rsidR="004645E9" w:rsidRPr="003C2462" w:rsidRDefault="004645E9" w:rsidP="004645E9">
            <w:pPr>
              <w:jc w:val="center"/>
              <w:rPr>
                <w:szCs w:val="28"/>
              </w:rPr>
            </w:pPr>
            <w:r>
              <w:t>63 (</w:t>
            </w:r>
            <w:r w:rsidRPr="00C92427">
              <w:t>42</w:t>
            </w:r>
            <w:r w:rsidR="004021B4">
              <w:t>,</w:t>
            </w:r>
            <w:r w:rsidRPr="00C92427">
              <w:t>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055D4F36" w14:textId="6E5110A5" w:rsidR="00710B98" w:rsidRDefault="00CD239E" w:rsidP="000123E1">
      <w:pPr>
        <w:tabs>
          <w:tab w:val="left" w:pos="2400"/>
        </w:tabs>
        <w:spacing w:before="160"/>
      </w:pPr>
      <w:r>
        <w:t xml:space="preserve">Nhận xét: </w:t>
      </w:r>
      <w:r w:rsidR="00357C59">
        <w:t xml:space="preserve">Đánh giá TTDD </w:t>
      </w:r>
      <w:r>
        <w:t>theo BMI, tỷ lệ SDD ở bệnh nhân không thiếu máu là 22</w:t>
      </w:r>
      <w:r w:rsidR="004021B4">
        <w:t>,</w:t>
      </w:r>
      <w:r>
        <w:t>5</w:t>
      </w:r>
      <w:r w:rsidRPr="006B18A8">
        <w:t>%</w:t>
      </w:r>
      <w:r>
        <w:t xml:space="preserve"> thấp hơn bệnh nhân thiếu máu là 42</w:t>
      </w:r>
      <w:r w:rsidR="004021B4">
        <w:t>,</w:t>
      </w:r>
      <w:r>
        <w:t>6</w:t>
      </w:r>
      <w:r w:rsidRPr="00D16334">
        <w:t>%</w:t>
      </w:r>
      <w:r>
        <w:t xml:space="preserve">. OR </w:t>
      </w:r>
      <w:r w:rsidR="00A22B6D">
        <w:t>=</w:t>
      </w:r>
      <w:r>
        <w:t>2</w:t>
      </w:r>
      <w:r w:rsidR="004021B4">
        <w:t>,</w:t>
      </w:r>
      <w:r w:rsidR="00AF2A97">
        <w:t>546</w:t>
      </w:r>
      <w:r>
        <w:t xml:space="preserve">, khoảng tin cậy 95% của OR là </w:t>
      </w:r>
      <w:r w:rsidR="00AF2A97" w:rsidRPr="00771420">
        <w:t>1</w:t>
      </w:r>
      <w:r w:rsidR="004021B4">
        <w:t>,</w:t>
      </w:r>
      <w:r w:rsidR="00AF2A97" w:rsidRPr="00771420">
        <w:t>444</w:t>
      </w:r>
      <w:r w:rsidR="00AF2A97">
        <w:t>-</w:t>
      </w:r>
      <w:r w:rsidR="00AF2A97" w:rsidRPr="00771420">
        <w:t>4</w:t>
      </w:r>
      <w:r w:rsidR="004021B4">
        <w:t>,</w:t>
      </w:r>
      <w:r w:rsidR="00AF2A97" w:rsidRPr="00771420">
        <w:t>489</w:t>
      </w:r>
      <w:r>
        <w:t xml:space="preserve">, sự khác biệt có ý nghĩa thống kê với p </w:t>
      </w:r>
      <w:r w:rsidR="00A22B6D">
        <w:t>=</w:t>
      </w:r>
      <w:r>
        <w:t>0</w:t>
      </w:r>
      <w:r w:rsidR="004021B4">
        <w:t>,</w:t>
      </w:r>
      <w:r>
        <w:t>002.</w:t>
      </w:r>
      <w:r w:rsidR="000123E1">
        <w:t xml:space="preserve"> </w:t>
      </w:r>
      <w:r w:rsidR="00357C59">
        <w:t xml:space="preserve">Đánh giá TTDD </w:t>
      </w:r>
      <w:r w:rsidR="00710B98">
        <w:t xml:space="preserve">theo </w:t>
      </w:r>
      <w:r w:rsidR="0081147B">
        <w:t>SGA</w:t>
      </w:r>
      <w:r w:rsidR="00710B98">
        <w:t>, tỷ lệ SDD ở bệnh nhân không thiếu máu là 29</w:t>
      </w:r>
      <w:r w:rsidR="004021B4">
        <w:t>,</w:t>
      </w:r>
      <w:r w:rsidR="00710B98">
        <w:t>4</w:t>
      </w:r>
      <w:r w:rsidR="00710B98" w:rsidRPr="006B18A8">
        <w:t>%</w:t>
      </w:r>
      <w:r w:rsidR="00710B98">
        <w:t xml:space="preserve"> thấp hơn bệnh nhân thiếu máu là 42</w:t>
      </w:r>
      <w:r w:rsidR="004021B4">
        <w:t>,</w:t>
      </w:r>
      <w:r w:rsidR="00710B98">
        <w:t>6</w:t>
      </w:r>
      <w:r w:rsidR="00710B98" w:rsidRPr="00D16334">
        <w:t>%</w:t>
      </w:r>
      <w:r w:rsidR="004021B4">
        <w:t>.</w:t>
      </w:r>
      <w:r w:rsidR="00710B98">
        <w:t xml:space="preserve"> OR </w:t>
      </w:r>
      <w:r w:rsidR="00A22B6D">
        <w:t>=</w:t>
      </w:r>
      <w:r w:rsidR="00BC335D">
        <w:t>1</w:t>
      </w:r>
      <w:r w:rsidR="004021B4">
        <w:t>,</w:t>
      </w:r>
      <w:r w:rsidR="00BC335D">
        <w:t>779</w:t>
      </w:r>
      <w:r w:rsidR="00710B98">
        <w:t xml:space="preserve">, khoảng tin cậy 95% của OR là </w:t>
      </w:r>
      <w:r w:rsidR="00517A88" w:rsidRPr="00C05D47">
        <w:t>1</w:t>
      </w:r>
      <w:r w:rsidR="00BF6942">
        <w:t>,</w:t>
      </w:r>
      <w:r w:rsidR="00517A88" w:rsidRPr="00C05D47">
        <w:t>040</w:t>
      </w:r>
      <w:r w:rsidR="00517A88">
        <w:t>-</w:t>
      </w:r>
      <w:r w:rsidR="00517A88" w:rsidRPr="00C05D47">
        <w:t>3</w:t>
      </w:r>
      <w:r w:rsidR="00BF6942">
        <w:t>,</w:t>
      </w:r>
      <w:r w:rsidR="00517A88" w:rsidRPr="00C05D47">
        <w:t>041</w:t>
      </w:r>
      <w:r w:rsidR="00710B98">
        <w:t xml:space="preserve">, sự khác biệt có ý nghĩa thống kê với p </w:t>
      </w:r>
      <w:r w:rsidR="00A22B6D">
        <w:t>=</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69DDF8CA" w:rsidR="00B0065A" w:rsidRDefault="00B0065A" w:rsidP="00B0065A">
      <w:pPr>
        <w:pStyle w:val="Caption"/>
        <w:rPr>
          <w:bCs/>
        </w:rPr>
      </w:pPr>
      <w:bookmarkStart w:id="101" w:name="_Toc13456989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0</w:t>
      </w:r>
      <w:r w:rsidR="00CF667C">
        <w:fldChar w:fldCharType="end"/>
      </w:r>
      <w:r>
        <w:t xml:space="preserve">. </w:t>
      </w:r>
      <w:r>
        <w:rPr>
          <w:bCs/>
        </w:rPr>
        <w:t>Mối liên quan giữa số lượng bạch cầu và TTDD</w:t>
      </w:r>
      <w:bookmarkEnd w:id="10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31EF6D2A" w:rsidR="00AA3D59" w:rsidRPr="003C2462" w:rsidRDefault="00AA3D59" w:rsidP="00AA3D59">
            <w:pPr>
              <w:rPr>
                <w:szCs w:val="28"/>
              </w:rPr>
            </w:pPr>
            <w:r>
              <w:rPr>
                <w:szCs w:val="28"/>
              </w:rPr>
              <w:lastRenderedPageBreak/>
              <w:t>&lt;1</w:t>
            </w:r>
            <w:r w:rsidR="00AF0428">
              <w:rPr>
                <w:szCs w:val="28"/>
              </w:rPr>
              <w:t>2</w:t>
            </w:r>
            <w:r>
              <w:rPr>
                <w:szCs w:val="28"/>
              </w:rPr>
              <w:t xml:space="preserve"> G/L</w:t>
            </w:r>
          </w:p>
        </w:tc>
        <w:tc>
          <w:tcPr>
            <w:tcW w:w="943" w:type="pct"/>
            <w:vAlign w:val="top"/>
          </w:tcPr>
          <w:p w14:paraId="216D1E56" w14:textId="4634C8EC" w:rsidR="00AA3D59" w:rsidRPr="003C2462" w:rsidRDefault="00AA3D59" w:rsidP="00AA3D59">
            <w:pPr>
              <w:jc w:val="center"/>
              <w:rPr>
                <w:szCs w:val="28"/>
              </w:rPr>
            </w:pPr>
            <w:r>
              <w:t>143 (</w:t>
            </w:r>
            <w:r w:rsidRPr="009A00E6">
              <w:t>68</w:t>
            </w:r>
            <w:r w:rsidR="00BF6942">
              <w:t>,</w:t>
            </w:r>
            <w:r w:rsidRPr="009A00E6">
              <w:t>4%</w:t>
            </w:r>
            <w:r>
              <w:t>)</w:t>
            </w:r>
          </w:p>
        </w:tc>
        <w:tc>
          <w:tcPr>
            <w:tcW w:w="840" w:type="pct"/>
            <w:vAlign w:val="top"/>
          </w:tcPr>
          <w:p w14:paraId="7231840F" w14:textId="704C1A34" w:rsidR="00AA3D59" w:rsidRPr="003C2462" w:rsidRDefault="00AA3D59" w:rsidP="00AA3D59">
            <w:pPr>
              <w:jc w:val="center"/>
              <w:rPr>
                <w:szCs w:val="28"/>
              </w:rPr>
            </w:pPr>
            <w:r>
              <w:t>66 (</w:t>
            </w:r>
            <w:r w:rsidRPr="009A00E6">
              <w:t>31</w:t>
            </w:r>
            <w:r w:rsidR="00BF6942">
              <w:t>,</w:t>
            </w:r>
            <w:r w:rsidRPr="009A00E6">
              <w:t>6%</w:t>
            </w:r>
            <w:r>
              <w:t>)</w:t>
            </w:r>
          </w:p>
        </w:tc>
        <w:tc>
          <w:tcPr>
            <w:tcW w:w="1037" w:type="pct"/>
            <w:vMerge w:val="restart"/>
          </w:tcPr>
          <w:p w14:paraId="5EA23DEE" w14:textId="48CF522C" w:rsidR="00AA3D59" w:rsidRDefault="00AA3D59" w:rsidP="00AA3D59">
            <w:pPr>
              <w:jc w:val="center"/>
            </w:pPr>
            <w:r w:rsidRPr="000A480B">
              <w:t>2</w:t>
            </w:r>
            <w:r w:rsidR="00BF6942">
              <w:t>,</w:t>
            </w:r>
            <w:r w:rsidRPr="000A480B">
              <w:t>063</w:t>
            </w:r>
          </w:p>
          <w:p w14:paraId="63FFDAA0" w14:textId="003F98A9" w:rsidR="00AA3D59" w:rsidRPr="003C2462" w:rsidRDefault="00AA3D59" w:rsidP="00AA3D59">
            <w:pPr>
              <w:jc w:val="center"/>
            </w:pPr>
            <w:r>
              <w:t>(</w:t>
            </w:r>
            <w:r w:rsidRPr="000A480B">
              <w:t>1</w:t>
            </w:r>
            <w:r w:rsidR="00BF6942">
              <w:t>,</w:t>
            </w:r>
            <w:r w:rsidRPr="000A480B">
              <w:t>047</w:t>
            </w:r>
            <w:r>
              <w:t>-</w:t>
            </w:r>
            <w:r w:rsidRPr="000A480B">
              <w:t>4</w:t>
            </w:r>
            <w:r w:rsidR="00BF6942">
              <w:t>,</w:t>
            </w:r>
            <w:r w:rsidRPr="000A480B">
              <w:t>066</w:t>
            </w:r>
            <w:r>
              <w:t>)</w:t>
            </w:r>
          </w:p>
        </w:tc>
        <w:tc>
          <w:tcPr>
            <w:tcW w:w="608" w:type="pct"/>
            <w:vMerge w:val="restart"/>
          </w:tcPr>
          <w:p w14:paraId="69731F23" w14:textId="2ACF19C3" w:rsidR="00AA3D59" w:rsidRPr="003C2462" w:rsidRDefault="00AA3D59" w:rsidP="00AA3D59">
            <w:pPr>
              <w:jc w:val="center"/>
              <w:rPr>
                <w:szCs w:val="28"/>
              </w:rPr>
            </w:pPr>
            <w:r>
              <w:rPr>
                <w:szCs w:val="28"/>
              </w:rPr>
              <w:t>0</w:t>
            </w:r>
            <w:r w:rsidR="00BF6942">
              <w:rPr>
                <w:szCs w:val="28"/>
              </w:rPr>
              <w:t>,</w:t>
            </w:r>
            <w:r>
              <w:rPr>
                <w:szCs w:val="28"/>
              </w:rPr>
              <w:t>052</w:t>
            </w:r>
          </w:p>
        </w:tc>
      </w:tr>
      <w:tr w:rsidR="00AA3D59" w14:paraId="488BF0FE" w14:textId="77777777" w:rsidTr="001D102B">
        <w:trPr>
          <w:trHeight w:val="70"/>
        </w:trPr>
        <w:tc>
          <w:tcPr>
            <w:tcW w:w="1572" w:type="pct"/>
          </w:tcPr>
          <w:p w14:paraId="0F3F9213" w14:textId="36DF38BB" w:rsidR="00AA3D59" w:rsidRPr="003C2462" w:rsidRDefault="00AA3D59" w:rsidP="00AA3D59">
            <w:pPr>
              <w:rPr>
                <w:szCs w:val="28"/>
              </w:rPr>
            </w:pPr>
            <w:r>
              <w:rPr>
                <w:szCs w:val="28"/>
              </w:rPr>
              <w:t>≥1</w:t>
            </w:r>
            <w:r w:rsidR="00AF0428">
              <w:rPr>
                <w:szCs w:val="28"/>
              </w:rPr>
              <w:t>2</w:t>
            </w:r>
            <w:r>
              <w:rPr>
                <w:szCs w:val="28"/>
              </w:rPr>
              <w:t xml:space="preserve"> G/L</w:t>
            </w:r>
          </w:p>
        </w:tc>
        <w:tc>
          <w:tcPr>
            <w:tcW w:w="943" w:type="pct"/>
            <w:vAlign w:val="top"/>
          </w:tcPr>
          <w:p w14:paraId="14D3958F" w14:textId="60E3331D" w:rsidR="00AA3D59" w:rsidRPr="003C2462" w:rsidRDefault="00AA3D59" w:rsidP="00AA3D59">
            <w:pPr>
              <w:jc w:val="center"/>
              <w:rPr>
                <w:szCs w:val="28"/>
              </w:rPr>
            </w:pPr>
            <w:r>
              <w:t>21 (</w:t>
            </w:r>
            <w:r w:rsidRPr="001B4283">
              <w:t>51</w:t>
            </w:r>
            <w:r w:rsidR="00BF6942">
              <w:t>,</w:t>
            </w:r>
            <w:r w:rsidRPr="001B4283">
              <w:t>2%</w:t>
            </w:r>
            <w:r>
              <w:t>)</w:t>
            </w:r>
          </w:p>
        </w:tc>
        <w:tc>
          <w:tcPr>
            <w:tcW w:w="840" w:type="pct"/>
            <w:vAlign w:val="top"/>
          </w:tcPr>
          <w:p w14:paraId="141D45D6" w14:textId="5DB01CEE" w:rsidR="00AA3D59" w:rsidRPr="003C2462" w:rsidRDefault="00AA3D59" w:rsidP="00AA3D59">
            <w:pPr>
              <w:jc w:val="center"/>
              <w:rPr>
                <w:szCs w:val="28"/>
              </w:rPr>
            </w:pPr>
            <w:r>
              <w:t>20 (</w:t>
            </w:r>
            <w:r w:rsidRPr="001B4283">
              <w:t>48</w:t>
            </w:r>
            <w:r w:rsidR="00BF6942">
              <w:t>,</w:t>
            </w:r>
            <w:r w:rsidRPr="001B4283">
              <w:t>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t>bạch cầu</w:t>
            </w:r>
          </w:p>
        </w:tc>
        <w:tc>
          <w:tcPr>
            <w:tcW w:w="943" w:type="pct"/>
          </w:tcPr>
          <w:p w14:paraId="2E62B39C" w14:textId="77777777" w:rsidR="00AA3D59" w:rsidRDefault="00AA3D59" w:rsidP="001D102B">
            <w:pPr>
              <w:jc w:val="center"/>
              <w:rPr>
                <w:b/>
                <w:bCs/>
                <w:szCs w:val="28"/>
              </w:rPr>
            </w:pPr>
            <w:r>
              <w:rPr>
                <w:b/>
                <w:bCs/>
                <w:szCs w:val="28"/>
              </w:rPr>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26D7F06E" w:rsidR="00AA3D59" w:rsidRPr="003C2462" w:rsidRDefault="00AA3D59" w:rsidP="00AA3D59">
            <w:pPr>
              <w:jc w:val="center"/>
              <w:rPr>
                <w:szCs w:val="28"/>
              </w:rPr>
            </w:pPr>
            <w:r>
              <w:t>137 (</w:t>
            </w:r>
            <w:r w:rsidRPr="003D29E2">
              <w:t>65</w:t>
            </w:r>
            <w:r w:rsidR="00BF6942">
              <w:t>,</w:t>
            </w:r>
            <w:r w:rsidRPr="003D29E2">
              <w:t>6%</w:t>
            </w:r>
            <w:r>
              <w:t>)</w:t>
            </w:r>
          </w:p>
        </w:tc>
        <w:tc>
          <w:tcPr>
            <w:tcW w:w="840" w:type="pct"/>
            <w:vAlign w:val="top"/>
          </w:tcPr>
          <w:p w14:paraId="0812358E" w14:textId="4AF63D9A" w:rsidR="00AA3D59" w:rsidRPr="003C2462" w:rsidRDefault="00AA3D59" w:rsidP="00AA3D59">
            <w:pPr>
              <w:jc w:val="center"/>
              <w:rPr>
                <w:szCs w:val="28"/>
              </w:rPr>
            </w:pPr>
            <w:r>
              <w:t>72 (</w:t>
            </w:r>
            <w:r w:rsidRPr="003D29E2">
              <w:t>34</w:t>
            </w:r>
            <w:r w:rsidR="00BF6942">
              <w:t>,</w:t>
            </w:r>
            <w:r w:rsidRPr="003D29E2">
              <w:t>4%</w:t>
            </w:r>
            <w:r>
              <w:t>)</w:t>
            </w:r>
          </w:p>
        </w:tc>
        <w:tc>
          <w:tcPr>
            <w:tcW w:w="1037" w:type="pct"/>
            <w:vMerge w:val="restart"/>
          </w:tcPr>
          <w:p w14:paraId="1CC215F5" w14:textId="75F00CC0" w:rsidR="00AA3D59" w:rsidRDefault="00AA3D59" w:rsidP="00AA3D59">
            <w:pPr>
              <w:jc w:val="center"/>
            </w:pPr>
            <w:r w:rsidRPr="002F6CC2">
              <w:t>1</w:t>
            </w:r>
            <w:r w:rsidR="00BF6942">
              <w:t>,</w:t>
            </w:r>
            <w:r w:rsidRPr="002F6CC2">
              <w:t>998</w:t>
            </w:r>
          </w:p>
          <w:p w14:paraId="541BC33A" w14:textId="5A7694D5" w:rsidR="00AA3D59" w:rsidRPr="003C2462" w:rsidRDefault="00AA3D59" w:rsidP="00AA3D59">
            <w:pPr>
              <w:jc w:val="center"/>
            </w:pPr>
            <w:r>
              <w:t>(</w:t>
            </w:r>
            <w:r w:rsidRPr="002F6CC2">
              <w:t>1</w:t>
            </w:r>
            <w:r w:rsidR="00BF6942">
              <w:t>,</w:t>
            </w:r>
            <w:r w:rsidRPr="002F6CC2">
              <w:t>017</w:t>
            </w:r>
            <w:r>
              <w:t>-</w:t>
            </w:r>
            <w:r w:rsidRPr="002F6CC2">
              <w:t>3</w:t>
            </w:r>
            <w:r w:rsidR="00BF6942">
              <w:t>,</w:t>
            </w:r>
            <w:r w:rsidRPr="002F6CC2">
              <w:t>926</w:t>
            </w:r>
            <w:r>
              <w:t>)</w:t>
            </w:r>
          </w:p>
        </w:tc>
        <w:tc>
          <w:tcPr>
            <w:tcW w:w="608" w:type="pct"/>
            <w:vMerge w:val="restart"/>
          </w:tcPr>
          <w:p w14:paraId="481D5938" w14:textId="1F900886" w:rsidR="00AA3D59" w:rsidRPr="003C2462" w:rsidRDefault="00AA3D59" w:rsidP="00AA3D59">
            <w:pPr>
              <w:jc w:val="center"/>
              <w:rPr>
                <w:szCs w:val="28"/>
              </w:rPr>
            </w:pPr>
            <w:r>
              <w:rPr>
                <w:szCs w:val="28"/>
              </w:rPr>
              <w:t>0</w:t>
            </w:r>
            <w:r w:rsidR="00BF6942">
              <w:rPr>
                <w:szCs w:val="28"/>
              </w:rPr>
              <w:t>,</w:t>
            </w:r>
            <w:r>
              <w:rPr>
                <w:szCs w:val="28"/>
              </w:rPr>
              <w:t>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6D4476B0" w:rsidR="00AA3D59" w:rsidRPr="003C2462" w:rsidRDefault="00AA3D59" w:rsidP="00AA3D59">
            <w:pPr>
              <w:jc w:val="center"/>
              <w:rPr>
                <w:szCs w:val="28"/>
              </w:rPr>
            </w:pPr>
            <w:r>
              <w:t>20 (</w:t>
            </w:r>
            <w:r w:rsidRPr="00DD6693">
              <w:t>48</w:t>
            </w:r>
            <w:r w:rsidR="00BF6942">
              <w:t>,</w:t>
            </w:r>
            <w:r w:rsidRPr="00DD6693">
              <w:t>8%</w:t>
            </w:r>
            <w:r>
              <w:t>)</w:t>
            </w:r>
          </w:p>
        </w:tc>
        <w:tc>
          <w:tcPr>
            <w:tcW w:w="840" w:type="pct"/>
            <w:vAlign w:val="top"/>
          </w:tcPr>
          <w:p w14:paraId="5B74661E" w14:textId="2DAA5D6B" w:rsidR="00AA3D59" w:rsidRPr="003C2462" w:rsidRDefault="00AA3D59" w:rsidP="00AA3D59">
            <w:pPr>
              <w:jc w:val="center"/>
              <w:rPr>
                <w:szCs w:val="28"/>
              </w:rPr>
            </w:pPr>
            <w:r>
              <w:t>21 (</w:t>
            </w:r>
            <w:r w:rsidRPr="00DD6693">
              <w:t>51</w:t>
            </w:r>
            <w:r w:rsidR="00BF6942">
              <w:t>,</w:t>
            </w:r>
            <w:r w:rsidRPr="00DD6693">
              <w:t>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1779E604" w14:textId="7AA3EC98" w:rsidR="00151CFF" w:rsidRDefault="001A1092" w:rsidP="00696AF1">
      <w:pPr>
        <w:tabs>
          <w:tab w:val="left" w:pos="2400"/>
        </w:tabs>
        <w:spacing w:before="160"/>
      </w:pPr>
      <w:r>
        <w:t xml:space="preserve">Nhận xét: </w:t>
      </w:r>
      <w:r w:rsidR="00AA3D59">
        <w:t>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00BF6942">
        <w:t>,</w:t>
      </w:r>
      <w:r>
        <w:t>0</w:t>
      </w:r>
      <w:r w:rsidR="00085D87">
        <w:t>52</w:t>
      </w:r>
      <w:r>
        <w:t>.</w:t>
      </w:r>
      <w:r w:rsidR="00696AF1">
        <w:t xml:space="preserve"> </w:t>
      </w:r>
      <w:r w:rsidR="00AA3D59">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151CFF">
        <w:t xml:space="preserve">. Sự khác biệt chưa có ý nghĩa thống kê với p </w:t>
      </w:r>
      <w:r w:rsidR="00A22B6D">
        <w:t>=</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6F2A737F" w:rsidR="00334897" w:rsidRDefault="00334897" w:rsidP="00334897">
      <w:pPr>
        <w:pStyle w:val="Caption"/>
        <w:rPr>
          <w:bCs/>
        </w:rPr>
      </w:pPr>
      <w:bookmarkStart w:id="102" w:name="_Toc13456989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74F3E00E" w:rsidR="006F7005" w:rsidRPr="003C2462" w:rsidRDefault="006F7005" w:rsidP="006F7005">
            <w:pPr>
              <w:jc w:val="center"/>
              <w:rPr>
                <w:szCs w:val="28"/>
              </w:rPr>
            </w:pPr>
            <w:r>
              <w:t>154 (</w:t>
            </w:r>
            <w:r w:rsidRPr="00B07ED0">
              <w:t>65</w:t>
            </w:r>
            <w:r w:rsidR="00BF6942">
              <w:t>,</w:t>
            </w:r>
            <w:r w:rsidRPr="00B07ED0">
              <w:t>8%</w:t>
            </w:r>
            <w:r>
              <w:t>)</w:t>
            </w:r>
          </w:p>
        </w:tc>
        <w:tc>
          <w:tcPr>
            <w:tcW w:w="840" w:type="pct"/>
            <w:vAlign w:val="top"/>
          </w:tcPr>
          <w:p w14:paraId="21F78403" w14:textId="2DBA56E8" w:rsidR="006F7005" w:rsidRPr="003C2462" w:rsidRDefault="006F7005" w:rsidP="006F7005">
            <w:pPr>
              <w:jc w:val="center"/>
              <w:rPr>
                <w:szCs w:val="28"/>
              </w:rPr>
            </w:pPr>
            <w:r>
              <w:t>80 (</w:t>
            </w:r>
            <w:r w:rsidRPr="00B07ED0">
              <w:t>34</w:t>
            </w:r>
            <w:r w:rsidR="00BF6942">
              <w:t>,</w:t>
            </w:r>
            <w:r w:rsidRPr="00B07ED0">
              <w:t>2%</w:t>
            </w:r>
            <w:r>
              <w:t>)</w:t>
            </w:r>
          </w:p>
        </w:tc>
        <w:tc>
          <w:tcPr>
            <w:tcW w:w="1037" w:type="pct"/>
            <w:vMerge w:val="restart"/>
          </w:tcPr>
          <w:p w14:paraId="2295D882" w14:textId="2D391E7B" w:rsidR="006F7005" w:rsidRDefault="006F7005" w:rsidP="006F7005">
            <w:pPr>
              <w:jc w:val="center"/>
            </w:pPr>
            <w:r w:rsidRPr="000921AB">
              <w:t>1</w:t>
            </w:r>
            <w:r w:rsidR="00BF6942">
              <w:t>,</w:t>
            </w:r>
            <w:r w:rsidRPr="000921AB">
              <w:t>155</w:t>
            </w:r>
          </w:p>
          <w:p w14:paraId="4A7CAEA0" w14:textId="269EEDA3" w:rsidR="006F7005" w:rsidRPr="003C2462" w:rsidRDefault="006F7005" w:rsidP="006F7005">
            <w:pPr>
              <w:jc w:val="center"/>
            </w:pPr>
            <w:r>
              <w:t>(0</w:t>
            </w:r>
            <w:r w:rsidR="00BF6942">
              <w:t>,</w:t>
            </w:r>
            <w:r w:rsidRPr="000921AB">
              <w:t>405</w:t>
            </w:r>
            <w:r>
              <w:t>-</w:t>
            </w:r>
            <w:r w:rsidRPr="000921AB">
              <w:t>3</w:t>
            </w:r>
            <w:r w:rsidR="00BF6942">
              <w:t>,</w:t>
            </w:r>
            <w:r w:rsidRPr="000921AB">
              <w:t>292</w:t>
            </w:r>
            <w:r>
              <w:t>)</w:t>
            </w:r>
          </w:p>
        </w:tc>
        <w:tc>
          <w:tcPr>
            <w:tcW w:w="608" w:type="pct"/>
            <w:vMerge w:val="restart"/>
          </w:tcPr>
          <w:p w14:paraId="2C441761" w14:textId="7849E8C2" w:rsidR="006F7005" w:rsidRPr="003C2462" w:rsidRDefault="006F7005" w:rsidP="006F7005">
            <w:pPr>
              <w:jc w:val="center"/>
              <w:rPr>
                <w:szCs w:val="28"/>
              </w:rPr>
            </w:pPr>
            <w:r>
              <w:rPr>
                <w:szCs w:val="28"/>
              </w:rPr>
              <w:t>1</w:t>
            </w:r>
            <w:r w:rsidR="00BF6942">
              <w:rPr>
                <w:szCs w:val="28"/>
              </w:rPr>
              <w:t>,</w:t>
            </w:r>
            <w:r>
              <w:rPr>
                <w:szCs w:val="28"/>
              </w:rPr>
              <w:t>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51E65CE8" w:rsidR="006F7005" w:rsidRPr="003C2462" w:rsidRDefault="006F7005" w:rsidP="006F7005">
            <w:pPr>
              <w:jc w:val="center"/>
              <w:rPr>
                <w:szCs w:val="28"/>
              </w:rPr>
            </w:pPr>
            <w:r>
              <w:t>10 (</w:t>
            </w:r>
            <w:r w:rsidRPr="0010519F">
              <w:t>62</w:t>
            </w:r>
            <w:r w:rsidR="00BF6942">
              <w:t>,</w:t>
            </w:r>
            <w:r w:rsidRPr="0010519F">
              <w:t>5%</w:t>
            </w:r>
            <w:r>
              <w:t>)</w:t>
            </w:r>
          </w:p>
        </w:tc>
        <w:tc>
          <w:tcPr>
            <w:tcW w:w="840" w:type="pct"/>
            <w:vAlign w:val="top"/>
          </w:tcPr>
          <w:p w14:paraId="28B96967" w14:textId="113FF191" w:rsidR="006F7005" w:rsidRPr="003C2462" w:rsidRDefault="006F7005" w:rsidP="006F7005">
            <w:pPr>
              <w:jc w:val="center"/>
              <w:rPr>
                <w:szCs w:val="28"/>
              </w:rPr>
            </w:pPr>
            <w:r>
              <w:t>6 (</w:t>
            </w:r>
            <w:r w:rsidRPr="0010519F">
              <w:t>37</w:t>
            </w:r>
            <w:r w:rsidR="00BF6942">
              <w:t>,</w:t>
            </w:r>
            <w:r w:rsidRPr="0010519F">
              <w:t>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214381C4" w:rsidR="006F7005" w:rsidRPr="003C2462" w:rsidRDefault="006F7005" w:rsidP="006F7005">
            <w:pPr>
              <w:jc w:val="center"/>
              <w:rPr>
                <w:szCs w:val="28"/>
              </w:rPr>
            </w:pPr>
            <w:r>
              <w:t>149 (</w:t>
            </w:r>
            <w:r w:rsidRPr="000F2787">
              <w:t>63</w:t>
            </w:r>
            <w:r w:rsidR="00BF6942">
              <w:t>,</w:t>
            </w:r>
            <w:r w:rsidRPr="000F2787">
              <w:t>7%</w:t>
            </w:r>
            <w:r>
              <w:t>)</w:t>
            </w:r>
          </w:p>
        </w:tc>
        <w:tc>
          <w:tcPr>
            <w:tcW w:w="840" w:type="pct"/>
            <w:vAlign w:val="top"/>
          </w:tcPr>
          <w:p w14:paraId="6CE7F716" w14:textId="6DA5FD5E" w:rsidR="006F7005" w:rsidRPr="003C2462" w:rsidRDefault="006F7005" w:rsidP="006F7005">
            <w:pPr>
              <w:jc w:val="center"/>
              <w:rPr>
                <w:szCs w:val="28"/>
              </w:rPr>
            </w:pPr>
            <w:r>
              <w:t>85 (</w:t>
            </w:r>
            <w:r w:rsidRPr="000F2787">
              <w:t>36</w:t>
            </w:r>
            <w:r w:rsidR="00BF6942">
              <w:t>,</w:t>
            </w:r>
            <w:r w:rsidRPr="000F2787">
              <w:t>3%</w:t>
            </w:r>
            <w:r>
              <w:t>)</w:t>
            </w:r>
          </w:p>
        </w:tc>
        <w:tc>
          <w:tcPr>
            <w:tcW w:w="1037" w:type="pct"/>
            <w:vMerge w:val="restart"/>
          </w:tcPr>
          <w:p w14:paraId="44E51D37" w14:textId="5F2113B7" w:rsidR="006F7005" w:rsidRDefault="006F7005" w:rsidP="006F7005">
            <w:pPr>
              <w:jc w:val="center"/>
            </w:pPr>
            <w:r w:rsidRPr="00C64054">
              <w:t>1</w:t>
            </w:r>
            <w:r w:rsidR="00BF6942">
              <w:t>,</w:t>
            </w:r>
            <w:r w:rsidRPr="00C64054">
              <w:t>753</w:t>
            </w:r>
          </w:p>
          <w:p w14:paraId="64E3FC04" w14:textId="2742B0A8" w:rsidR="006F7005" w:rsidRPr="003C2462" w:rsidRDefault="006F7005" w:rsidP="006F7005">
            <w:pPr>
              <w:jc w:val="center"/>
            </w:pPr>
            <w:r>
              <w:t>(0</w:t>
            </w:r>
            <w:r w:rsidR="00BF6942">
              <w:t>,</w:t>
            </w:r>
            <w:r w:rsidRPr="00C64054">
              <w:t>635</w:t>
            </w:r>
            <w:r>
              <w:t>-</w:t>
            </w:r>
            <w:r w:rsidRPr="00C64054">
              <w:t>4</w:t>
            </w:r>
            <w:r w:rsidR="00BF6942">
              <w:t>,</w:t>
            </w:r>
            <w:r w:rsidRPr="00C64054">
              <w:t>840</w:t>
            </w:r>
            <w:r>
              <w:t>)</w:t>
            </w:r>
          </w:p>
        </w:tc>
        <w:tc>
          <w:tcPr>
            <w:tcW w:w="608" w:type="pct"/>
            <w:vMerge w:val="restart"/>
          </w:tcPr>
          <w:p w14:paraId="194818FF" w14:textId="7809EA67" w:rsidR="006F7005" w:rsidRPr="003C2462" w:rsidRDefault="006F7005" w:rsidP="006F7005">
            <w:pPr>
              <w:jc w:val="center"/>
              <w:rPr>
                <w:szCs w:val="28"/>
              </w:rPr>
            </w:pPr>
            <w:r>
              <w:rPr>
                <w:szCs w:val="28"/>
              </w:rPr>
              <w:t>0</w:t>
            </w:r>
            <w:r w:rsidR="00BF6942">
              <w:rPr>
                <w:szCs w:val="28"/>
              </w:rPr>
              <w:t>,</w:t>
            </w:r>
            <w:r>
              <w:rPr>
                <w:szCs w:val="28"/>
              </w:rPr>
              <w:t>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t>Có</w:t>
            </w:r>
          </w:p>
        </w:tc>
        <w:tc>
          <w:tcPr>
            <w:tcW w:w="943" w:type="pct"/>
            <w:vAlign w:val="top"/>
          </w:tcPr>
          <w:p w14:paraId="6E18459D" w14:textId="5258AB22" w:rsidR="006F7005" w:rsidRPr="003C2462" w:rsidRDefault="006F7005" w:rsidP="006F7005">
            <w:pPr>
              <w:jc w:val="center"/>
              <w:rPr>
                <w:szCs w:val="28"/>
              </w:rPr>
            </w:pPr>
            <w:r>
              <w:t>8 (</w:t>
            </w:r>
            <w:r w:rsidRPr="00A06C38">
              <w:t>50</w:t>
            </w:r>
            <w:r w:rsidR="00BF6942">
              <w:t>,</w:t>
            </w:r>
            <w:r w:rsidRPr="00A06C38">
              <w:t>0%</w:t>
            </w:r>
            <w:r>
              <w:t>)</w:t>
            </w:r>
          </w:p>
        </w:tc>
        <w:tc>
          <w:tcPr>
            <w:tcW w:w="840" w:type="pct"/>
            <w:vAlign w:val="top"/>
          </w:tcPr>
          <w:p w14:paraId="3433777F" w14:textId="504AD4FA" w:rsidR="006F7005" w:rsidRPr="003C2462" w:rsidRDefault="006F7005" w:rsidP="006F7005">
            <w:pPr>
              <w:jc w:val="center"/>
              <w:rPr>
                <w:szCs w:val="28"/>
              </w:rPr>
            </w:pPr>
            <w:r>
              <w:t>8 (</w:t>
            </w:r>
            <w:r w:rsidRPr="00A06C38">
              <w:t>50</w:t>
            </w:r>
            <w:r w:rsidR="00BF6942">
              <w:t>,</w:t>
            </w:r>
            <w:r w:rsidRPr="00A06C38">
              <w:t>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59F2C68D" w14:textId="266F0661" w:rsidR="00334897" w:rsidRPr="00334897" w:rsidRDefault="00817CDB" w:rsidP="00A21F9B">
      <w:pPr>
        <w:tabs>
          <w:tab w:val="left" w:pos="2400"/>
        </w:tabs>
        <w:spacing w:before="160"/>
      </w:pPr>
      <w:r>
        <w:lastRenderedPageBreak/>
        <w:t xml:space="preserve">Nhận xét: </w:t>
      </w:r>
      <w:r w:rsidR="00357C59">
        <w:t xml:space="preserve">Đ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t xml:space="preserve">. Sự khác biệt chưa có ý nghĩa thống kê với p </w:t>
      </w:r>
      <w:r w:rsidR="00A22B6D">
        <w:t>=</w:t>
      </w:r>
      <w:r w:rsidR="00A01933">
        <w:t>1</w:t>
      </w:r>
      <w:r w:rsidR="00BF6942">
        <w:t>,</w:t>
      </w:r>
      <w:r w:rsidR="00A01933">
        <w:t>000</w:t>
      </w:r>
      <w:r>
        <w:t>.</w:t>
      </w:r>
      <w:r w:rsidR="00A21F9B">
        <w:t xml:space="preserve"> </w:t>
      </w:r>
      <w:r w:rsidR="00357C59">
        <w:t xml:space="preserve">Đánh giá TTDD </w:t>
      </w:r>
      <w:r w:rsidR="003525F9">
        <w:t xml:space="preserve">t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3525F9">
        <w:t xml:space="preserve">. Sự khác biệt chưa có ý nghĩa thống kê với p </w:t>
      </w:r>
      <w:r w:rsidR="00A22B6D">
        <w:t>=</w:t>
      </w:r>
      <w:r w:rsidR="00102FAB">
        <w:t>0</w:t>
      </w:r>
      <w:r w:rsidR="00BF6942">
        <w:t>,</w:t>
      </w:r>
      <w:r w:rsidR="00102FAB">
        <w:t>408</w:t>
      </w:r>
      <w:r w:rsidR="003525F9">
        <w:t>.</w:t>
      </w:r>
      <w:bookmarkEnd w:id="72"/>
      <w:r w:rsidR="00334897">
        <w:rPr>
          <w:bCs/>
          <w:iCs/>
          <w:spacing w:val="-8"/>
          <w:lang w:eastAsia="zh-CN"/>
        </w:rPr>
        <w:br w:type="page"/>
      </w:r>
    </w:p>
    <w:p w14:paraId="7D22E39E" w14:textId="17518E9C" w:rsidR="00C57DFE" w:rsidRPr="00C57DFE" w:rsidRDefault="00233AEA" w:rsidP="00C23165">
      <w:pPr>
        <w:pStyle w:val="Heading1"/>
      </w:pPr>
      <w:bookmarkStart w:id="103" w:name="_Toc134532709"/>
      <w:r>
        <w:lastRenderedPageBreak/>
        <w:t>– BÀN LUẬN</w:t>
      </w:r>
      <w:bookmarkEnd w:id="85"/>
      <w:bookmarkEnd w:id="103"/>
    </w:p>
    <w:p w14:paraId="62722FB2" w14:textId="75C95F8D" w:rsidR="00B02FA7" w:rsidRDefault="00B02FA7" w:rsidP="001247DF">
      <w:pPr>
        <w:pStyle w:val="Heading2"/>
      </w:pPr>
      <w:bookmarkStart w:id="104" w:name="_Toc134532710"/>
      <w:r>
        <w:t>4.</w:t>
      </w:r>
      <w:r w:rsidR="003958BE">
        <w:t>1</w:t>
      </w:r>
      <w:r>
        <w:t xml:space="preserve">. Đặc điểm về tình trạng dinh dưỡng </w:t>
      </w:r>
      <w:r w:rsidR="00734960">
        <w:t>của</w:t>
      </w:r>
      <w:r>
        <w:t xml:space="preserve"> đối tượng nghiên cứu</w:t>
      </w:r>
      <w:bookmarkEnd w:id="104"/>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77777777" w:rsidR="0017780F" w:rsidRDefault="007D1E86" w:rsidP="007D1E86">
      <w:r>
        <w:t xml:space="preserve">Đánh giá TTDD theo BMI trên 250 bệnh nhân, </w:t>
      </w:r>
      <w:r w:rsidR="00D73A8B">
        <w:t xml:space="preserve">tỷ lệ nhóm có BMI bình thường hoặc cao là 65,6% cao gấp 1,9 lần nhóm bị SDD là 34,4%. Trong đó </w:t>
      </w:r>
      <w:r w:rsidR="003B1662">
        <w:t xml:space="preserve">SDD độ I </w:t>
      </w:r>
      <w:r w:rsidR="00C43E30">
        <w:t>chiếm</w:t>
      </w:r>
      <w:r w:rsidR="003B1662">
        <w:t xml:space="preserve"> 17,2% (43 bệnh nhân), SDD độ II chiếm 8,8% (22 bệnh nhân), SDD độ III chiếm 8,4% (21 bệnh nhân) và 65,6% (164 bệnh nhân) không bị SDD; trung bình BMI 19,6 ± 2,89</w:t>
      </w:r>
      <w:r>
        <w:t>.</w:t>
      </w:r>
    </w:p>
    <w:p w14:paraId="79620809" w14:textId="4D7AA090"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mắc SDD ở bệnh nhân lao mới tại tỉnh Đồng Tháp là 36,68% </w:t>
      </w:r>
      <w:r w:rsidR="005F65C1">
        <w:fldChar w:fldCharType="begin"/>
      </w:r>
      <w:r w:rsidR="005F65C1">
        <w:instrText xml:space="preserve"> ADDIN EN.CITE &lt;EndNote&gt;&lt;Cite&gt;&lt;Author&gt;Trần&lt;/Author&gt;&lt;Year&gt;2023&lt;/Year&gt;&lt;RecNum&gt;85&lt;/RecNum&gt;&lt;DisplayText&gt;[48]&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F65C1">
        <w:fldChar w:fldCharType="separate"/>
      </w:r>
      <w:r w:rsidR="005F65C1">
        <w:t>[48]</w:t>
      </w:r>
      <w:r w:rsidR="005F65C1">
        <w:fldChar w:fldCharType="end"/>
      </w:r>
      <w:r w:rsidR="005F65C1">
        <w:t xml:space="preserve">. </w:t>
      </w:r>
      <w:r w:rsidR="00D36F9F">
        <w:t>Tuy nhiên thấp hơn</w:t>
      </w:r>
      <w:r w:rsidR="00E0115F">
        <w:t xml:space="preserve"> ít</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mắc SDD trong đó SDD độ I, độ II, độ III tương ứng là 15,6%, 15,6% và 24% </w:t>
      </w:r>
      <w:r w:rsidR="002D13F7">
        <w:fldChar w:fldCharType="begin"/>
      </w:r>
      <w:r w:rsidR="002D13F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2D13F7">
        <w:t>[8]</w:t>
      </w:r>
      <w:r w:rsidR="002D13F7">
        <w:fldChar w:fldCharType="end"/>
      </w:r>
      <w:r w:rsidR="00C917C1">
        <w:t xml:space="preserve"> hay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1D7FD4">
        <w:t>mắc</w:t>
      </w:r>
      <w:r w:rsidR="00F01D9A">
        <w:t xml:space="preserve"> SDD,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6B3437">
        <w:t>; trung bình BMI là 17,23</w:t>
      </w:r>
      <w:r w:rsidR="0093043C">
        <w:t xml:space="preserve"> </w: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 </w:instrTex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DATA </w:instrText>
      </w:r>
      <w:r w:rsidR="00F87015">
        <w:fldChar w:fldCharType="end"/>
      </w:r>
      <w:r w:rsidR="00F87015">
        <w:fldChar w:fldCharType="separate"/>
      </w:r>
      <w:r w:rsidR="00F87015">
        <w:t>[10]</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0%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 </w:instrTex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DATA </w:instrText>
      </w:r>
      <w:r w:rsidR="00D06407">
        <w:fldChar w:fldCharType="end"/>
      </w:r>
      <w:r w:rsidR="00D06407">
        <w:fldChar w:fldCharType="separate"/>
      </w:r>
      <w:r w:rsidR="00D06407">
        <w:t>[49]</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tỉnh trong khi nghiên cứu trên được tiến hành tại bệnh viện tuyến trung ương, nơi tập trung nhiều bệnh nhân nặng và phức tạp hơn làm cho tỷ lệ SDD theo SGA cao hơn. </w:t>
      </w:r>
      <w:r w:rsidR="008D1C93">
        <w:t>Theo n</w:t>
      </w:r>
      <w:r w:rsidR="00E51900">
        <w:t>ghiên cứu của</w:t>
      </w:r>
      <w:r w:rsidR="00612D79">
        <w:t xml:space="preserve"> </w:t>
      </w:r>
      <w:r w:rsidR="00612D79" w:rsidRPr="00612D79">
        <w:t>Huang-Shen Lin</w:t>
      </w:r>
      <w:r w:rsidR="00140C1C">
        <w:t xml:space="preserve"> (2019) có 27,7% bệnh nhân mắc SDD, </w:t>
      </w:r>
      <w:r w:rsidR="00636BEB">
        <w:t>BMI trung bình là 21,4</w:t>
      </w:r>
      <w:r w:rsidR="00612D79">
        <w:t xml:space="preserve"> </w:t>
      </w:r>
      <w:r w:rsidR="00612D79">
        <w:fldChar w:fldCharType="begin"/>
      </w:r>
      <w:r w:rsidR="00612D79">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612D79">
        <w:t>[50]</w:t>
      </w:r>
      <w:r w:rsidR="00612D79">
        <w:fldChar w:fldCharType="end"/>
      </w:r>
      <w:r w:rsidR="00BC23E9">
        <w:t xml:space="preserve">. </w:t>
      </w:r>
      <w:r w:rsidR="00B130A4" w:rsidRPr="00B130A4">
        <w:t xml:space="preserve">Theo Berhanu Elfu Feleke (2019), tỷ lệ bệnh nhân </w:t>
      </w:r>
      <w:r w:rsidR="00B130A4" w:rsidRPr="00B130A4">
        <w:lastRenderedPageBreak/>
        <w:t xml:space="preserve">SDD theo BMI là 50% [3]. </w:t>
      </w:r>
      <w:r w:rsidR="00B130A4">
        <w:t>N</w:t>
      </w:r>
      <w:r w:rsidR="00B130A4" w:rsidRPr="00B130A4">
        <w:t>ghiên cứu của Lal M. Gurung (2018), có hơn 1/3 bệnh nhân lao mắc SDD theo BMI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r w:rsidR="00C31B4E">
        <w:t xml:space="preserve"> </w:t>
      </w:r>
      <w:r w:rsidR="002F08C2">
        <w:t xml:space="preserve">Theo </w:t>
      </w:r>
      <w:r w:rsidR="00120176" w:rsidRPr="00120176">
        <w:t>Beatrice</w:t>
      </w:r>
      <w:r w:rsidR="00120176">
        <w:t xml:space="preserve"> </w:t>
      </w:r>
      <w:r w:rsidR="00120176" w:rsidRPr="00120176">
        <w:t>B.</w:t>
      </w:r>
      <w:r w:rsidR="00120176">
        <w:t xml:space="preserve"> </w:t>
      </w:r>
      <w:r w:rsidR="00120176" w:rsidRPr="00120176">
        <w:t>Musuenge</w:t>
      </w:r>
      <w:r w:rsidR="00120176">
        <w:t xml:space="preserve"> (2020) có </w:t>
      </w:r>
      <w:r w:rsidR="00120176" w:rsidRPr="00120176">
        <w:t>35.8</w:t>
      </w:r>
      <w:r w:rsidR="00120176">
        <w:t xml:space="preserve">% bệnh nhân mắc SDD, trong đó </w:t>
      </w:r>
      <w:r w:rsidR="0090227E">
        <w:t>SDD độ I, độ II, độ III lần lượt là</w:t>
      </w:r>
      <w:r w:rsidR="005518D2">
        <w:t xml:space="preserve"> 19,5%, 8,9% và 7,3%</w:t>
      </w:r>
      <w:r w:rsidR="00C31B4E">
        <w:t>, tương đồng với nghiên cứu của chúng tôi</w:t>
      </w:r>
      <w:r w:rsidR="0090227E">
        <w:t xml:space="preserve"> </w: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 </w:instrTex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DATA </w:instrText>
      </w:r>
      <w:r w:rsidR="00120176">
        <w:fldChar w:fldCharType="end"/>
      </w:r>
      <w:r w:rsidR="00120176">
        <w:fldChar w:fldCharType="separate"/>
      </w:r>
      <w:r w:rsidR="00120176">
        <w:t>[51]</w:t>
      </w:r>
      <w:r w:rsidR="00120176">
        <w:fldChar w:fldCharType="end"/>
      </w:r>
      <w:r w:rsidR="00120176">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18B778D2" w:rsidR="00C33023" w:rsidRDefault="003E3BF5" w:rsidP="004579C1">
      <w:r>
        <w:t xml:space="preserve">Đánh giá TTDD </w:t>
      </w:r>
      <w:r w:rsidR="00A0474F">
        <w:t>dựa vào chỉ số</w:t>
      </w:r>
      <w:r>
        <w:t xml:space="preserve"> SGA</w:t>
      </w:r>
      <w:r w:rsidR="008110BB">
        <w:t>,</w:t>
      </w:r>
      <w:r>
        <w:t xml:space="preserve"> </w:t>
      </w:r>
      <w:r w:rsidR="004579C1">
        <w:t xml:space="preserve">tỷ lệ nhóm có SGA bình thường là 62,8% cao hơn 1,7 lần nhóm có SGA mắc SDD là 37,2%. Từ kết quả </w:t>
      </w:r>
      <w:r>
        <w:t>thấy rằng có 62,8%</w:t>
      </w:r>
      <w:r w:rsidR="00815AA1">
        <w:t xml:space="preserve"> bệnh nhân </w:t>
      </w:r>
      <w:r w:rsidR="00514834">
        <w:t>thuộc</w:t>
      </w:r>
      <w:r>
        <w:t xml:space="preserve"> SGA A (biểu hiện bình thường), SGA B (SDD nhẹ đến trung bình)</w:t>
      </w:r>
      <w:r w:rsidR="00E36874">
        <w:t xml:space="preserve"> chi</w:t>
      </w:r>
      <w:r w:rsidR="009C6F2E">
        <w:t>ếm 32,0%</w:t>
      </w:r>
      <w:r>
        <w:t xml:space="preserve"> và SGA C (SDD nặng)</w:t>
      </w:r>
      <w:r w:rsidR="005A4968">
        <w:t xml:space="preserve"> chiếm 5,2%</w:t>
      </w:r>
      <w:r w:rsidR="00FE03FD">
        <w:t>.</w:t>
      </w:r>
    </w:p>
    <w:p w14:paraId="0CACD3C0" w14:textId="69C4DCA4" w:rsidR="00D85A2D" w:rsidRDefault="007F7045" w:rsidP="00F73069">
      <w:r>
        <w:t>Kết quả</w:t>
      </w:r>
      <w:r w:rsidRPr="007F7045">
        <w:t xml:space="preserve"> này nằm trong</w:t>
      </w:r>
      <w:r>
        <w:t xml:space="preserve"> </w:t>
      </w:r>
      <w:r w:rsidRPr="007F7045">
        <w:t>khoảng dao d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 </w:instrText>
      </w:r>
      <w:r w:rsidR="00120176">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DATA </w:instrText>
      </w:r>
      <w:r w:rsidR="00120176">
        <w:fldChar w:fldCharType="end"/>
      </w:r>
      <w:r w:rsidR="00EE6572">
        <w:fldChar w:fldCharType="separate"/>
      </w:r>
      <w:r w:rsidR="00120176">
        <w:t>[52, 53]</w:t>
      </w:r>
      <w:r w:rsidR="00EE6572">
        <w:fldChar w:fldCharType="end"/>
      </w:r>
      <w:r>
        <w:t>.</w:t>
      </w:r>
      <w:r w:rsidRPr="007F7045">
        <w:t xml:space="preserve"> </w:t>
      </w:r>
      <w:r w:rsidR="00C33023">
        <w:t>Nghiên cứu của Đoàn Duy Tân (2021), tỷ lệ bệnh nhân</w:t>
      </w:r>
      <w:r w:rsidR="00513313">
        <w:t xml:space="preserve"> mắc</w:t>
      </w:r>
      <w:r w:rsidR="00C33023">
        <w:t xml:space="preserve"> SDD theo SGA là 66,6% trong đó SGA B chiếm 58,3% và SGA C chiếm 8,4% </w:t>
      </w:r>
      <w:r w:rsidR="00C33023">
        <w:fldChar w:fldCharType="begin"/>
      </w:r>
      <w:r w:rsidR="00C33023">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C33023">
        <w:t>[8]</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8A6825">
        <w:t xml:space="preserve"> với SGA B và SGA C lần lượt là </w:t>
      </w:r>
      <w:r w:rsidR="0093668B">
        <w:t>46,6%, 9,5%</w:t>
      </w:r>
      <w:r w:rsidR="008A2A69">
        <w:t xml:space="preserve"> </w: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 </w:instrTex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DATA </w:instrText>
      </w:r>
      <w:r w:rsidR="00760A15">
        <w:fldChar w:fldCharType="end"/>
      </w:r>
      <w:r w:rsidR="00760A15">
        <w:fldChar w:fldCharType="separate"/>
      </w:r>
      <w:r w:rsidR="00760A15">
        <w:t>[10]</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120176">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120176">
        <w:t>[54]</w:t>
      </w:r>
      <w:r w:rsidR="00896E5A">
        <w:fldChar w:fldCharType="end"/>
      </w:r>
      <w:r w:rsidR="00AF4B80">
        <w:t>, kết quả này tương đồng với nghiên cứu của chúng tôi</w:t>
      </w:r>
      <w:r w:rsidR="009813BF">
        <w:t>.</w:t>
      </w:r>
    </w:p>
    <w:p w14:paraId="074FB1D8" w14:textId="5EA787A7" w:rsidR="00AB52A6" w:rsidRPr="003E3BF5" w:rsidRDefault="00AB52A6" w:rsidP="003E3BF5">
      <w:commentRangeStart w:id="105"/>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rsidR="00E71D52">
        <w:t>Sự khác biệt</w:t>
      </w:r>
      <w:r>
        <w:t xml:space="preserve"> là do dinh </w:t>
      </w:r>
      <w:r>
        <w:lastRenderedPageBreak/>
        <w:t>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bệnh nhân SDD theo SGA có những triệu chứng này thậm chí có thể xuất hiện ở những bệnh nhân thừa cân - béo phì nhưng chỉ số BMI lại hoàn toàn bình thường.</w:t>
      </w:r>
      <w:commentRangeEnd w:id="105"/>
      <w:r w:rsidR="003752EC">
        <w:rPr>
          <w:rStyle w:val="CommentReference"/>
        </w:rPr>
        <w:commentReference w:id="105"/>
      </w:r>
    </w:p>
    <w:p w14:paraId="6C794D11" w14:textId="2AA0AB00" w:rsidR="00B12079" w:rsidRDefault="00B12079" w:rsidP="007D1E86">
      <w:pPr>
        <w:pStyle w:val="Heading3"/>
      </w:pPr>
      <w:r>
        <w:t>4.1.3. Đặc điểm suy dinh dưỡng theo nhóm tuổi</w:t>
      </w:r>
    </w:p>
    <w:p w14:paraId="633DC7FD" w14:textId="79D7E10E" w:rsidR="00863295" w:rsidRDefault="00056639" w:rsidP="00853AD1">
      <w:pPr>
        <w:spacing w:before="160"/>
      </w:pPr>
      <w:r>
        <w:t>Kết quả đ</w:t>
      </w:r>
      <w:r w:rsidR="00D96DD6">
        <w:t xml:space="preserve">ánh giá </w:t>
      </w:r>
      <w:r w:rsidR="00885BD4">
        <w:t>SDD</w:t>
      </w:r>
      <w:r w:rsidR="00D96DD6">
        <w:t xml:space="preserve"> theo BMI, </w:t>
      </w:r>
      <w:r w:rsidR="00E97DB8">
        <w:t xml:space="preserve">trong các bệnh nhân mắc SDD </w:t>
      </w:r>
      <w:r w:rsidR="00D96DD6">
        <w:t>nhóm ≥60 tuổi chiếm tỷ lệ SDD cao nhất là 30,2%</w:t>
      </w:r>
      <w:r w:rsidR="00265589">
        <w:t xml:space="preserve">, đây cũng là nhóm tuổi có tỷ lệ SDD độ I, độ II và độ III cao nhất lần lượt là </w:t>
      </w:r>
      <w:r w:rsidR="00CB753A" w:rsidRPr="00CB753A">
        <w:t>30,2%</w:t>
      </w:r>
      <w:r w:rsidR="00CB753A">
        <w:t xml:space="preserve">, </w:t>
      </w:r>
      <w:r w:rsidR="00CB753A" w:rsidRPr="00CB753A">
        <w:t>27,3%</w:t>
      </w:r>
      <w:r w:rsidR="00CB753A">
        <w:t xml:space="preserve"> và </w:t>
      </w:r>
      <w:r w:rsidR="00CB753A" w:rsidRPr="00CB753A">
        <w:t>33,3%</w:t>
      </w:r>
      <w:r w:rsidR="009D6705">
        <w:t>; n</w:t>
      </w:r>
      <w:r w:rsidR="00D96DD6">
        <w:t>hóm có tỷ lệ SDD thấp nhất là nhóm &lt;20 tuổi chiếm 9,3%.</w:t>
      </w:r>
      <w:r w:rsidR="00853AD1">
        <w:t xml:space="preserve"> </w:t>
      </w:r>
      <w:r w:rsidR="00F30423">
        <w:t>Tương tự đ</w:t>
      </w:r>
      <w:r w:rsidR="00314067">
        <w:t>ánh giá SDD</w:t>
      </w:r>
      <w:r w:rsidR="00766449">
        <w:t xml:space="preserve"> t</w:t>
      </w:r>
      <w:r w:rsidR="00D96DD6">
        <w:t>heo SGA</w:t>
      </w:r>
      <w:r w:rsidR="00F34D7E">
        <w:t xml:space="preserve"> chúng tôi thu được kết quả</w:t>
      </w:r>
      <w:r w:rsidR="00D96DD6">
        <w:t xml:space="preserve"> nhóm ≥60 tuổi </w:t>
      </w:r>
      <w:r w:rsidR="00F30423">
        <w:t>mắc</w:t>
      </w:r>
      <w:r w:rsidR="00D96DD6">
        <w:t xml:space="preserve"> SDD cao nhất chiếm 25,8%; nhóm &lt;20 tuổi có tỉ lệ SDD thấp nhất là 3,2%.</w:t>
      </w:r>
    </w:p>
    <w:p w14:paraId="1E871C3F" w14:textId="62BA6AC1" w:rsidR="00AD298C" w:rsidRDefault="00AD298C" w:rsidP="00853AD1">
      <w:pPr>
        <w:spacing w:before="160"/>
      </w:pPr>
      <w:r>
        <w:t xml:space="preserve">Theo nghiên cứu của Theo </w:t>
      </w:r>
      <w:r w:rsidRPr="00DA0A95">
        <w:t>Beatrice</w:t>
      </w:r>
      <w:r>
        <w:t xml:space="preserve"> </w:t>
      </w:r>
      <w:r w:rsidRPr="00DA0A95">
        <w:t>B.</w:t>
      </w:r>
      <w:r>
        <w:t xml:space="preserve"> </w:t>
      </w:r>
      <w:r w:rsidRPr="00DA0A95">
        <w:t>Musuenge</w:t>
      </w:r>
      <w:r>
        <w:t xml:space="preserve"> (</w:t>
      </w:r>
      <w:r w:rsidRPr="00DA0A95">
        <w:t>2020</w:t>
      </w:r>
      <w:r>
        <w:t xml:space="preserve">), bệnh nhân lao phổi mắc SDD theo BMI ở </w:t>
      </w:r>
      <w:r w:rsidR="00085ACB">
        <w:t>nhóm 35 – 44 và 45 – 54 tuổi chiếm tỷ lệ cao nhất là 28,7%, thấp nhất là nhóm 55 – 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t>[51]</w:t>
      </w:r>
      <w:r>
        <w:fldChar w:fldCharType="end"/>
      </w:r>
      <w:r w:rsidR="00085ACB">
        <w:t>.</w:t>
      </w:r>
    </w:p>
    <w:p w14:paraId="1088533A" w14:textId="01E3AF30" w:rsidR="000928FE" w:rsidRPr="00EE33D2" w:rsidRDefault="00C75398" w:rsidP="000928FE">
      <w:pPr>
        <w:spacing w:before="160"/>
      </w:pPr>
      <w:r>
        <w:t>T</w:t>
      </w:r>
      <w:r w:rsidR="00D0116E">
        <w:t>heo</w:t>
      </w:r>
      <w:r>
        <w:t xml:space="preserve"> kết quả tr</w:t>
      </w:r>
      <w:r w:rsidR="00D0116E">
        <w:t>ong nghiên cứu của chúng tôi</w:t>
      </w:r>
      <w:r>
        <w:t xml:space="preserve"> có thể thấy rằng, nhóm ≥60 tuổi có tỷ lệ mắc SDD cao nhất,</w:t>
      </w:r>
      <w:r w:rsidR="006B54F1">
        <w:t xml:space="preserve"> </w:t>
      </w:r>
      <w:r w:rsidR="006B54F1" w:rsidRPr="006B54F1">
        <w:t>nhóm &lt;20 tuổi có tỉ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lastRenderedPageBreak/>
        <w:t>4.1.4. Đặc điểm suy dinh dưỡng theo giới</w:t>
      </w:r>
    </w:p>
    <w:p w14:paraId="50384AF1" w14:textId="2701A262" w:rsidR="00D245A3" w:rsidRDefault="00EB0DC2" w:rsidP="003C0BDE">
      <w:pPr>
        <w:spacing w:before="160"/>
      </w:pPr>
      <w:r>
        <w:t>Đánh giá SDD theo BMI, nam giới có tỷ lệ SDD là 73,3% cao hơn 2,8 lần so với nữ giới là 26,7%</w:t>
      </w:r>
      <w:r w:rsidR="00716CB7">
        <w:t xml:space="preserve"> ở những bệnh nhân mắc SDD</w:t>
      </w:r>
      <w:r>
        <w:t>, trong đó nam giới SDD độ I, độ II, độ III lần lượt là 76,7%, 72,7% và 66,7%, nữ giới SDD độ I, độ II và độ III tương ứng là 23,3%, 27,3% và 33,3%. Kết quả đánh giá theo chỉ số SGA tương tự, nam giới có tỷ lệ SDD chiếm 76,3% cao hơn 3,2 lần so với nữ giới là 23,7%.</w:t>
      </w:r>
    </w:p>
    <w:p w14:paraId="39C2E9EA" w14:textId="0D924583" w:rsidR="004B3FE4" w:rsidRDefault="004F5090" w:rsidP="003C0BDE">
      <w:pPr>
        <w:spacing w:before="160"/>
      </w:pPr>
      <w:r>
        <w:t xml:space="preserve">Kết quả nghiên cứu trên của chúng tôi đều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giữa nam </w:t>
      </w:r>
      <w:r w:rsidR="0064320D">
        <w:t xml:space="preserve">là </w:t>
      </w:r>
      <w:r w:rsidR="00F21F02">
        <w:t>68,55%</w:t>
      </w:r>
      <w:r w:rsidR="001E6AB0">
        <w:t xml:space="preserve"> (146 bệnh nhân)</w:t>
      </w:r>
      <w:r w:rsidR="00F21F02">
        <w:t xml:space="preserve"> </w:t>
      </w:r>
      <w:r w:rsidR="00066251">
        <w:t>cao gấp</w:t>
      </w:r>
      <w:r w:rsidR="0064320D">
        <w:t xml:space="preserve"> 2,18 lần so với nữ là</w:t>
      </w:r>
      <w:r w:rsidR="00066251">
        <w:t xml:space="preserve"> </w:t>
      </w:r>
      <w:r w:rsidR="00E27FEA">
        <w:t>31,45%</w:t>
      </w:r>
      <w:r w:rsidR="001E6AB0">
        <w:t xml:space="preserve"> (67 bệnh nhân)</w:t>
      </w:r>
      <w:r w:rsidR="003454D5">
        <w:t xml:space="preserve"> </w: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 </w:instrTex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DATA </w:instrText>
      </w:r>
      <w:r w:rsidR="00C847E9">
        <w:fldChar w:fldCharType="end"/>
      </w:r>
      <w:r w:rsidR="00C847E9">
        <w:fldChar w:fldCharType="separate"/>
      </w:r>
      <w:r w:rsidR="00C847E9">
        <w:t>[10]</w:t>
      </w:r>
      <w:r w:rsidR="00C847E9">
        <w:fldChar w:fldCharType="end"/>
      </w:r>
      <w:r w:rsidR="00E27FEA">
        <w:t>.</w:t>
      </w:r>
      <w:r w:rsidR="008C0AF4">
        <w:t xml:space="preserve"> </w:t>
      </w:r>
      <w:r w:rsidR="0075760D">
        <w:t xml:space="preserve">Nghiên cứu của </w:t>
      </w:r>
      <w:r w:rsidR="0075760D" w:rsidRPr="00120176">
        <w:t>Beatrice</w:t>
      </w:r>
      <w:r w:rsidR="0075760D">
        <w:t xml:space="preserve"> </w:t>
      </w:r>
      <w:r w:rsidR="0075760D" w:rsidRPr="00120176">
        <w:t>B.</w:t>
      </w:r>
      <w:r w:rsidR="0075760D">
        <w:t xml:space="preserve"> </w:t>
      </w:r>
      <w:r w:rsidR="0075760D" w:rsidRPr="00120176">
        <w:t>Musuenge</w:t>
      </w:r>
      <w:r w:rsidR="0075760D">
        <w:t xml:space="preserve"> (2020), </w:t>
      </w:r>
      <w:r w:rsidR="00711010">
        <w:t xml:space="preserve">tỷ lệ SDD </w:t>
      </w:r>
      <w:r w:rsidR="009948C3">
        <w:t xml:space="preserve">theo BMI </w:t>
      </w:r>
      <w:r w:rsidR="00711010">
        <w:t>ở nam là 62%</w:t>
      </w:r>
      <w:r w:rsidR="00066251">
        <w:t xml:space="preserve"> </w:t>
      </w:r>
      <w:r w:rsidR="00562060">
        <w:t>và</w:t>
      </w:r>
      <w:r w:rsidR="00711010">
        <w:t xml:space="preserve"> nữ là 38%</w:t>
      </w:r>
      <w:r w:rsidR="008B127D">
        <w:t xml:space="preserve"> </w: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 </w:instrTex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DATA </w:instrText>
      </w:r>
      <w:r w:rsidR="00066251">
        <w:fldChar w:fldCharType="end"/>
      </w:r>
      <w:r w:rsidR="00066251">
        <w:fldChar w:fldCharType="separate"/>
      </w:r>
      <w:r w:rsidR="00066251">
        <w:t>[51]</w:t>
      </w:r>
      <w:r w:rsidR="00066251">
        <w:fldChar w:fldCharType="end"/>
      </w:r>
      <w:r w:rsidR="00711010">
        <w:t>.</w:t>
      </w:r>
      <w:r w:rsidR="0075760D">
        <w:t xml:space="preserve"> </w:t>
      </w:r>
      <w:r w:rsidR="003213AF">
        <w:t xml:space="preserve">Theo </w:t>
      </w:r>
      <w:r w:rsidR="00645985" w:rsidRPr="00645985">
        <w:t>Berhanu</w:t>
      </w:r>
      <w:r w:rsidR="00AD67FA">
        <w:t xml:space="preserve"> </w:t>
      </w:r>
      <w:r w:rsidR="00645985" w:rsidRPr="00645985">
        <w:t>Elfu</w:t>
      </w:r>
      <w:r w:rsidR="00AD67FA">
        <w:t xml:space="preserve"> </w:t>
      </w:r>
      <w:r w:rsidR="00645985" w:rsidRPr="00645985">
        <w:t>Feleke</w:t>
      </w:r>
      <w:r w:rsidR="00645985">
        <w:t xml:space="preserve"> (2019)</w:t>
      </w:r>
      <w:r w:rsidR="00F81825">
        <w:t>, tỷ lệ SDD</w:t>
      </w:r>
      <w:r w:rsidR="00BC4443">
        <w:t xml:space="preserve"> theo BMI</w:t>
      </w:r>
      <w:r w:rsidR="00F81825">
        <w:t xml:space="preserve"> ở nam và nữ lần lượt tương ứng là </w:t>
      </w:r>
      <w:r w:rsidR="00DA6892">
        <w:t>65,94%</w:t>
      </w:r>
      <w:r w:rsidR="00DA2D3C">
        <w:t xml:space="preserve"> (633 bệnh nhân)</w:t>
      </w:r>
      <w:r w:rsidR="00DA6892">
        <w:t xml:space="preserve"> và 34,06%</w:t>
      </w:r>
      <w:r w:rsidR="00DA2D3C">
        <w:t xml:space="preserve"> (327 bệnh nhân)</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Theo </w:t>
      </w:r>
      <w:r w:rsidR="00A922AA" w:rsidRPr="00A922AA">
        <w:t>SanchitaSubedi</w:t>
      </w:r>
      <w:r w:rsidR="00A922AA">
        <w:t xml:space="preserve"> (</w:t>
      </w:r>
      <w:r w:rsidR="00A922AA" w:rsidRPr="00A922AA">
        <w:t>2019</w:t>
      </w:r>
      <w:r w:rsidR="00A922AA">
        <w:t>), cho kết quả tỷ lệ SDD theo</w:t>
      </w:r>
      <w:r w:rsidR="00687354">
        <w:t xml:space="preserve"> BMI gi</w:t>
      </w:r>
      <w:r w:rsidR="00132C37">
        <w:t>ữa</w:t>
      </w:r>
      <w:r w:rsidR="00A922AA">
        <w:t xml:space="preserve"> nam và nữ tương ứng là </w:t>
      </w:r>
      <w:r w:rsidR="002500A3">
        <w:t>59,52%</w:t>
      </w:r>
      <w:r w:rsidR="008C6913">
        <w:t xml:space="preserve"> (25 bệnh nhân)</w:t>
      </w:r>
      <w:r w:rsidR="002500A3">
        <w:t xml:space="preserve"> và 40,48% </w:t>
      </w:r>
      <w:r w:rsidR="008C6913">
        <w:t>(17 bệnh nhân)</w:t>
      </w:r>
      <w:r w:rsidR="00D33AFE">
        <w:t xml:space="preserve"> </w:t>
      </w:r>
      <w:r w:rsidR="007D27A9">
        <w:fldChar w:fldCharType="begin"/>
      </w:r>
      <w:r w:rsidR="007D27A9">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7D27A9">
        <w:t>[54]</w:t>
      </w:r>
      <w:r w:rsidR="007D27A9">
        <w:fldChar w:fldCharType="end"/>
      </w:r>
      <w:r w:rsidR="007D27A9">
        <w:t>.</w:t>
      </w:r>
    </w:p>
    <w:p w14:paraId="3A0258D4" w14:textId="2F930B84" w:rsidR="00C8250E" w:rsidRPr="00D009BE" w:rsidRDefault="00455EA9" w:rsidP="003C0BDE">
      <w:pPr>
        <w:spacing w:before="160"/>
      </w:pPr>
      <w:r w:rsidRPr="00455EA9">
        <w:t xml:space="preserve">Tỷ lệ </w:t>
      </w:r>
      <w:r>
        <w:t>SDD ở nam cao hơn nữ giới có thể</w:t>
      </w:r>
      <w:r w:rsidRPr="00455EA9">
        <w:t xml:space="preserve"> giải thích do tỷ lệ nam vốn cao hơn nữ giới. H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t>4.1.5. Đặc điểm suy dinh dưỡng theo nghề nghiệp</w:t>
      </w:r>
    </w:p>
    <w:p w14:paraId="394A5606" w14:textId="1706A812" w:rsidR="00C22401" w:rsidRDefault="00D54C29" w:rsidP="00D54C29">
      <w:pPr>
        <w:spacing w:before="160"/>
      </w:pPr>
      <w:r>
        <w:t>T</w:t>
      </w:r>
      <w:r w:rsidR="00C22401">
        <w:t xml:space="preserve">heo BMI, </w:t>
      </w:r>
      <w:r w:rsidR="00A52ACC">
        <w:t xml:space="preserve">trong số bệnh nhân mắc SDD </w:t>
      </w:r>
      <w:r w:rsidR="00C22401">
        <w:t xml:space="preserve">lao động tự do có tỷ lệ SDD nhiều nhất chiếm 57,0%; nội trợ và cán bộ công chức đều có tỉ lệ SDD thấp nhất là 3,5%. </w:t>
      </w:r>
      <w:r w:rsidR="00A33827">
        <w:t>Kết quả đánh giá SDD theo</w:t>
      </w:r>
      <w:r w:rsidR="00C22401">
        <w:t xml:space="preserve"> SGA,</w:t>
      </w:r>
      <w:r w:rsidR="0016493F" w:rsidRPr="0016493F">
        <w:t xml:space="preserve"> </w:t>
      </w:r>
      <w:r w:rsidR="0016493F">
        <w:t>trong số bệnh nhân mắc SDD</w:t>
      </w:r>
      <w:r w:rsidR="00C22401">
        <w:t xml:space="preserve"> lao động tự do có </w:t>
      </w:r>
      <w:r w:rsidR="00C22401">
        <w:lastRenderedPageBreak/>
        <w:t>tỷ lệ SDD nhiều nhất chiếm 54,8%; học sinh – sinh viên và cán bộ công chức đều có tỉ lệ SDD thấp nhất là 4,3%.</w:t>
      </w:r>
    </w:p>
    <w:p w14:paraId="51A946F9" w14:textId="0EDD3F6E" w:rsidR="00794E95" w:rsidRDefault="005453C0" w:rsidP="00D54C29">
      <w:pPr>
        <w:spacing w:before="160"/>
      </w:pPr>
      <w:r>
        <w:t xml:space="preserve">Nghiên cứu của Lê Thị Thủy (2019), </w:t>
      </w:r>
      <w:r w:rsidR="00500FD7">
        <w:t>dựa vào</w:t>
      </w:r>
      <w:r w:rsidR="006A35F6">
        <w:t xml:space="preserve"> SGA </w:t>
      </w:r>
      <w:r w:rsidR="00E97DB8">
        <w:t>nhóm bệnh nhân là công nhân</w:t>
      </w:r>
      <w:r w:rsidR="006A35F6">
        <w:t xml:space="preserve"> chiếm tỷ lệ SDD </w:t>
      </w:r>
      <w:r w:rsidR="00E97DB8">
        <w:t>cao nhất chiếm 46,7%</w:t>
      </w:r>
      <w:r w:rsidR="009A1017">
        <w:t xml:space="preserve"> (99 bệnh nhân), cán bộ công chức là 9,9% (21 bệnh nhân), thấp nhất là học sinh – sinh viên 8,0% (17 bệnh nhân)</w:t>
      </w:r>
      <w:r w:rsidR="007F4692">
        <w:t xml:space="preserve"> trong nhóm mắc SDD</w:t>
      </w:r>
      <w:r w:rsidR="00A516B4">
        <w:t xml:space="preserve"> </w: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 </w:instrTex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DATA </w:instrText>
      </w:r>
      <w:r w:rsidR="005E7480">
        <w:fldChar w:fldCharType="end"/>
      </w:r>
      <w:r w:rsidR="005E7480">
        <w:fldChar w:fldCharType="separate"/>
      </w:r>
      <w:r w:rsidR="005E7480">
        <w:t>[10]</w:t>
      </w:r>
      <w:r w:rsidR="005E7480">
        <w:fldChar w:fldCharType="end"/>
      </w:r>
      <w:r w:rsidR="009A1017">
        <w:t>.</w:t>
      </w:r>
      <w:r w:rsidR="005E7480">
        <w:t xml:space="preserve"> </w:t>
      </w:r>
      <w:r w:rsidR="002C63DB">
        <w:t xml:space="preserve">Theo </w:t>
      </w:r>
      <w:r w:rsidR="002C63DB" w:rsidRPr="002C63DB">
        <w:t>Beatrice</w:t>
      </w:r>
      <w:r w:rsidR="002C63DB">
        <w:t xml:space="preserve"> </w:t>
      </w:r>
      <w:r w:rsidR="002C63DB" w:rsidRPr="002C63DB">
        <w:t>B.</w:t>
      </w:r>
      <w:r w:rsidR="002C63DB">
        <w:t xml:space="preserve"> </w:t>
      </w:r>
      <w:r w:rsidR="002C63DB" w:rsidRPr="002C63DB">
        <w:t>Musuenge</w:t>
      </w:r>
      <w:r w:rsidR="002C63DB">
        <w:t xml:space="preserve"> (</w:t>
      </w:r>
      <w:r w:rsidR="002C63DB" w:rsidRPr="002C63DB">
        <w:t>2020</w:t>
      </w:r>
      <w:r w:rsidR="002C63DB">
        <w:t xml:space="preserve">), </w:t>
      </w:r>
      <w:r w:rsidR="00E436B1">
        <w:t xml:space="preserve">ở bệnh nhân mắc SDD theo BMI, lao động tự do chiếm tỷ lệ cao nhất 61,1%,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 </w:instrTex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DATA </w:instrText>
      </w:r>
      <w:r w:rsidR="00020118">
        <w:fldChar w:fldCharType="end"/>
      </w:r>
      <w:r w:rsidR="00020118">
        <w:fldChar w:fldCharType="separate"/>
      </w:r>
      <w:r w:rsidR="00020118">
        <w:t>[51]</w:t>
      </w:r>
      <w:r w:rsidR="00020118">
        <w:fldChar w:fldCharType="end"/>
      </w:r>
      <w:r w:rsidR="00020118">
        <w:t xml:space="preserve">. </w:t>
      </w:r>
      <w:r w:rsidR="009E05CD">
        <w:t>Kết quả các nghiên cứu trên đều tương đồng với nghiên cứu của chúng tôi.</w:t>
      </w:r>
    </w:p>
    <w:p w14:paraId="51663C45" w14:textId="7B403C15"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p>
    <w:p w14:paraId="2C1C98F4" w14:textId="4521FE69" w:rsidR="00B12079" w:rsidRDefault="00B12079" w:rsidP="007D1E86">
      <w:pPr>
        <w:pStyle w:val="Heading3"/>
      </w:pPr>
      <w:r>
        <w:t>4.1.6. Đặc điểm suy dinh dưỡng theo khu vực địa lý</w:t>
      </w:r>
    </w:p>
    <w:p w14:paraId="1D2ECABB" w14:textId="28A1BA91" w:rsidR="009A0A3F" w:rsidRDefault="00AF5FAF" w:rsidP="0071454F">
      <w:pPr>
        <w:spacing w:before="160"/>
      </w:pPr>
      <w:r>
        <w:t>Tình trạng SDD theo</w:t>
      </w:r>
      <w:r w:rsidR="009A0A3F">
        <w:t xml:space="preserve"> BMI, nông thôn có tỷ lệ SDD cao nhất chiếm 60,5%, tiếp theo là thành thị chiếm tỷ 38,7%, hải đảo không có bệnh nhân SDD. </w:t>
      </w:r>
      <w:r w:rsidR="00BF0833">
        <w:t>Với tình trạng SDD theo</w:t>
      </w:r>
      <w:r w:rsidR="009A0A3F">
        <w:t xml:space="preserve"> SGA, nông thôn có tỷ lệ SDD cao nhất chiếm 60,2%, tiếp theo là thành thị chiếm tỷ 38,7%, hải đảo chiếm 1,1%.</w:t>
      </w:r>
    </w:p>
    <w:p w14:paraId="109C3689" w14:textId="4F10A8D0" w:rsidR="0071739D" w:rsidRDefault="0071739D" w:rsidP="0071454F">
      <w:pPr>
        <w:spacing w:before="160"/>
      </w:pPr>
      <w:r>
        <w:lastRenderedPageBreak/>
        <w:t xml:space="preserve">Theo Lê Thị Thủy (2019), </w:t>
      </w:r>
      <w:r w:rsidR="003E571A">
        <w:t>bệnh nhân SDD theo SGA, nông thôn chiếm tỷ lệ cao nhất với 62,9% (</w:t>
      </w:r>
      <w:r w:rsidR="00D23CE5">
        <w:t xml:space="preserve">134 bệnh nhân), thành thị chiếm </w:t>
      </w:r>
      <w:r w:rsidR="001741DD">
        <w:t xml:space="preserve">37,1% (19 bệnh nhân) </w: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 </w:instrTex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DATA </w:instrText>
      </w:r>
      <w:r w:rsidR="0041686C">
        <w:fldChar w:fldCharType="end"/>
      </w:r>
      <w:r w:rsidR="0041686C">
        <w:fldChar w:fldCharType="separate"/>
      </w:r>
      <w:r w:rsidR="0041686C">
        <w:t>[10]</w:t>
      </w:r>
      <w:r w:rsidR="0041686C">
        <w:fldChar w:fldCharType="end"/>
      </w:r>
      <w:r w:rsidR="0041686C">
        <w:t>.</w:t>
      </w:r>
      <w:r w:rsidR="00D160BD">
        <w:t xml:space="preserve"> Kết quả nghiên cứu này tương đồng với nghiên cứu của chúng thôi.</w:t>
      </w:r>
      <w:r w:rsidR="0041686C">
        <w:t xml:space="preserve"> </w:t>
      </w:r>
      <w:r w:rsidR="000B03BF">
        <w:t>Tuy nghiên khác biệt với n</w:t>
      </w:r>
      <w:r w:rsidR="0041686C">
        <w:t>ghiên cứu của</w:t>
      </w:r>
      <w:r w:rsidR="00920279">
        <w:t xml:space="preserve"> một số tác giả nước ngoài. Theo </w:t>
      </w:r>
      <w:r w:rsidR="00920279" w:rsidRPr="00DA0A95">
        <w:t>Beatrice</w:t>
      </w:r>
      <w:r w:rsidR="00920279">
        <w:t xml:space="preserve"> </w:t>
      </w:r>
      <w:r w:rsidR="00920279" w:rsidRPr="00DA0A95">
        <w:t>B.</w:t>
      </w:r>
      <w:r w:rsidR="00920279">
        <w:t xml:space="preserve"> </w:t>
      </w:r>
      <w:r w:rsidR="00920279" w:rsidRPr="00DA0A95">
        <w:t>Musuenge</w:t>
      </w:r>
      <w:r w:rsidR="00920279">
        <w:t xml:space="preserve"> (</w:t>
      </w:r>
      <w:r w:rsidR="00920279" w:rsidRPr="00DA0A95">
        <w:t>2020</w:t>
      </w:r>
      <w:r w:rsidR="00920279">
        <w:t>), bệnh nhân lao phổi mắc SDD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70094A">
        <w:instrText xml:space="preserve"> ADDIN EN.CITE </w:instrText>
      </w:r>
      <w:r w:rsidR="0070094A">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70094A">
        <w:instrText xml:space="preserve"> ADDIN EN.CITE.DATA </w:instrText>
      </w:r>
      <w:r w:rsidR="0070094A">
        <w:fldChar w:fldCharType="end"/>
      </w:r>
      <w:r w:rsidR="0070094A">
        <w:fldChar w:fldCharType="separate"/>
      </w:r>
      <w:r w:rsidR="0070094A">
        <w:t>[51]</w:t>
      </w:r>
      <w:r w:rsidR="0070094A">
        <w:fldChar w:fldCharType="end"/>
      </w:r>
      <w:r w:rsidR="002338CC">
        <w:t>.</w:t>
      </w:r>
      <w:r w:rsidR="0041686C">
        <w:t xml:space="preserve"> </w:t>
      </w:r>
      <w:r w:rsidR="00FF3884" w:rsidRPr="00FF3884">
        <w:t>Bedru</w:t>
      </w:r>
      <w:r w:rsidR="00FF3884">
        <w:t xml:space="preserve"> </w:t>
      </w:r>
      <w:r w:rsidR="00FF3884" w:rsidRPr="00FF3884">
        <w:t>Hussien</w:t>
      </w:r>
      <w:r w:rsidR="00FF3884">
        <w:t xml:space="preserve"> năm </w:t>
      </w:r>
      <w:r w:rsidR="00FF3884" w:rsidRPr="00FF3884">
        <w:t>2019</w:t>
      </w:r>
      <w:r w:rsidR="00FF3884">
        <w:t>,</w:t>
      </w:r>
      <w:r w:rsidR="009E74DE">
        <w:t xml:space="preserve"> </w:t>
      </w:r>
      <w:r w:rsidR="00A7211D">
        <w:t xml:space="preserve">bệnh nhân SDD </w:t>
      </w:r>
      <w:r w:rsidR="00DE658C">
        <w:t xml:space="preserve">theo BMI, </w:t>
      </w:r>
      <w:r w:rsidR="00E42AB6">
        <w:t xml:space="preserve">nông thôn chiếm </w:t>
      </w:r>
      <w:r w:rsidR="006A0D6A">
        <w:t>39,5</w:t>
      </w:r>
      <w:r w:rsidR="00E42AB6">
        <w:t>%</w:t>
      </w:r>
      <w:r w:rsidR="006A0D6A">
        <w:t xml:space="preserve"> (</w:t>
      </w:r>
      <w:r w:rsidR="000E370F">
        <w:t>92 bệnh nhân)</w:t>
      </w:r>
      <w:r w:rsidR="00E42AB6">
        <w:t xml:space="preserve">, thành thị và bán thành thị chiếm </w:t>
      </w:r>
      <w:r w:rsidR="00782A56">
        <w:t>60,5% (</w:t>
      </w:r>
      <w:r w:rsidR="000769F3">
        <w:t>143 bệnh nhân)</w:t>
      </w:r>
      <w:r w:rsidR="00FF3884">
        <w:t xml:space="preserve"> </w: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 </w:instrTex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DATA </w:instrText>
      </w:r>
      <w:r w:rsidR="009E74DE">
        <w:fldChar w:fldCharType="end"/>
      </w:r>
      <w:r w:rsidR="009E74DE">
        <w:fldChar w:fldCharType="separate"/>
      </w:r>
      <w:r w:rsidR="009E74DE">
        <w:t>[18]</w:t>
      </w:r>
      <w:r w:rsidR="009E74DE">
        <w:fldChar w:fldCharType="end"/>
      </w:r>
      <w:r w:rsidR="000B03BF">
        <w:t>.</w:t>
      </w:r>
      <w:r w:rsidR="00B55CE0">
        <w:t xml:space="preserve"> Sự khác biệt này giải thích do sự khác nhau về điều kiện kinh tế, xã hội mỗi quốc gia.</w:t>
      </w:r>
    </w:p>
    <w:p w14:paraId="783C8C57" w14:textId="5EA2F9AD" w:rsidR="00877E08" w:rsidRPr="009A0A3F" w:rsidRDefault="00877E08" w:rsidP="0071454F">
      <w:pPr>
        <w:spacing w:before="160"/>
      </w:pPr>
      <w:r>
        <w:t>Kết quả trên</w:t>
      </w:r>
      <w:r w:rsidR="00747061">
        <w:t xml:space="preserve"> cho thấy bệnh nhân lao phổi mắc SDD tập trung nhiều ở nông thôn</w:t>
      </w:r>
      <w:r>
        <w:t xml:space="preserve"> vì </w:t>
      </w:r>
      <w:r w:rsidRPr="00877E08">
        <w:t xml:space="preserve">điều kiện sinh hoạt ở </w:t>
      </w:r>
      <w:r w:rsidR="00747061">
        <w:t>khu vực này</w:t>
      </w:r>
      <w:r w:rsidRPr="00877E08">
        <w:t xml:space="preserve"> phần nào cũng hạn chế hơn so với thành thị. Tỷ lệ bệnh nhân ở hải đảo cũng rất thấp do chưa có cơ hội tiếp xúc với hệ thống y tế nên tỷ lệ phát hiện lao thấp hơn so với những khu vực khác.</w:t>
      </w:r>
    </w:p>
    <w:p w14:paraId="14DAC4DE" w14:textId="50D7E4BD" w:rsidR="00B12079" w:rsidRDefault="00B12079" w:rsidP="007D1E86">
      <w:pPr>
        <w:pStyle w:val="Heading3"/>
      </w:pPr>
      <w:r>
        <w:t>4.1.7. Đặc điểm suy dinh dưỡng theo tiền sử bệnh lý</w:t>
      </w:r>
    </w:p>
    <w:p w14:paraId="2CC48F21" w14:textId="07597969" w:rsidR="004D512B" w:rsidRDefault="007828EE" w:rsidP="001716B1">
      <w:pPr>
        <w:spacing w:before="160"/>
      </w:pPr>
      <w:r>
        <w:t>Kết quả SDD theo</w:t>
      </w:r>
      <w:r w:rsidR="004D512B">
        <w:t xml:space="preserve"> BMI, đái tháo đường chiếm 12,8%, tăng huyết áp là 7,0%, viêm dạ dày là 1,2%, gút chiếm 1,2% và viêm phế quản mạn tính chiếm 2,3%. </w:t>
      </w:r>
      <w:r w:rsidR="00A4233B">
        <w:t>Kết quả SDD theo</w:t>
      </w:r>
      <w:r w:rsidR="004D512B">
        <w:t xml:space="preserve"> SGA, trong số bệnh nhân bị SDD, đái tháo đường chiếm 17,2%, tăng huyết áp là 6,5%, viêm dạ dày là 1,1%, gút chiếm 4,3% và viêm phế quản mạn tính chiếm 1,1%.</w:t>
      </w:r>
    </w:p>
    <w:p w14:paraId="5E364D97" w14:textId="66C042BA" w:rsidR="00A13FC4" w:rsidRDefault="00A13FC4" w:rsidP="001716B1">
      <w:pPr>
        <w:spacing w:before="160"/>
      </w:pPr>
      <w:r>
        <w:t xml:space="preserve">Theo nghiên cứu của </w:t>
      </w:r>
      <w:r w:rsidR="00B87F75" w:rsidRPr="00B87F75">
        <w:t>Beatrice</w:t>
      </w:r>
      <w:r w:rsidR="00B87F75">
        <w:t xml:space="preserve"> </w:t>
      </w:r>
      <w:r w:rsidR="00B87F75" w:rsidRPr="00B87F75">
        <w:t>B.</w:t>
      </w:r>
      <w:r w:rsidR="00B87F75">
        <w:t xml:space="preserve"> </w:t>
      </w:r>
      <w:r w:rsidR="00B87F75" w:rsidRPr="00B87F75">
        <w:t>Musuenge</w:t>
      </w:r>
      <w:r w:rsidR="00B87F75">
        <w:t xml:space="preserve"> (</w:t>
      </w:r>
      <w:r w:rsidR="00B87F75" w:rsidRPr="00B87F75">
        <w:t>2020</w:t>
      </w:r>
      <w:r w:rsidR="00B87F75">
        <w:t xml:space="preserve">), trong số bệnh nhân SDD theo BMI, tỷ lệ </w:t>
      </w:r>
      <w:r w:rsidR="00300320">
        <w:t xml:space="preserve">bệnh nhân mắc đái tháo đường là </w:t>
      </w:r>
      <w:r w:rsidR="002122B6">
        <w:t>4,6%, mắc tăng huyết áp là 3,7%</w:t>
      </w:r>
      <w:r w:rsidR="003E69C5">
        <w:t xml:space="preserve"> </w:t>
      </w:r>
      <w:r w:rsidR="00880CEF">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80CEF">
        <w:instrText xml:space="preserve"> ADDIN EN.CITE </w:instrText>
      </w:r>
      <w:r w:rsidR="00880CEF">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80CEF">
        <w:instrText xml:space="preserve"> ADDIN EN.CITE.DATA </w:instrText>
      </w:r>
      <w:r w:rsidR="00880CEF">
        <w:fldChar w:fldCharType="end"/>
      </w:r>
      <w:r w:rsidR="00880CEF">
        <w:fldChar w:fldCharType="separate"/>
      </w:r>
      <w:r w:rsidR="00880CEF">
        <w:t>[51]</w:t>
      </w:r>
      <w:r w:rsidR="00880CEF">
        <w:fldChar w:fldCharType="end"/>
      </w:r>
      <w:r w:rsidR="002122B6">
        <w:t>.</w:t>
      </w:r>
      <w:r w:rsidR="00121AFF">
        <w:t xml:space="preserve"> Kết quả này thấp hơn ít so với nghiên cứu của chúng tôi do sự khác nhau về chủng tộc, điều kiện kinh tế xã hội.</w:t>
      </w:r>
    </w:p>
    <w:p w14:paraId="39D959CF" w14:textId="08DBDB86" w:rsidR="007A1B30" w:rsidRPr="004D512B" w:rsidRDefault="007A1B30" w:rsidP="001716B1">
      <w:pPr>
        <w:spacing w:before="160"/>
      </w:pPr>
      <w:r>
        <w:lastRenderedPageBreak/>
        <w:t>Từ kết quả có thể thấy trong số bệnh nhân</w:t>
      </w:r>
      <w:r w:rsidR="004F4158">
        <w:t xml:space="preserve"> mắc SDD, bệnh nhân đái tháo đường và tăng huyết áp chiếm tỷ lệ nhiều nhất trong các bệnh lý mạn tính.</w:t>
      </w:r>
    </w:p>
    <w:p w14:paraId="0F19B8AD" w14:textId="6BB1FBC6" w:rsidR="00B12079" w:rsidRDefault="00B12079" w:rsidP="007D1E86">
      <w:pPr>
        <w:pStyle w:val="Heading3"/>
      </w:pPr>
      <w:r>
        <w:t>4.1.8. Đặc điểm suy dinh dưỡng theo thời gian chẩn đoán bệnh</w:t>
      </w:r>
    </w:p>
    <w:p w14:paraId="056EE6DC" w14:textId="5F4A52D3" w:rsidR="00CD7980" w:rsidRDefault="00CD7980" w:rsidP="0005419D">
      <w:pPr>
        <w:spacing w:before="160"/>
      </w:pPr>
      <w:r>
        <w:t>T</w:t>
      </w:r>
      <w:r w:rsidR="006C6439">
        <w:t>heo BMI, bệnh nhân lao mắc SDD được chẩn đoán dưới 2 tháng có tỷ lệ cao nhất chiếm 73,3%, tiếp theo là từ 2 đến 6 tháng chiếm tỷ 24,4%, trên 6 tháng là 2,3%; không có bệnh nhân lao chẩn đoán trên 6 tháng nào mắc SDD nặng. Theo SGA, bệnh nhân lao mắc SDD được chẩn đoán dưới 2 tháng có tỷ lệ SDD cao nhất chiếm 73,1%, tiếp theo là từ 2 đến 6 tháng chiếm tỷ 24,7%, trên 6 tháng là 2,2%, bệnh nhân mắc lao chẩn đoán trên 6 tháng thuộc SGA C là 15,4%.</w:t>
      </w:r>
    </w:p>
    <w:p w14:paraId="325D1B57" w14:textId="450E1560" w:rsidR="00FF1E30" w:rsidRPr="00CD7980" w:rsidRDefault="00FF1E30" w:rsidP="0005419D">
      <w:pPr>
        <w:spacing w:before="160"/>
      </w:pPr>
      <w:r>
        <w:t xml:space="preserve">Kết quả này </w:t>
      </w:r>
      <w:r w:rsidR="009B7A99">
        <w:t>phản ánh</w:t>
      </w:r>
      <w:r>
        <w:t xml:space="preserve"> </w:t>
      </w:r>
      <w:r w:rsidR="00583B67">
        <w:t>hiện nay bệnh nhân lao thường được chẩn đoán sớm</w:t>
      </w:r>
      <w:r w:rsidR="00B715AD">
        <w:t xml:space="preserve"> nên </w:t>
      </w:r>
      <w:r w:rsidR="006D7A52">
        <w:t>bệnh nhân mắc</w:t>
      </w:r>
      <w:r w:rsidR="00FA49AF">
        <w:t xml:space="preserve"> SDD tập trung ở </w:t>
      </w:r>
      <w:r w:rsidR="00B715AD">
        <w:t>bệnh nhân lao chẩn đoán dưới 2 tháng là cao nhất</w:t>
      </w:r>
      <w:r w:rsidR="00747640">
        <w:t xml:space="preserve"> và giảm dần theo thời gian chẩn đoán</w:t>
      </w:r>
      <w:r w:rsidR="00B715AD">
        <w:t>.</w:t>
      </w:r>
      <w:r w:rsidR="005E56CE">
        <w:t xml:space="preserve"> Đánh giá SDD theo BMI, không có bệnh nhân lao</w:t>
      </w:r>
      <w:r w:rsidR="004B3BEB">
        <w:t xml:space="preserve"> phổi mới</w:t>
      </w:r>
      <w:r w:rsidR="001845C2">
        <w:t xml:space="preserve"> chẩn đoán sau 6 tháng</w:t>
      </w:r>
      <w:r w:rsidR="005E56CE">
        <w:t xml:space="preserve"> </w:t>
      </w:r>
      <w:r w:rsidR="004B3BEB">
        <w:t>mắc SDD độ III</w:t>
      </w:r>
      <w:r w:rsidR="001845C2">
        <w:t>, tương tự với SDD dựa trên SGA chỉ có 15,4% (2 bệnh nhân) thuộc SGA C.</w:t>
      </w:r>
    </w:p>
    <w:p w14:paraId="0FCE8DA0" w14:textId="318195E9" w:rsidR="00B02FA7" w:rsidRPr="00C57DFE" w:rsidRDefault="00B02FA7" w:rsidP="001247DF">
      <w:pPr>
        <w:pStyle w:val="Heading2"/>
      </w:pPr>
      <w:bookmarkStart w:id="106" w:name="_Toc134532711"/>
      <w:r>
        <w:t>4.</w:t>
      </w:r>
      <w:r w:rsidR="006F4379">
        <w:t>2</w:t>
      </w:r>
      <w:r>
        <w:t>. Tình trạng dinh dưỡng và các yếu tố liên quan của đối tượng nghiên cứu</w:t>
      </w:r>
      <w:bookmarkEnd w:id="106"/>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3932BF33" w14:textId="3FAB546D" w:rsidR="0002209E" w:rsidRDefault="00F06027" w:rsidP="0002209E">
      <w:pPr>
        <w:tabs>
          <w:tab w:val="left" w:pos="2400"/>
        </w:tabs>
        <w:spacing w:before="160"/>
      </w:pPr>
      <w:r>
        <w:t>Đ</w:t>
      </w:r>
      <w:r w:rsidR="0002209E">
        <w:t>ánh giá mối liên quan giữa nhóm tuổi với TTDD theo BMI, nhóm &lt;60 tuổi có tỷ lệ bệnh nhân SDD là 35,7% cao hơn 1,1</w:t>
      </w:r>
      <w:r w:rsidR="00790B1B">
        <w:t>2</w:t>
      </w:r>
      <w:r w:rsidR="0002209E">
        <w:t xml:space="preserve"> lần so với nhóm ≥60 tuổi là 31,7%</w:t>
      </w:r>
      <w:r w:rsidR="003B7714">
        <w:t>,</w:t>
      </w:r>
      <w:r w:rsidR="00557E23">
        <w:t xml:space="preserve"> t</w:t>
      </w:r>
      <w:r w:rsidR="0002209E">
        <w:t>uy nhiên sự khác biệt chưa có ý nghĩa thống kê với p =0,625. Đánh giá mối liên quan giữa nhóm tuổi với TTDD theo SGA, nhóm &lt;60 tuổi có tỷ lệ bệnh nhân SDD là 41,1% cao hơn 1,4 lần so với nhóm ≥60 tuổi là 29,3% sự khác biệt có ý nghĩa thống kê với p =0,094.</w:t>
      </w:r>
    </w:p>
    <w:p w14:paraId="2311A19A" w14:textId="617B5C84" w:rsidR="00F1196C" w:rsidRDefault="00856E92" w:rsidP="00E63E9B">
      <w:pPr>
        <w:tabs>
          <w:tab w:val="left" w:pos="2400"/>
        </w:tabs>
        <w:spacing w:before="160"/>
      </w:pPr>
      <w:r>
        <w:lastRenderedPageBreak/>
        <w:t xml:space="preserve">Kết quả nghiên cứu </w:t>
      </w:r>
      <w:r w:rsidR="00F44251">
        <w:t>này</w:t>
      </w:r>
      <w:r>
        <w:t xml:space="preserve"> khác so với nghiên cứu của </w:t>
      </w:r>
      <w:r w:rsidR="004A1638">
        <w:t xml:space="preserve">Đoàn Duy Tân </w:t>
      </w:r>
      <w:r w:rsidR="00434837">
        <w:t>(2021)</w:t>
      </w:r>
      <w:r w:rsidR="008B0684">
        <w:t xml:space="preserve"> </w:t>
      </w:r>
      <w:r w:rsidR="001B0BAB" w:rsidRPr="001B0BAB">
        <w:t>thấy mối</w:t>
      </w:r>
      <w:r w:rsidR="001B0BAB">
        <w:t xml:space="preserve"> </w:t>
      </w:r>
      <w:r w:rsidR="001B0BAB" w:rsidRPr="001B0BAB">
        <w:t>liên quan có tính khuynh hướng giữa SDD</w:t>
      </w:r>
      <w:r w:rsidR="001B0BAB">
        <w:t xml:space="preserve"> </w:t>
      </w:r>
      <w:r w:rsidR="001B0BAB" w:rsidRPr="001B0BAB">
        <w:t>theo phương pháp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 nhóm tuổi càng tăng</w:t>
      </w:r>
      <w:r w:rsidR="001B0BAB">
        <w:t xml:space="preserve"> </w:t>
      </w:r>
      <w:r w:rsidR="001B0BAB" w:rsidRPr="001B0BAB">
        <w:t>thì tỉ lệ SDD càng tăng theo (p=0,033)</w:t>
      </w:r>
      <w:r w:rsidR="00E0635C">
        <w:t xml:space="preserve"> </w:t>
      </w:r>
      <w:r w:rsidR="00A54117">
        <w:fldChar w:fldCharType="begin"/>
      </w:r>
      <w:r w:rsidR="00A5411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54117">
        <w:t>[8]</w:t>
      </w:r>
      <w:r w:rsidR="00A54117">
        <w:fldChar w:fldCharType="end"/>
      </w:r>
      <w:r w:rsidR="001B0BAB">
        <w:t>.</w:t>
      </w:r>
      <w:r w:rsidR="003E4B71">
        <w:t xml:space="preserve"> </w:t>
      </w:r>
      <w:r w:rsidR="00C32535">
        <w:t>Nguyên nhân c</w:t>
      </w:r>
      <w:r w:rsidR="00433C6A">
        <w:t>ó</w:t>
      </w:r>
      <w:r w:rsidR="00C32535">
        <w:t xml:space="preserve"> sự khác nhau này là do nghiên cứu trê</w:t>
      </w:r>
      <w:r w:rsidR="00575CB0">
        <w:t xml:space="preserve">n </w:t>
      </w:r>
      <w:r w:rsidR="005D2CBD">
        <w:t>có mẫu nghiên cứu ít hơn</w:t>
      </w:r>
      <w:r w:rsidR="00575CB0">
        <w:t xml:space="preserve">, tuổi trung bình của bệnh nhân </w:t>
      </w:r>
      <w:r w:rsidR="00E25190">
        <w:t xml:space="preserve">trong nghiên cứu </w:t>
      </w:r>
      <w:r w:rsidR="00941D28">
        <w:t>thấp hơn so với nghiên cứu này của chúng tôi</w:t>
      </w:r>
      <w:r w:rsidR="00C32535">
        <w:t>.</w:t>
      </w:r>
      <w:r w:rsidR="00A54117">
        <w:t xml:space="preserve"> </w:t>
      </w:r>
      <w:r w:rsidR="00A30E71">
        <w:t>Nhưng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chưa có ý nghĩa thống kê với p = 0,212 </w:t>
      </w:r>
      <w:r w:rsidR="00F3730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3730C">
        <w:instrText xml:space="preserve"> ADDIN EN.CITE </w:instrText>
      </w:r>
      <w:r w:rsidR="00F3730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3730C">
        <w:instrText xml:space="preserve"> ADDIN EN.CITE.DATA </w:instrText>
      </w:r>
      <w:r w:rsidR="00F3730C">
        <w:fldChar w:fldCharType="end"/>
      </w:r>
      <w:r w:rsidR="00F3730C">
        <w:fldChar w:fldCharType="separate"/>
      </w:r>
      <w:r w:rsidR="00F3730C">
        <w:t>[10]</w:t>
      </w:r>
      <w:r w:rsidR="00F3730C">
        <w:fldChar w:fldCharType="end"/>
      </w:r>
      <w:r w:rsidR="00903019">
        <w:t>.</w:t>
      </w:r>
      <w:r w:rsidR="00CC500E">
        <w:t xml:space="preserve"> </w:t>
      </w:r>
      <w:r w:rsidR="001A1E4D">
        <w:t>Tương đồng với kết quả nghiên cứu của một số tác giả nước ngoài cũng chưa thấy mối liên quan giữa tuổi và tình trạng SDD</w:t>
      </w:r>
      <w:r w:rsidR="00C772D4">
        <w:t xml:space="preserve"> </w:t>
      </w:r>
      <w:r w:rsidR="001A1E4D">
        <w:t>ở bệnh nhân lao</w:t>
      </w:r>
      <w:r w:rsidR="000439F8">
        <w:t xml:space="preserve"> 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E55C24">
        <w:t xml:space="preserve"> chưa thấy sự khác biệt giữa nhóm tuổi ≥65 tuổi và &lt;65 tuổi (p =0,777)</w:t>
      </w:r>
      <w:r w:rsidR="003609FE">
        <w:t xml:space="preserve"> </w:t>
      </w:r>
      <w:r w:rsidR="002F318F">
        <w:fldChar w:fldCharType="begin"/>
      </w:r>
      <w:r w:rsidR="002F318F">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2F318F">
        <w:t>[50]</w:t>
      </w:r>
      <w:r w:rsidR="002F318F">
        <w:fldChar w:fldCharType="end"/>
      </w:r>
      <w:r w:rsidR="00E55C24">
        <w:t xml:space="preserve">; </w:t>
      </w:r>
      <w:r w:rsidR="00360DBD" w:rsidRPr="00360DBD">
        <w:t>Beatrice</w:t>
      </w:r>
      <w:r w:rsidR="00360DBD">
        <w:t xml:space="preserve"> </w:t>
      </w:r>
      <w:r w:rsidR="00360DBD" w:rsidRPr="00360DBD">
        <w:t>B.</w:t>
      </w:r>
      <w:r w:rsidR="00360DBD">
        <w:t xml:space="preserve"> </w:t>
      </w:r>
      <w:r w:rsidR="00360DBD" w:rsidRPr="00360DBD">
        <w:t>Musuenge</w:t>
      </w:r>
      <w:r w:rsidR="00360DBD">
        <w:t xml:space="preserve"> (</w:t>
      </w:r>
      <w:r w:rsidR="00360DBD" w:rsidRPr="00360DBD">
        <w:t>2020</w:t>
      </w:r>
      <w:r w:rsidR="00360DBD">
        <w:t>)</w:t>
      </w:r>
      <w:r w:rsidR="00761D10">
        <w:t xml:space="preserve"> đánh giá theo BMI</w:t>
      </w:r>
      <w:r w:rsidR="00360DBD">
        <w:t xml:space="preserve"> </w:t>
      </w:r>
      <w:r w:rsidR="00190482">
        <w:t xml:space="preserve">chưa thấy sự khác biệt có ý nghĩa thống kê giữa các nhóm tuổi </w:t>
      </w:r>
      <w:r w:rsidR="00362A61">
        <w:t>với p =0,117</w:t>
      </w:r>
      <w:r w:rsidR="002F318F">
        <w:t xml:space="preserve"> </w:t>
      </w:r>
      <w:r w:rsidR="004669ED">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669ED">
        <w:instrText xml:space="preserve"> ADDIN EN.CITE </w:instrText>
      </w:r>
      <w:r w:rsidR="004669ED">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669ED">
        <w:instrText xml:space="preserve"> ADDIN EN.CITE.DATA </w:instrText>
      </w:r>
      <w:r w:rsidR="004669ED">
        <w:fldChar w:fldCharType="end"/>
      </w:r>
      <w:r w:rsidR="004669ED">
        <w:fldChar w:fldCharType="separate"/>
      </w:r>
      <w:r w:rsidR="004669ED">
        <w:t>[51]</w:t>
      </w:r>
      <w:r w:rsidR="004669ED">
        <w:fldChar w:fldCharType="end"/>
      </w:r>
      <w:r w:rsidR="00362A61">
        <w:t xml:space="preserve">; </w:t>
      </w:r>
      <w:r w:rsidR="008C1627">
        <w:t>SanchitaSubedi (2019)</w:t>
      </w:r>
      <w:r w:rsidR="00C83E24">
        <w:t xml:space="preserve"> đánh giá theo SGA</w:t>
      </w:r>
      <w:r w:rsidR="008C1627">
        <w:t xml:space="preserve"> nghiên cứu chia thành nhóm ≥50 tuổi và &lt;50 tuổi </w:t>
      </w:r>
      <w:r w:rsidR="0098630B">
        <w:t>cho</w:t>
      </w:r>
      <w:r w:rsidR="008C1627">
        <w:t xml:space="preserve"> kết quả p =0,095</w:t>
      </w:r>
      <w:r w:rsidR="004669ED">
        <w:t xml:space="preserve"> </w:t>
      </w:r>
      <w:r w:rsidR="00337C35">
        <w:fldChar w:fldCharType="begin"/>
      </w:r>
      <w:r w:rsidR="00337C35">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337C35">
        <w:t>[54]</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1EF6C1E4" w14:textId="4EEF8E89" w:rsidR="00205FF2" w:rsidRDefault="005C391C" w:rsidP="00205FF2">
      <w:r>
        <w:t>Đánh giá TTDD theo BMI, bệnh nhân nam có 34,4% bệnh nhân SDD và bệnh nhân nữ có 34,3% bệnh nhân SDD, sự khác biệt chưa có ý nghĩa thống kê với p =1 cho thấy yếu tố giới tính chưa thực sự ảnh hưởng đến TTDD của bệnh nhân theo BMI. Đánh giá TTDD theo SGA, bệnh nhân nam có 38,8% bệnh nhân SDD cao hơn 1,18 lần so với nữ có 32.8% bệnh nhân SDD, sự khác biệt chưa có ý nghĩa thống kê với p =0,474 cho thấy yếu tố giới tính chưa thực sự ảnh hưởng đến TTDD của bệnh nhân theo SGA.</w:t>
      </w:r>
    </w:p>
    <w:p w14:paraId="4EF25936" w14:textId="09229927" w:rsidR="005E7B5A" w:rsidRPr="00205FF2" w:rsidRDefault="00650B35" w:rsidP="00205FF2">
      <w:r>
        <w:lastRenderedPageBreak/>
        <w:t xml:space="preserve">Kết quả nghiên cứu của chúng tôi tương tự các nghiên cứu trong và ngoài nước. </w:t>
      </w:r>
      <w:r w:rsidR="00967304">
        <w:t>Theo Lê Thị Thủy (2019), tỷ lệ SDD</w:t>
      </w:r>
      <w:r w:rsidR="008F1200">
        <w:t xml:space="preserve"> theo SGA</w:t>
      </w:r>
      <w:r w:rsidR="00967304">
        <w:t xml:space="preserve"> ở nữ là 58,3% cao hơn nam là 55,1% nhưng không có ý nghĩa thống kê với p =0,568 </w:t>
      </w:r>
      <w:r w:rsidR="00A15E5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15E53">
        <w:instrText xml:space="preserve"> ADDIN EN.CITE </w:instrText>
      </w:r>
      <w:r w:rsidR="00A15E5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15E53">
        <w:instrText xml:space="preserve"> ADDIN EN.CITE.DATA </w:instrText>
      </w:r>
      <w:r w:rsidR="00A15E53">
        <w:fldChar w:fldCharType="end"/>
      </w:r>
      <w:r w:rsidR="00A15E53">
        <w:fldChar w:fldCharType="separate"/>
      </w:r>
      <w:r w:rsidR="00A15E53">
        <w:t>[10]</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9F6EFA">
        <w:t>(p =0,769)</w:t>
      </w:r>
      <w:r w:rsidR="00DD63A4">
        <w:t xml:space="preserve"> </w:t>
      </w:r>
      <w:r w:rsidR="00570C73">
        <w:fldChar w:fldCharType="begin"/>
      </w:r>
      <w:r w:rsidR="00570C73">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570C73">
        <w:t>[50]</w:t>
      </w:r>
      <w:r w:rsidR="00570C73">
        <w:fldChar w:fldCharType="end"/>
      </w:r>
      <w:r w:rsidR="00C80E4F">
        <w:t>; đ</w:t>
      </w:r>
      <w:r w:rsidR="00304F9A">
        <w:t xml:space="preserve">ánh giá TTDD theo </w:t>
      </w:r>
      <w:r w:rsidR="0070215D">
        <w:t>BMI</w:t>
      </w:r>
      <w:r w:rsidR="00304F9A">
        <w:t xml:space="preserve"> của</w:t>
      </w:r>
      <w:r w:rsidR="002266EA">
        <w:t xml:space="preserve"> </w:t>
      </w:r>
      <w:r w:rsidR="00DE0398">
        <w:t xml:space="preserve">Beatrice B. Musuenge (2020), </w:t>
      </w:r>
      <w:r w:rsidR="00ED5B61">
        <w:t>không thấy sự khác biệt giữa nam và nữ với p =0,377</w:t>
      </w:r>
      <w:r w:rsidR="00570C73">
        <w:t xml:space="preserve"> </w:t>
      </w:r>
      <w:r w:rsidR="0048275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82756">
        <w:instrText xml:space="preserve"> ADDIN EN.CITE </w:instrText>
      </w:r>
      <w:r w:rsidR="0048275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82756">
        <w:instrText xml:space="preserve"> ADDIN EN.CITE.DATA </w:instrText>
      </w:r>
      <w:r w:rsidR="00482756">
        <w:fldChar w:fldCharType="end"/>
      </w:r>
      <w:r w:rsidR="00482756">
        <w:fldChar w:fldCharType="separate"/>
      </w:r>
      <w:r w:rsidR="00482756">
        <w:t>[51]</w:t>
      </w:r>
      <w:r w:rsidR="00482756">
        <w:fldChar w:fldCharType="end"/>
      </w:r>
      <w:r w:rsidR="00FD2B7C">
        <w:t xml:space="preserve">; </w:t>
      </w:r>
      <w:r w:rsidR="00D97B40">
        <w:t>đánh giá TTDD theo SGA, S</w:t>
      </w:r>
      <w:r w:rsidR="002829C5">
        <w:t>a</w:t>
      </w:r>
      <w:r w:rsidR="00D97B40">
        <w:t>nchitaSubedi (2029) cho kết quả p =0,274 thể hiện không có mối liên quan giữa giới và tỷ lệ SDD theo BMI</w:t>
      </w:r>
      <w:r w:rsidR="00482756">
        <w:t xml:space="preserve"> </w:t>
      </w:r>
      <w:r w:rsidR="00374D43">
        <w:fldChar w:fldCharType="begin"/>
      </w:r>
      <w:r w:rsidR="00374D43">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374D43">
        <w:t>[54]</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A473880" w14:textId="4D73F6D1" w:rsidR="004F5C29" w:rsidRDefault="0064776B" w:rsidP="004F5C29">
      <w:r>
        <w:t xml:space="preserve">Đánh giá TTDD theo BMI, lao động tự do có tỷ lệ bệnh nhân SDD là </w:t>
      </w:r>
      <w:r w:rsidRPr="00A615D6">
        <w:t>41</w:t>
      </w:r>
      <w:r>
        <w:t>,</w:t>
      </w:r>
      <w:r w:rsidRPr="00A615D6">
        <w:t>5%</w:t>
      </w:r>
      <w:r>
        <w:t xml:space="preserve"> cao hơn 1,48 lần các nghề nghiệp khác là </w:t>
      </w:r>
      <w:r w:rsidRPr="004728E8">
        <w:t>28</w:t>
      </w:r>
      <w:r>
        <w:t>,</w:t>
      </w:r>
      <w:r w:rsidRPr="004728E8">
        <w:t>0</w:t>
      </w:r>
      <w:r>
        <w:t>%, OR =0,548, khoảng tin cậy 95% của OR là 0,324-0,</w:t>
      </w:r>
      <w:r w:rsidRPr="002A1DCE">
        <w:t>9</w:t>
      </w:r>
      <w:r>
        <w:t xml:space="preserve">30, sự khác biệt có ý nghĩa thống kê với p =0,035. Đánh giá TTDD theo SGA, lao động tự do có tỷ lệ bệnh nhân SDD là </w:t>
      </w:r>
      <w:r w:rsidRPr="00792BD3">
        <w:t>43</w:t>
      </w:r>
      <w:r>
        <w:t>,</w:t>
      </w:r>
      <w:r w:rsidRPr="00792BD3">
        <w:t>2%</w:t>
      </w:r>
      <w:r>
        <w:t xml:space="preserve"> cao hơn các nghề nghiệp khác là </w:t>
      </w:r>
      <w:r w:rsidRPr="002E30BF">
        <w:t>31</w:t>
      </w:r>
      <w:r>
        <w:t>,</w:t>
      </w:r>
      <w:r w:rsidRPr="002E30BF">
        <w:t>8%</w:t>
      </w:r>
      <w:r>
        <w:t>, tuy nhiên sự khác biệt chưa có ý nghĩa thống kê với p =0,083.</w:t>
      </w:r>
    </w:p>
    <w:p w14:paraId="2E8AE4CB" w14:textId="36A2E5AE" w:rsidR="002050E1" w:rsidRPr="004F5C29" w:rsidRDefault="002050E1" w:rsidP="004F5C29">
      <w:r>
        <w:t xml:space="preserve">Theo </w:t>
      </w:r>
      <w:r w:rsidR="006D4BCC">
        <w:t>Lê Thị Thủy (2019),</w:t>
      </w:r>
      <w:r w:rsidR="00A328F1">
        <w:t xml:space="preserve"> </w:t>
      </w:r>
      <w:r w:rsidR="006D4BCC">
        <w:t>đánh giá theo SGA</w:t>
      </w:r>
      <w:r w:rsidR="00A328F1">
        <w:t xml:space="preserve">, </w:t>
      </w:r>
      <w:r w:rsidR="00104866">
        <w:t>bệnh nhân là lao động tự do tỷ lệ SDD là 58,9%, công nhân viên chức là 45,7%, thấp nhất là học sinh – sinh  viên tỷ lệ SDD là 44,7%, tuy nhiên sự khác biệt chưa có ý nghĩa thống kê</w:t>
      </w:r>
      <w:r w:rsidR="008754BD">
        <w:t xml:space="preserve"> </w:t>
      </w:r>
      <w:r w:rsidR="002D25E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2D25EB">
        <w:instrText xml:space="preserve"> ADDIN EN.CITE </w:instrText>
      </w:r>
      <w:r w:rsidR="002D25E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2D25EB">
        <w:instrText xml:space="preserve"> ADDIN EN.CITE.DATA </w:instrText>
      </w:r>
      <w:r w:rsidR="002D25EB">
        <w:fldChar w:fldCharType="end"/>
      </w:r>
      <w:r w:rsidR="002D25EB">
        <w:fldChar w:fldCharType="separate"/>
      </w:r>
      <w:r w:rsidR="002D25EB">
        <w:t>[10]</w:t>
      </w:r>
      <w:r w:rsidR="002D25EB">
        <w:fldChar w:fldCharType="end"/>
      </w:r>
      <w:r w:rsidR="00D87A84">
        <w:t xml:space="preserve">. </w:t>
      </w:r>
      <w:r w:rsidR="003E2581">
        <w:t xml:space="preserve">Theo Beatrice B. Musuenge </w:t>
      </w:r>
      <w:r w:rsidR="00A63D47">
        <w:t xml:space="preserve">(2020), </w:t>
      </w:r>
      <w:r w:rsidR="00D459DC">
        <w:t xml:space="preserve">đánh giá </w:t>
      </w:r>
      <w:r w:rsidR="00AE46E3">
        <w:t xml:space="preserve">TTDD </w:t>
      </w:r>
      <w:r w:rsidR="00D459DC">
        <w:t>theo BMI</w:t>
      </w:r>
      <w:r w:rsidR="00AE46E3">
        <w:t xml:space="preserve"> ở 3 nhóm công việc ổn định, lao động tự do và thất nghiệp không thấy có mối liên hệ với p =0,277</w:t>
      </w:r>
      <w:r w:rsidR="002D25EB">
        <w:t xml:space="preserve"> </w:t>
      </w:r>
      <w:r w:rsidR="002D25EB">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2D25EB">
        <w:instrText xml:space="preserve"> ADDIN EN.CITE </w:instrText>
      </w:r>
      <w:r w:rsidR="002D25EB">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2D25EB">
        <w:instrText xml:space="preserve"> ADDIN EN.CITE.DATA </w:instrText>
      </w:r>
      <w:r w:rsidR="002D25EB">
        <w:fldChar w:fldCharType="end"/>
      </w:r>
      <w:r w:rsidR="002D25EB">
        <w:fldChar w:fldCharType="separate"/>
      </w:r>
      <w:r w:rsidR="002D25EB">
        <w:t>[51]</w:t>
      </w:r>
      <w:r w:rsidR="002D25EB">
        <w:fldChar w:fldCharType="end"/>
      </w:r>
      <w:r w:rsidR="00AE46E3">
        <w:t>.</w:t>
      </w:r>
      <w:r w:rsidR="00153271">
        <w:t xml:space="preserve"> Bedru Hussien (2019)</w:t>
      </w:r>
      <w:r w:rsidR="00AE46E3">
        <w:t xml:space="preserve"> </w:t>
      </w:r>
      <w:r w:rsidR="00153271">
        <w:t>giữa nhóm có việc làm và thất nghiệp thấy rằng có liên quan với tình trạng SDD theo BMI (p =0,03)</w:t>
      </w:r>
      <w:r w:rsidR="002D25EB">
        <w:t xml:space="preserve"> </w:t>
      </w:r>
      <w:r w:rsidR="00425FCC">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425FCC">
        <w:instrText xml:space="preserve"> ADDIN EN.CITE </w:instrText>
      </w:r>
      <w:r w:rsidR="00425FCC">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425FCC">
        <w:instrText xml:space="preserve"> ADDIN EN.CITE.DATA </w:instrText>
      </w:r>
      <w:r w:rsidR="00425FCC">
        <w:fldChar w:fldCharType="end"/>
      </w:r>
      <w:r w:rsidR="00425FCC">
        <w:fldChar w:fldCharType="separate"/>
      </w:r>
      <w:r w:rsidR="00425FCC">
        <w:t>[18]</w:t>
      </w:r>
      <w:r w:rsidR="00425FCC">
        <w:fldChar w:fldCharType="end"/>
      </w:r>
      <w:r w:rsidR="00153271">
        <w:t>.</w:t>
      </w:r>
      <w:r w:rsidR="007F30D5">
        <w:t xml:space="preserve"> Tuy có sự khác nhau tương đối giữa các nhóm so sánh nhưng kết quả nghiên cứu của chúng tôi tương đồng với các nghiên cứu trên.</w:t>
      </w:r>
    </w:p>
    <w:p w14:paraId="6AC07681" w14:textId="40219E60" w:rsidR="004B3994" w:rsidRDefault="004B3994" w:rsidP="004B3994">
      <w:pPr>
        <w:pStyle w:val="Heading3"/>
      </w:pPr>
      <w:r>
        <w:lastRenderedPageBreak/>
        <w:t xml:space="preserve">4.2.4. Mối liên quan giữa </w:t>
      </w:r>
      <w:r w:rsidR="003546B5">
        <w:t xml:space="preserve">khu vực địa lý </w:t>
      </w:r>
      <w:r>
        <w:t>và tình trạng dinh dưỡng</w:t>
      </w:r>
    </w:p>
    <w:p w14:paraId="7906371A" w14:textId="348E9870" w:rsidR="009C3EC8" w:rsidRDefault="002A4607" w:rsidP="009C3EC8">
      <w:r>
        <w:t xml:space="preserve">Theo BMI, tỷ lệ bệnh nhân SDD ở khu vực thành phố là </w:t>
      </w:r>
      <w:r w:rsidRPr="006B18A8">
        <w:t>32</w:t>
      </w:r>
      <w:r>
        <w:t>,</w:t>
      </w:r>
      <w:r w:rsidRPr="006B18A8">
        <w:t>4%</w:t>
      </w:r>
      <w:r>
        <w:t xml:space="preserve"> thấp hơn khu vực nông thôn và hải đảo là </w:t>
      </w:r>
      <w:r w:rsidRPr="00D16334">
        <w:t>35</w:t>
      </w:r>
      <w:r>
        <w:t>,</w:t>
      </w:r>
      <w:r w:rsidRPr="00D16334">
        <w:t>9%</w:t>
      </w:r>
      <w:r>
        <w:t xml:space="preserve">, sự khác biệt chưa có ý nghĩa thống kê với p =0,662. Theo SGA, tỷ lệ bệnh nhân SDD ở khu vực thành phố là </w:t>
      </w:r>
      <w:r w:rsidRPr="006B18A8">
        <w:t>3</w:t>
      </w:r>
      <w:r>
        <w:t>4,3</w:t>
      </w:r>
      <w:r w:rsidRPr="006B18A8">
        <w:t>%</w:t>
      </w:r>
      <w:r>
        <w:t xml:space="preserve"> thấp hơn khu vực nông thôn và hải đảo là </w:t>
      </w:r>
      <w:r w:rsidRPr="00D16334">
        <w:t>3</w:t>
      </w:r>
      <w:r>
        <w:t>9,3</w:t>
      </w:r>
      <w:r w:rsidRPr="00D16334">
        <w:t>%</w:t>
      </w:r>
      <w:r>
        <w:t>, sự khác biệt chưa có ý nghĩa thống kê với p =0,497.</w:t>
      </w:r>
    </w:p>
    <w:p w14:paraId="170AE355" w14:textId="6692AFE5" w:rsidR="0084300B" w:rsidRPr="009C3EC8" w:rsidRDefault="00FF27A6" w:rsidP="009C3EC8">
      <w:r>
        <w:t>N</w:t>
      </w:r>
      <w:r w:rsidR="008F4194">
        <w:t>ghiên cứu mối liên quan giữa khu vực địa lý và TTDD</w:t>
      </w:r>
      <w:r>
        <w:t xml:space="preserve"> của chúng tôi không thấy có ý nghĩa thống kê,</w:t>
      </w:r>
      <w:r w:rsidR="008F4194">
        <w:t xml:space="preserve"> kết quả</w:t>
      </w:r>
      <w:r>
        <w:t xml:space="preserve"> này</w:t>
      </w:r>
      <w:r w:rsidR="008F4194">
        <w:t xml:space="preserve"> tương đồng với các nghiên cứu trong và ngoài nước. </w:t>
      </w:r>
      <w:r w:rsidR="007E6DCF">
        <w:t>Nghiên cứu của Lê Thị Thủy (2019)</w:t>
      </w:r>
      <w:r w:rsidR="004E7DF0">
        <w:t xml:space="preserve"> cho thấy sự chênh lệch không đáng kể tỷ lệ SDD giữa các nhóm bệnh nhân nông thôn và thành thị, sự khác biệt không có ý nghĩa thống kê với p =0,283</w:t>
      </w:r>
      <w:r w:rsidR="00523FEA">
        <w:t xml:space="preserve"> </w:t>
      </w:r>
      <w:r w:rsidR="00B66B6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B66B6B">
        <w:instrText xml:space="preserve"> ADDIN EN.CITE </w:instrText>
      </w:r>
      <w:r w:rsidR="00B66B6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B66B6B">
        <w:instrText xml:space="preserve"> ADDIN EN.CITE.DATA </w:instrText>
      </w:r>
      <w:r w:rsidR="00B66B6B">
        <w:fldChar w:fldCharType="end"/>
      </w:r>
      <w:r w:rsidR="00B66B6B">
        <w:fldChar w:fldCharType="separate"/>
      </w:r>
      <w:r w:rsidR="00B66B6B">
        <w:t>[10]</w:t>
      </w:r>
      <w:r w:rsidR="00B66B6B">
        <w:fldChar w:fldCharType="end"/>
      </w:r>
      <w:r w:rsidR="00433B7C">
        <w:t>.</w:t>
      </w:r>
      <w:r w:rsidR="001B79BF">
        <w:t xml:space="preserve"> </w:t>
      </w:r>
      <w:r w:rsidR="002A3CE4">
        <w:t xml:space="preserve">Theo </w:t>
      </w:r>
      <w:r w:rsidR="00AE4303">
        <w:t xml:space="preserve">Beatrice B. Musueng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647CC2">
        <w:t xml:space="preserve"> (p =0,421)</w:t>
      </w:r>
      <w:r w:rsidR="003F55F6">
        <w:t xml:space="preserve"> </w:t>
      </w:r>
      <w:r w:rsidR="008A1BB2">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1BB2">
        <w:instrText xml:space="preserve"> ADDIN EN.CITE </w:instrText>
      </w:r>
      <w:r w:rsidR="008A1BB2">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1BB2">
        <w:instrText xml:space="preserve"> ADDIN EN.CITE.DATA </w:instrText>
      </w:r>
      <w:r w:rsidR="008A1BB2">
        <w:fldChar w:fldCharType="end"/>
      </w:r>
      <w:r w:rsidR="008A1BB2">
        <w:fldChar w:fldCharType="separate"/>
      </w:r>
      <w:r w:rsidR="008A1BB2">
        <w:t>[51]</w:t>
      </w:r>
      <w:r w:rsidR="008A1BB2">
        <w:fldChar w:fldCharType="end"/>
      </w:r>
      <w:r w:rsidR="00C90BB3">
        <w:t xml:space="preserve">. </w:t>
      </w:r>
      <w:r w:rsidR="00D10616">
        <w:t xml:space="preserve">Tương tự </w:t>
      </w:r>
      <w:r w:rsidR="0030381A">
        <w:t xml:space="preserve">Bedrru Hussien </w:t>
      </w:r>
      <w:r w:rsidR="00846CD3">
        <w:t>(2019) cũng không thấy mối liên quan giữa</w:t>
      </w:r>
      <w:r w:rsidR="00845B4C">
        <w:t xml:space="preserve"> </w:t>
      </w:r>
      <w:r w:rsidR="008E3A45">
        <w:t>các khu vực địa lý với TTDD theo BMI</w:t>
      </w:r>
      <w:r w:rsidR="008A1BB2">
        <w:t xml:space="preserve"> </w:t>
      </w:r>
      <w:r w:rsidR="00941E9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41E9F">
        <w:instrText xml:space="preserve"> ADDIN EN.CITE </w:instrText>
      </w:r>
      <w:r w:rsidR="00941E9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41E9F">
        <w:instrText xml:space="preserve"> ADDIN EN.CITE.DATA </w:instrText>
      </w:r>
      <w:r w:rsidR="00941E9F">
        <w:fldChar w:fldCharType="end"/>
      </w:r>
      <w:r w:rsidR="00941E9F">
        <w:fldChar w:fldCharType="separate"/>
      </w:r>
      <w:r w:rsidR="00941E9F">
        <w:t>[18]</w:t>
      </w:r>
      <w:r w:rsidR="00941E9F">
        <w:fldChar w:fldCharType="end"/>
      </w:r>
      <w:r w:rsidR="008E3A45">
        <w:t>.</w:t>
      </w:r>
      <w:r w:rsidR="007A73DE">
        <w:t xml:space="preserve"> SanchitaSubedi (2019)</w:t>
      </w:r>
      <w:r w:rsidR="002579BE">
        <w:t xml:space="preserve"> cho </w:t>
      </w:r>
      <w:r w:rsidR="007A73DE">
        <w:t>kết quả p =0,242</w:t>
      </w:r>
      <w:r w:rsidR="00117201">
        <w:t>, không thấy mối liên quan giữa khu vực địa lý với TTDD theo SGA</w:t>
      </w:r>
      <w:r w:rsidR="00941E9F">
        <w:t xml:space="preserve"> </w:t>
      </w:r>
      <w:r w:rsidR="00941E9F">
        <w:fldChar w:fldCharType="begin"/>
      </w:r>
      <w:r w:rsidR="00941E9F">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941E9F">
        <w:t>[54]</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54B63D98" w14:textId="5065DAF8" w:rsidR="00016C8C" w:rsidRPr="00016C8C" w:rsidRDefault="00A14A4A" w:rsidP="00016C8C">
      <w:r>
        <w:t xml:space="preserve">Đánh </w:t>
      </w:r>
      <w:r w:rsidR="00AA548F">
        <w:t xml:space="preserve">giá </w:t>
      </w:r>
      <w:r>
        <w:t xml:space="preserve">theo BMI, bệnh nhân có thời gian phát hiện lao phổi trước 2 tháng có tỷ lệ SDD là </w:t>
      </w:r>
      <w:r w:rsidRPr="006B18A8">
        <w:t>32</w:t>
      </w:r>
      <w:r>
        <w:t>,3</w:t>
      </w:r>
      <w:r w:rsidRPr="006B18A8">
        <w:t>%</w:t>
      </w:r>
      <w:r>
        <w:t xml:space="preserve"> thấp hơn bệnh nhân có thời gian phát hiện bệnh từ 2 tháng trở lên là 41,8</w:t>
      </w:r>
      <w:r w:rsidRPr="00D16334">
        <w:t>%</w:t>
      </w:r>
      <w:r>
        <w:t xml:space="preserve">, tuy nhiên, sự khác biệt chưa có ý nghĩa thống kê với p =0,250. Đánh giá TTDD theo SGA, bệnh nhân có thời gian phát hiện lao phổi trước 2 tháng có tỷ lệ SDD là </w:t>
      </w:r>
      <w:r w:rsidRPr="006B18A8">
        <w:t>3</w:t>
      </w:r>
      <w:r>
        <w:t>4,9</w:t>
      </w:r>
      <w:r w:rsidRPr="006B18A8">
        <w:t>%</w:t>
      </w:r>
      <w:r>
        <w:t xml:space="preserve"> thấp hơn bệnh nhân có thời gian phát hiện bệnh từ 2 tháng trở lên là 45,5</w:t>
      </w:r>
      <w:r w:rsidRPr="00D16334">
        <w:t>%</w:t>
      </w:r>
      <w:r>
        <w:t>, sự khác biệt chưa có ý nghĩa thống kê với p =0,202.</w:t>
      </w:r>
    </w:p>
    <w:p w14:paraId="01677C4C" w14:textId="7B6EA001" w:rsidR="000061EE" w:rsidRDefault="000061EE" w:rsidP="000061EE">
      <w:pPr>
        <w:pStyle w:val="Heading3"/>
      </w:pPr>
      <w:r>
        <w:lastRenderedPageBreak/>
        <w:t>4.2.</w:t>
      </w:r>
      <w:r w:rsidR="00427E75">
        <w:t>6</w:t>
      </w:r>
      <w:r>
        <w:t xml:space="preserve">. Mối liên quan giữa </w:t>
      </w:r>
      <w:r w:rsidR="00EE22E6">
        <w:t>tiền sử bệnh lý</w:t>
      </w:r>
      <w:r>
        <w:t xml:space="preserve"> và tình trạng dinh dưỡng</w:t>
      </w:r>
    </w:p>
    <w:p w14:paraId="237D9B90" w14:textId="6BC54656" w:rsidR="00834144" w:rsidRDefault="00AD3C2A" w:rsidP="00834144">
      <w:r>
        <w:t>Đ</w:t>
      </w:r>
      <w:r w:rsidRPr="00AD3C2A">
        <w:t xml:space="preserve">ánh giá TTDD theo BMI, bệnh nhân không có tiền sử bệnh lý mạn tính có tỷ lệ SDD là 40,0% cao hơn bệnh nhân có tiền sử bệnh lý mạn tính là 28,3%, tuy nhiên, sự khác biệt chưa có ý nghĩa thống kê với p =0,071. Đánh giá TTDD theo SGA, bệnh nhân không có tiền sử bệnh lý mạn tính có tỷ lệ SDD là 43,8% cao </w:t>
      </w:r>
      <w:r w:rsidR="00C431EE">
        <w:t xml:space="preserve">gấp </w:t>
      </w:r>
      <w:r w:rsidR="00475DD8">
        <w:t>1,46 lần</w:t>
      </w:r>
      <w:r w:rsidRPr="00AD3C2A">
        <w:t xml:space="preserve"> bệnh nhân có tiền sử bệnh lý mạn tính là 30%, OR =0,549, khoảng tin cậy 95% của OR là 0,326-0,925, sự khác biệt có ý nghĩa thống kê với p =0,033</w:t>
      </w:r>
      <w:r w:rsidR="001E4A33">
        <w:t>.</w:t>
      </w:r>
    </w:p>
    <w:p w14:paraId="73949D43" w14:textId="7DA6064E" w:rsidR="0057190B" w:rsidRPr="00834144" w:rsidRDefault="0057190B" w:rsidP="00834144">
      <w:r>
        <w:t xml:space="preserve">Nghiên cứu của Đoàn Duy Tân </w:t>
      </w:r>
      <w:r w:rsidR="000D419F">
        <w:t xml:space="preserve">(2021), </w:t>
      </w:r>
      <w:r w:rsidR="00FC5BD4" w:rsidRPr="00FC5BD4">
        <w:t>những người có bệnh mạn tính có tỉ lệ SDD</w:t>
      </w:r>
      <w:r w:rsidR="00FC5BD4">
        <w:t xml:space="preserve"> theo SGA </w:t>
      </w:r>
      <w:r w:rsidR="00FC5BD4" w:rsidRPr="00FC5BD4">
        <w:t>cao gấp 1,35 lần so với những người không có</w:t>
      </w:r>
      <w:r w:rsidR="00FC5BD4">
        <w:t xml:space="preserve"> </w:t>
      </w:r>
      <w:r w:rsidR="00FC5BD4" w:rsidRPr="00FC5BD4">
        <w:t>bệnh mạn tính (p=0,039)</w:t>
      </w:r>
      <w:r w:rsidR="0005198D">
        <w:t xml:space="preserve"> </w:t>
      </w:r>
      <w:r w:rsidR="00C31857">
        <w:fldChar w:fldCharType="begin"/>
      </w:r>
      <w:r w:rsidR="00C3185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C31857">
        <w:t>[8]</w:t>
      </w:r>
      <w:r w:rsidR="00C31857">
        <w:fldChar w:fldCharType="end"/>
      </w:r>
      <w:r w:rsidR="00C31857">
        <w:t xml:space="preserve">. </w:t>
      </w:r>
      <w:r w:rsidR="00D27225">
        <w:t xml:space="preserve">Kết quả nghiên cứu này khác </w:t>
      </w:r>
      <w:r w:rsidR="005C1176">
        <w:t xml:space="preserve">so với kết quả </w:t>
      </w:r>
      <w:r w:rsidR="00D27225">
        <w:t xml:space="preserve">nghiên cứu </w:t>
      </w:r>
      <w:r w:rsidR="005C1176">
        <w:t>của chúng tôi</w:t>
      </w:r>
      <w:r w:rsidR="00046D43">
        <w:t xml:space="preserve"> nguyên nhân có thể do đánh giá trên các bệnh lý mạn tính khác nhau, hơn nữa nghiên cứu trên được thực hiện tại bệnh viện tuyến trung ương nơi có nhiều bệnh nhân diễn biến phức tạp hơn.</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410D848D" w14:textId="52F43603" w:rsidR="0052197F" w:rsidRDefault="0052197F" w:rsidP="0052197F">
      <w:pPr>
        <w:tabs>
          <w:tab w:val="left" w:pos="2400"/>
        </w:tabs>
        <w:spacing w:before="160"/>
      </w:pPr>
      <w:r>
        <w:t>T</w:t>
      </w:r>
      <w:r>
        <w:t>heo BMI, bệnh nhân không có triệu chứng có tỷ lệ SDD là 29,4</w:t>
      </w:r>
      <w:r w:rsidRPr="006B18A8">
        <w:t>%</w:t>
      </w:r>
      <w:r>
        <w:t xml:space="preserve"> thấp hơn bệnh nhân có triệu chứng sốt là 39,0</w:t>
      </w:r>
      <w:r w:rsidRPr="00D16334">
        <w:t>%</w:t>
      </w:r>
      <w:r>
        <w:t xml:space="preserve">, sự khác biệt không có ý nghĩa thống kê với p =0,141. </w:t>
      </w:r>
      <w:r w:rsidR="00203D04">
        <w:t xml:space="preserve">Khác với đánh giá TTDD theo BMI, </w:t>
      </w:r>
      <w:r>
        <w:t>theo SGA bệnh nhân không có triệu chứng sốt có tỷ lệ SDD là 27,0</w:t>
      </w:r>
      <w:r w:rsidRPr="006B18A8">
        <w:t>%</w:t>
      </w:r>
      <w:r>
        <w:t xml:space="preserve"> thấp hơn 1,75 lần bệnh nhân có triệu chứng sốt là 47,2</w:t>
      </w:r>
      <w:r w:rsidRPr="00D16334">
        <w:t>%</w:t>
      </w:r>
      <w:r>
        <w:t>, sự khác biệt có ý nghĩa thống kê với p =0,002.</w:t>
      </w:r>
    </w:p>
    <w:p w14:paraId="3ADB7EA0" w14:textId="3C7D7C06" w:rsidR="00785707" w:rsidRDefault="001F5F87" w:rsidP="00785707">
      <w:pPr>
        <w:tabs>
          <w:tab w:val="left" w:pos="2400"/>
        </w:tabs>
        <w:spacing w:before="160"/>
      </w:pPr>
      <w:r>
        <w:t xml:space="preserve">Nghiên cứu của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w:t>
      </w:r>
      <w:r w:rsidR="00D72484">
        <w:t>TTDD theo SGA</w:t>
      </w:r>
      <w:r w:rsidR="00D72484">
        <w:t xml:space="preserve"> với </w:t>
      </w:r>
      <w:r w:rsidR="005265AE">
        <w:t>p =</w:t>
      </w:r>
      <w:r w:rsidR="00060B53">
        <w:t xml:space="preserve">0,191 </w:t>
      </w:r>
      <w:r w:rsidR="007A107B">
        <w:fldChar w:fldCharType="begin"/>
      </w:r>
      <w:r w:rsidR="007A107B">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7A107B">
        <w:t>[50]</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 có triệu chứng sốt thì mắc </w:t>
      </w:r>
      <w:r w:rsidR="00785707">
        <w:lastRenderedPageBreak/>
        <w:t>SDD cao hơn theo cả BMI và SGA, điều này có thể giải thích do sốt gây t</w:t>
      </w:r>
      <w:r w:rsidR="002F6329">
        <w:t>ăng chuyển hóa</w:t>
      </w:r>
      <w:r w:rsidR="005B7D00">
        <w:t xml:space="preserve"> </w:t>
      </w:r>
      <w:r w:rsidR="005B7D00" w:rsidRPr="005B7D00">
        <w:t>khoảng 10 đến 12% đối với mỗi 1°C tăng trên 37°C</w:t>
      </w:r>
      <w:r w:rsidR="005B7D00">
        <w:t>.</w:t>
      </w:r>
    </w:p>
    <w:p w14:paraId="77E1C0BC" w14:textId="1F732A0B" w:rsidR="003E37EE" w:rsidRDefault="003E37EE" w:rsidP="003E37EE">
      <w:pPr>
        <w:pStyle w:val="Heading3"/>
      </w:pPr>
      <w:r>
        <w:t>4.2.8. Mối liên quan triệu chứng ran và tình trạng dinh dưỡng</w:t>
      </w:r>
    </w:p>
    <w:p w14:paraId="6156E040" w14:textId="33EB4D9A" w:rsidR="00407C85" w:rsidRPr="00407C85" w:rsidRDefault="00407C85" w:rsidP="00407C85">
      <w:pPr>
        <w:tabs>
          <w:tab w:val="left" w:pos="2400"/>
        </w:tabs>
        <w:spacing w:before="160"/>
      </w:pPr>
      <w:r>
        <w:t>Đánh giá TTDD theo BMI, bệnh nhân không có triệu chứng ran tỷ lệ SDD là 25,0</w:t>
      </w:r>
      <w:r w:rsidRPr="006B18A8">
        <w:t>%</w:t>
      </w:r>
      <w:r>
        <w:t xml:space="preserve"> thấp hơn 1,4 lần bệnh nhân có triệu chứng ran là 35,2</w:t>
      </w:r>
      <w:r w:rsidRPr="00D16334">
        <w:t>%</w:t>
      </w:r>
      <w:r w:rsidR="00816FF7">
        <w:t xml:space="preserve">, </w:t>
      </w:r>
      <w:r w:rsidR="00EA1EEC">
        <w:t xml:space="preserve">tuy nhiên </w:t>
      </w:r>
      <w:r w:rsidR="00816FF7">
        <w:t>s</w:t>
      </w:r>
      <w:r>
        <w:t xml:space="preserve">ự khác biệt chưa có ý nghĩa thống kê với p =0,489. </w:t>
      </w:r>
      <w:r w:rsidR="00451FDE">
        <w:t>Tương tự đ</w:t>
      </w:r>
      <w:r w:rsidRPr="00D477E4">
        <w:t xml:space="preserve">ánh giá TTDD theo BMI, bệnh nhân không có triệu chứng ran tỷ lệ SDD là </w:t>
      </w:r>
      <w:r>
        <w:t>30</w:t>
      </w:r>
      <w:r w:rsidRPr="00D477E4">
        <w:t>,0% thấp hơn 1,</w:t>
      </w:r>
      <w:r>
        <w:t>26</w:t>
      </w:r>
      <w:r w:rsidRPr="00D477E4">
        <w:t xml:space="preserve"> lần bệnh nhân có triệu chứng ran là 3</w:t>
      </w:r>
      <w:r>
        <w:t>7</w:t>
      </w:r>
      <w:r w:rsidRPr="00D477E4">
        <w:t>,</w:t>
      </w:r>
      <w:r>
        <w:t>8</w:t>
      </w:r>
      <w:r w:rsidRPr="00D477E4">
        <w:t>%</w:t>
      </w:r>
      <w:r w:rsidR="0091007C">
        <w:t>,</w:t>
      </w:r>
      <w:r w:rsidRPr="00D477E4">
        <w:t xml:space="preserve"> </w:t>
      </w:r>
      <w:r w:rsidR="0091007C">
        <w:t>s</w:t>
      </w:r>
      <w:r w:rsidRPr="00D477E4">
        <w:t>ự khác biệt chưa có ý nghĩa thống kê với p =0,</w:t>
      </w:r>
      <w:r>
        <w:t>650</w:t>
      </w:r>
      <w:r w:rsidRPr="00D477E4">
        <w:t>.</w:t>
      </w:r>
    </w:p>
    <w:p w14:paraId="0CAA81C9" w14:textId="722EAC70" w:rsidR="000061EE" w:rsidRDefault="000061EE" w:rsidP="000061EE">
      <w:pPr>
        <w:pStyle w:val="Heading3"/>
      </w:pPr>
      <w:r>
        <w:t>4.2.</w:t>
      </w:r>
      <w:r w:rsidR="0020257A">
        <w:t>9</w:t>
      </w:r>
      <w:r>
        <w:t xml:space="preserve">. Mối liên quan giữa </w:t>
      </w:r>
      <w:r w:rsidR="004E3C56">
        <w:t>mức độ tổn thương trên phim X-quang phổi</w:t>
      </w:r>
      <w:r>
        <w:t xml:space="preserve"> và tình trạng dinh dưỡng</w:t>
      </w:r>
    </w:p>
    <w:p w14:paraId="0441C6BA" w14:textId="04893983" w:rsidR="000061EE" w:rsidRDefault="000061EE" w:rsidP="000061EE">
      <w:pPr>
        <w:pStyle w:val="Heading3"/>
      </w:pPr>
      <w:r>
        <w:t>4.2.</w:t>
      </w:r>
      <w:r w:rsidR="0020257A">
        <w:t>10</w:t>
      </w:r>
      <w:r>
        <w:t xml:space="preserve">. Mối liên quan giữa </w:t>
      </w:r>
      <w:r w:rsidR="004E3C56">
        <w:t xml:space="preserve">tổn thương có hang trên phim X-quang phổi </w:t>
      </w:r>
      <w:r>
        <w:t>và tình trạng dinh dưỡng</w:t>
      </w:r>
    </w:p>
    <w:p w14:paraId="29BEDACA" w14:textId="2ABD2324" w:rsidR="00427E75" w:rsidRDefault="00427E75" w:rsidP="00427E75">
      <w:pPr>
        <w:pStyle w:val="Heading3"/>
      </w:pPr>
      <w:r>
        <w:t>4.2.1</w:t>
      </w:r>
      <w:r w:rsidR="0020257A">
        <w:t>1</w:t>
      </w:r>
      <w:r>
        <w:t xml:space="preserve">. Mối liên quan giữa </w:t>
      </w:r>
      <w:r w:rsidR="00834AA1">
        <w:t>tình trạng thiếu máu</w:t>
      </w:r>
      <w:r>
        <w:t xml:space="preserve"> và tình trạng dinh dưỡng</w:t>
      </w:r>
    </w:p>
    <w:p w14:paraId="19DC533F" w14:textId="6F6B42F2" w:rsidR="00427E75" w:rsidRDefault="00427E75" w:rsidP="00427E75">
      <w:pPr>
        <w:pStyle w:val="Heading3"/>
      </w:pPr>
      <w:r>
        <w:t>4.2.1</w:t>
      </w:r>
      <w:r w:rsidR="0020257A">
        <w:t>2</w:t>
      </w:r>
      <w:r>
        <w:t xml:space="preserve">. Mối liên quan giữa </w:t>
      </w:r>
      <w:r w:rsidR="00EE3FAA">
        <w:t>số lượng bạch cầu</w:t>
      </w:r>
      <w:r>
        <w:t xml:space="preserve"> và tình trạng dinh dưỡng</w:t>
      </w:r>
    </w:p>
    <w:p w14:paraId="2430447F" w14:textId="30B5C80D" w:rsidR="004B3994" w:rsidRPr="000976CE" w:rsidRDefault="00427E75" w:rsidP="00427E75">
      <w:pPr>
        <w:pStyle w:val="Heading3"/>
      </w:pPr>
      <w:r>
        <w:t>4.2.1</w:t>
      </w:r>
      <w:r w:rsidR="0020257A">
        <w:t>3</w:t>
      </w:r>
      <w:r>
        <w:t xml:space="preserve">. Mối liên quan giữa </w:t>
      </w:r>
      <w:r w:rsidR="009D5AB7">
        <w:t>tình trạng kháng thuốc</w:t>
      </w:r>
      <w:r w:rsidR="00FE7324">
        <w:t xml:space="preserve"> điều trị lao</w:t>
      </w:r>
      <w:r>
        <w:t xml:space="preserve"> và tình trạng dinh dưỡng</w:t>
      </w:r>
    </w:p>
    <w:p w14:paraId="21144AEB" w14:textId="71646C7A" w:rsidR="00C10DAE" w:rsidRDefault="00C10DAE" w:rsidP="00A07671">
      <w:r>
        <w:br w:type="page"/>
      </w:r>
    </w:p>
    <w:p w14:paraId="0F68D9C2" w14:textId="2ED8BE28" w:rsidR="00751236" w:rsidRPr="00751236" w:rsidRDefault="004D3461" w:rsidP="00C23165">
      <w:pPr>
        <w:pStyle w:val="Heading1"/>
      </w:pPr>
      <w:bookmarkStart w:id="107" w:name="_Toc134532712"/>
      <w:r>
        <w:lastRenderedPageBreak/>
        <w:t>– KẾT LUẬN</w:t>
      </w:r>
      <w:bookmarkEnd w:id="107"/>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8" w:name="_Toc130922006"/>
      <w:bookmarkStart w:id="109" w:name="_Toc134532713"/>
      <w:r>
        <w:t>5.</w:t>
      </w:r>
      <w:r w:rsidR="00EB20D1" w:rsidRPr="00751236">
        <w:t>1. T</w:t>
      </w:r>
      <w:r>
        <w:t>hực trạng</w:t>
      </w:r>
      <w:r w:rsidR="00EB20D1" w:rsidRPr="00751236">
        <w:t xml:space="preserve"> dinh dưỡng </w:t>
      </w:r>
      <w:bookmarkStart w:id="110" w:name="_Toc126527772"/>
      <w:bookmarkEnd w:id="108"/>
      <w:r w:rsidR="008607A5">
        <w:t>ở bệnh nhân lao phổi mới tại Bệnh viện Phổi Hải Phòng năm 2021</w:t>
      </w:r>
      <w:r w:rsidR="002218E8">
        <w:t xml:space="preserve"> – 2022</w:t>
      </w:r>
      <w:bookmarkEnd w:id="109"/>
    </w:p>
    <w:bookmarkEnd w:id="110"/>
    <w:p w14:paraId="4F402449" w14:textId="005167A4" w:rsidR="00E13A45" w:rsidRDefault="00A4122F" w:rsidP="00EB20D1">
      <w:r>
        <w:t>TÌNH TRẠNG DINH DƯỠNG + CÁC MỐI LIÊN QUAN</w:t>
      </w:r>
    </w:p>
    <w:p w14:paraId="348E58CA" w14:textId="10DDAB33" w:rsidR="00EB20D1" w:rsidRPr="00453BB8" w:rsidRDefault="00453BB8" w:rsidP="007136DF">
      <w:pPr>
        <w:pStyle w:val="Heading2"/>
      </w:pPr>
      <w:bookmarkStart w:id="111" w:name="_Toc126527773"/>
      <w:bookmarkStart w:id="112" w:name="_Toc130922007"/>
      <w:bookmarkStart w:id="113" w:name="_Toc134532714"/>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1"/>
      <w:bookmarkEnd w:id="112"/>
      <w:r w:rsidR="002415FA" w:rsidRPr="002415FA">
        <w:t>ở bệnh nhân lao phổi mới tại Bệnh viện Phổi Hải Phòng năm 2021 – 2022</w:t>
      </w:r>
      <w:bookmarkEnd w:id="113"/>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14" w:name="_Toc126527774"/>
      <w:bookmarkStart w:id="115" w:name="_Toc130922008"/>
      <w:bookmarkStart w:id="116" w:name="_Toc134532715"/>
      <w:r>
        <w:t>5.</w:t>
      </w:r>
      <w:r w:rsidR="00EB20D1" w:rsidRPr="00751236">
        <w:t>3. Hạn chế nghiên cứu</w:t>
      </w:r>
      <w:bookmarkEnd w:id="114"/>
      <w:bookmarkEnd w:id="115"/>
      <w:bookmarkEnd w:id="116"/>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7" w:name="_Toc134532716"/>
      <w:r>
        <w:lastRenderedPageBreak/>
        <w:t>– KHUYẾN NGHỊ</w:t>
      </w:r>
      <w:bookmarkEnd w:id="117"/>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8" w:name="_Toc126527776"/>
      <w:bookmarkStart w:id="119" w:name="_Toc134532717"/>
      <w:r w:rsidRPr="004741C0">
        <w:lastRenderedPageBreak/>
        <w:t>TÀI LIỆU THAM KHẢO</w:t>
      </w:r>
      <w:bookmarkEnd w:id="118"/>
      <w:bookmarkEnd w:id="119"/>
    </w:p>
    <w:p w14:paraId="06D3985C" w14:textId="77777777" w:rsidR="007A107B" w:rsidRPr="007A107B" w:rsidRDefault="00021ACD" w:rsidP="007A107B">
      <w:pPr>
        <w:pStyle w:val="EndNoteBibliography"/>
        <w:spacing w:after="0"/>
        <w:ind w:left="720" w:hanging="720"/>
      </w:pPr>
      <w:r>
        <w:fldChar w:fldCharType="begin"/>
      </w:r>
      <w:r>
        <w:instrText xml:space="preserve"> ADDIN EN.REFLIST </w:instrText>
      </w:r>
      <w:r>
        <w:fldChar w:fldCharType="separate"/>
      </w:r>
      <w:r w:rsidR="007A107B" w:rsidRPr="007A107B">
        <w:t>1.</w:t>
      </w:r>
      <w:r w:rsidR="007A107B" w:rsidRPr="007A107B">
        <w:tab/>
        <w:t xml:space="preserve">Bộ Y Tế (2020), </w:t>
      </w:r>
      <w:r w:rsidR="007A107B" w:rsidRPr="007A107B">
        <w:rPr>
          <w:i/>
        </w:rPr>
        <w:t>Quyết định 1314/QĐ-BYT về việc ban hành "Hướng dẫn chẩn đoán, điều trị và dự phòng bệnh lao"</w:t>
      </w:r>
      <w:r w:rsidR="007A107B" w:rsidRPr="007A107B">
        <w:t>, Bộ Y Tế.</w:t>
      </w:r>
    </w:p>
    <w:p w14:paraId="5CE434FC" w14:textId="77777777" w:rsidR="007A107B" w:rsidRPr="007A107B" w:rsidRDefault="007A107B" w:rsidP="007A107B">
      <w:pPr>
        <w:pStyle w:val="EndNoteBibliography"/>
        <w:spacing w:after="0"/>
        <w:ind w:left="720" w:hanging="720"/>
      </w:pPr>
      <w:r w:rsidRPr="007A107B">
        <w:t>2.</w:t>
      </w:r>
      <w:r w:rsidRPr="007A107B">
        <w:tab/>
        <w:t xml:space="preserve">World Health Organization (2022), </w:t>
      </w:r>
      <w:r w:rsidRPr="007A107B">
        <w:rPr>
          <w:i/>
        </w:rPr>
        <w:t>Global Tuberculosis Report 2022</w:t>
      </w:r>
      <w:r w:rsidRPr="007A107B">
        <w:t>.</w:t>
      </w:r>
    </w:p>
    <w:p w14:paraId="5D52E21D" w14:textId="77777777" w:rsidR="007A107B" w:rsidRPr="007A107B" w:rsidRDefault="007A107B" w:rsidP="007A107B">
      <w:pPr>
        <w:pStyle w:val="EndNoteBibliography"/>
        <w:spacing w:after="0"/>
        <w:ind w:left="720" w:hanging="720"/>
      </w:pPr>
      <w:r w:rsidRPr="007A107B">
        <w:t>3.</w:t>
      </w:r>
      <w:r w:rsidRPr="007A107B">
        <w:tab/>
        <w:t xml:space="preserve">B. E. Feleke, T. E. Feleke và F. Biadglegne (2019), </w:t>
      </w:r>
      <w:r w:rsidRPr="007A107B">
        <w:rPr>
          <w:i/>
        </w:rPr>
        <w:t>Nutritional status of tuberculosis patients, a comparative cross-sectional study</w:t>
      </w:r>
      <w:r w:rsidRPr="007A107B">
        <w:t>, BMC Pulm Med. 19(1), 182.</w:t>
      </w:r>
    </w:p>
    <w:p w14:paraId="120A382E" w14:textId="77777777" w:rsidR="007A107B" w:rsidRPr="007A107B" w:rsidRDefault="007A107B" w:rsidP="007A107B">
      <w:pPr>
        <w:pStyle w:val="EndNoteBibliography"/>
        <w:spacing w:after="0"/>
        <w:ind w:left="720" w:hanging="720"/>
      </w:pPr>
      <w:r w:rsidRPr="007A107B">
        <w:t>4.</w:t>
      </w:r>
      <w:r w:rsidRPr="007A107B">
        <w:tab/>
        <w:t xml:space="preserve">World Health Organization (2013), </w:t>
      </w:r>
      <w:r w:rsidRPr="007A107B">
        <w:rPr>
          <w:i/>
        </w:rPr>
        <w:t>Nutritional care and support for patients with tuberculosis</w:t>
      </w:r>
      <w:r w:rsidRPr="007A107B">
        <w:t>.</w:t>
      </w:r>
    </w:p>
    <w:p w14:paraId="7944A64D" w14:textId="77777777" w:rsidR="007A107B" w:rsidRPr="007A107B" w:rsidRDefault="007A107B" w:rsidP="007A107B">
      <w:pPr>
        <w:pStyle w:val="EndNoteBibliography"/>
        <w:spacing w:after="0"/>
        <w:ind w:left="720" w:hanging="720"/>
      </w:pPr>
      <w:r w:rsidRPr="007A107B">
        <w:t>5.</w:t>
      </w:r>
      <w:r w:rsidRPr="007A107B">
        <w:tab/>
        <w:t xml:space="preserve">Somnath Das và các cộng sự (2018), </w:t>
      </w:r>
      <w:r w:rsidRPr="007A107B">
        <w:rPr>
          <w:i/>
        </w:rPr>
        <w:t>A study of nutritional assessment of newly diagnosed tuberculosis patients in a tertiary care hospital of Tripura, India</w:t>
      </w:r>
      <w:r w:rsidRPr="007A107B">
        <w:t>, International Journal of Research in Medical Sciences. 6, 1382.</w:t>
      </w:r>
    </w:p>
    <w:p w14:paraId="561B16B0" w14:textId="77777777" w:rsidR="007A107B" w:rsidRPr="007A107B" w:rsidRDefault="007A107B" w:rsidP="007A107B">
      <w:pPr>
        <w:pStyle w:val="EndNoteBibliography"/>
        <w:spacing w:after="0"/>
        <w:ind w:left="720" w:hanging="720"/>
      </w:pPr>
      <w:r w:rsidRPr="007A107B">
        <w:t>6.</w:t>
      </w:r>
      <w:r w:rsidRPr="007A107B">
        <w:tab/>
        <w:t xml:space="preserve">D. C. Macallan và các cộng sự (1998), </w:t>
      </w:r>
      <w:r w:rsidRPr="007A107B">
        <w:rPr>
          <w:i/>
        </w:rPr>
        <w:t>Whole body protein metabolism in human pulmonary tuberculosis and undernutrition: evidence for anabolic block in tuberculosis</w:t>
      </w:r>
      <w:r w:rsidRPr="007A107B">
        <w:t>, Clin Sci (Lond). 94(3), 321-31.</w:t>
      </w:r>
    </w:p>
    <w:p w14:paraId="50B5CFB4" w14:textId="77777777" w:rsidR="007A107B" w:rsidRPr="007A107B" w:rsidRDefault="007A107B" w:rsidP="007A107B">
      <w:pPr>
        <w:pStyle w:val="EndNoteBibliography"/>
        <w:spacing w:after="0"/>
        <w:ind w:left="720" w:hanging="720"/>
      </w:pPr>
      <w:r w:rsidRPr="007A107B">
        <w:t>7.</w:t>
      </w:r>
      <w:r w:rsidRPr="007A107B">
        <w:tab/>
        <w:t xml:space="preserve">D. C. Macallan (1999), </w:t>
      </w:r>
      <w:r w:rsidRPr="007A107B">
        <w:rPr>
          <w:i/>
        </w:rPr>
        <w:t>Malnutrition in tuberculosis</w:t>
      </w:r>
      <w:r w:rsidRPr="007A107B">
        <w:t>, Diagn Microbiol Infect Dis. 34(2), 153-7.</w:t>
      </w:r>
    </w:p>
    <w:p w14:paraId="75582EB4" w14:textId="77777777" w:rsidR="007A107B" w:rsidRPr="007A107B" w:rsidRDefault="007A107B" w:rsidP="007A107B">
      <w:pPr>
        <w:pStyle w:val="EndNoteBibliography"/>
        <w:spacing w:after="0"/>
        <w:ind w:left="720" w:hanging="720"/>
      </w:pPr>
      <w:r w:rsidRPr="007A107B">
        <w:t>8.</w:t>
      </w:r>
      <w:r w:rsidRPr="007A107B">
        <w:tab/>
        <w:t xml:space="preserve">Đoàn Duy Tân (2021), </w:t>
      </w:r>
      <w:r w:rsidRPr="007A107B">
        <w:rPr>
          <w:i/>
        </w:rPr>
        <w:t>Tỉ lệ suy dinh dưỡng và yếu tố liên quan trên bệnh nhân lao phổi tại bệnh viện Phạm Ngọc Thạch</w:t>
      </w:r>
      <w:r w:rsidRPr="007A107B">
        <w:t>. 25, 148-152.</w:t>
      </w:r>
    </w:p>
    <w:p w14:paraId="71929CD9" w14:textId="77777777" w:rsidR="007A107B" w:rsidRPr="007A107B" w:rsidRDefault="007A107B" w:rsidP="007A107B">
      <w:pPr>
        <w:pStyle w:val="EndNoteBibliography"/>
        <w:spacing w:after="0"/>
        <w:ind w:left="720" w:hanging="720"/>
      </w:pPr>
      <w:r w:rsidRPr="007A107B">
        <w:t>9.</w:t>
      </w:r>
      <w:r w:rsidRPr="007A107B">
        <w:tab/>
        <w:t xml:space="preserve">Lê Thị Thủy và các cộng sự (2019), </w:t>
      </w:r>
      <w:r w:rsidRPr="007A107B">
        <w:rPr>
          <w:i/>
        </w:rPr>
        <w:t>Đặc điểm Lao phổi ở người bệnh điều trị tại khoa Lao hô hấp, Bệnh viện Phổi Trung ương năm 2018</w:t>
      </w:r>
      <w:r w:rsidRPr="007A107B">
        <w:t>.</w:t>
      </w:r>
    </w:p>
    <w:p w14:paraId="029C2085" w14:textId="77777777" w:rsidR="007A107B" w:rsidRPr="007A107B" w:rsidRDefault="007A107B" w:rsidP="007A107B">
      <w:pPr>
        <w:pStyle w:val="EndNoteBibliography"/>
        <w:spacing w:after="0"/>
        <w:ind w:left="720" w:hanging="720"/>
      </w:pPr>
      <w:r w:rsidRPr="007A107B">
        <w:t>10.</w:t>
      </w:r>
      <w:r w:rsidRPr="007A107B">
        <w:tab/>
        <w:t xml:space="preserve">Lê Thị Thủy và các cộng sự (2019), </w:t>
      </w:r>
      <w:r w:rsidRPr="007A107B">
        <w:rPr>
          <w:i/>
        </w:rPr>
        <w:t>Tình trạng dinh dưỡng theo phương pháp SGA &amp; một số yếu tố liên quan của bệnh Lao phổi ở người bệnh điều trị tại khoa Lao hô hấp, Bệnh viện Phổi Trung ương năm 2018</w:t>
      </w:r>
      <w:r w:rsidRPr="007A107B">
        <w:t>.</w:t>
      </w:r>
    </w:p>
    <w:p w14:paraId="6571FF19" w14:textId="77777777" w:rsidR="007A107B" w:rsidRPr="007A107B" w:rsidRDefault="007A107B" w:rsidP="007A107B">
      <w:pPr>
        <w:pStyle w:val="EndNoteBibliography"/>
        <w:spacing w:after="0"/>
        <w:ind w:left="720" w:hanging="720"/>
      </w:pPr>
      <w:r w:rsidRPr="007A107B">
        <w:t>11.</w:t>
      </w:r>
      <w:r w:rsidRPr="007A107B">
        <w:tab/>
        <w:t xml:space="preserve">L. M. Gurung và các cộng sự (2018), </w:t>
      </w:r>
      <w:r w:rsidRPr="007A107B">
        <w:rPr>
          <w:i/>
        </w:rPr>
        <w:t>Dietary Practice and Nutritional Status of Tuberculosis Patients in Pokhara: A Cross Sectional Study</w:t>
      </w:r>
      <w:r w:rsidRPr="007A107B">
        <w:t>, Front Nutr. 5, 63.</w:t>
      </w:r>
    </w:p>
    <w:p w14:paraId="797A0829" w14:textId="77777777" w:rsidR="007A107B" w:rsidRPr="007A107B" w:rsidRDefault="007A107B" w:rsidP="007A107B">
      <w:pPr>
        <w:pStyle w:val="EndNoteBibliography"/>
        <w:spacing w:after="0"/>
        <w:ind w:left="720" w:hanging="720"/>
      </w:pPr>
      <w:r w:rsidRPr="007A107B">
        <w:t>12.</w:t>
      </w:r>
      <w:r w:rsidRPr="007A107B">
        <w:tab/>
        <w:t xml:space="preserve">Trần Văn Sáng và Lê Ngọc Hưng (2014), </w:t>
      </w:r>
      <w:r w:rsidRPr="007A107B">
        <w:rPr>
          <w:i/>
        </w:rPr>
        <w:t>Bệnh học lao</w:t>
      </w:r>
      <w:r w:rsidRPr="007A107B">
        <w:t>, Nhà xuất bản Y học.</w:t>
      </w:r>
    </w:p>
    <w:p w14:paraId="01C8C1B6" w14:textId="77777777" w:rsidR="007A107B" w:rsidRPr="007A107B" w:rsidRDefault="007A107B" w:rsidP="007A107B">
      <w:pPr>
        <w:pStyle w:val="EndNoteBibliography"/>
        <w:spacing w:after="0"/>
        <w:ind w:left="720" w:hanging="720"/>
      </w:pPr>
      <w:r w:rsidRPr="007A107B">
        <w:t>13.</w:t>
      </w:r>
      <w:r w:rsidRPr="007A107B">
        <w:tab/>
        <w:t xml:space="preserve">Chương trình Chống lao Quốc gia (2020), </w:t>
      </w:r>
      <w:r w:rsidRPr="007A107B">
        <w:rPr>
          <w:i/>
        </w:rPr>
        <w:t>Báo cáo tổng kết hoạt động chương trình chống lao năm 2020</w:t>
      </w:r>
      <w:r w:rsidRPr="007A107B">
        <w:t>.</w:t>
      </w:r>
    </w:p>
    <w:p w14:paraId="04960D11" w14:textId="77777777" w:rsidR="007A107B" w:rsidRPr="007A107B" w:rsidRDefault="007A107B" w:rsidP="007A107B">
      <w:pPr>
        <w:pStyle w:val="EndNoteBibliography"/>
        <w:spacing w:after="0"/>
        <w:ind w:left="720" w:hanging="720"/>
      </w:pPr>
      <w:r w:rsidRPr="007A107B">
        <w:t>14.</w:t>
      </w:r>
      <w:r w:rsidRPr="007A107B">
        <w:tab/>
        <w:t xml:space="preserve">V. Schiza và các cộng sự (2022), </w:t>
      </w:r>
      <w:r w:rsidRPr="007A107B">
        <w:rPr>
          <w:i/>
        </w:rPr>
        <w:t>Impact of the COVID-19 pandemic on TB infection testing</w:t>
      </w:r>
      <w:r w:rsidRPr="007A107B">
        <w:t>, Int J Tuberc Lung Dis. 26(2), 174-176.</w:t>
      </w:r>
    </w:p>
    <w:p w14:paraId="192AD546" w14:textId="77777777" w:rsidR="007A107B" w:rsidRPr="007A107B" w:rsidRDefault="007A107B" w:rsidP="007A107B">
      <w:pPr>
        <w:pStyle w:val="EndNoteBibliography"/>
        <w:spacing w:after="0"/>
        <w:ind w:left="720" w:hanging="720"/>
      </w:pPr>
      <w:r w:rsidRPr="007A107B">
        <w:t>15.</w:t>
      </w:r>
      <w:r w:rsidRPr="007A107B">
        <w:tab/>
        <w:t xml:space="preserve">Lê Thị Ba (2015), </w:t>
      </w:r>
      <w:r w:rsidRPr="007A107B">
        <w:rPr>
          <w:i/>
        </w:rPr>
        <w:t>Nghiên cứu đặc điểm lâm sàng, cận lâm sàng ở bệnh nhân nghi lao phổi tại Trung tâm hô hấp Bệnh viện Bạch Mai</w:t>
      </w:r>
      <w:r w:rsidRPr="007A107B">
        <w:t>.</w:t>
      </w:r>
    </w:p>
    <w:p w14:paraId="2F900F1C" w14:textId="77777777" w:rsidR="007A107B" w:rsidRPr="007A107B" w:rsidRDefault="007A107B" w:rsidP="007A107B">
      <w:pPr>
        <w:pStyle w:val="EndNoteBibliography"/>
        <w:spacing w:after="0"/>
        <w:ind w:left="720" w:hanging="720"/>
      </w:pPr>
      <w:r w:rsidRPr="007A107B">
        <w:lastRenderedPageBreak/>
        <w:t>16.</w:t>
      </w:r>
      <w:r w:rsidRPr="007A107B">
        <w:tab/>
        <w:t xml:space="preserve">Phạm Thị Ánh Tuyết (2017), </w:t>
      </w:r>
      <w:r w:rsidRPr="007A107B">
        <w:rPr>
          <w:i/>
        </w:rPr>
        <w:t>Nghiên cứu đặc điểm lâm sàng, cận lâm sàng và kết quả nuôi cấy trực khuẩn lao bằng MGIT, Loewenstein-Jensen ở bệnh nhân lao phổi mới AFB âm tính tại Bệnh viện 74 Trung Ương</w:t>
      </w:r>
      <w:r w:rsidRPr="007A107B">
        <w:t>.</w:t>
      </w:r>
    </w:p>
    <w:p w14:paraId="7BF4B06A" w14:textId="77777777" w:rsidR="007A107B" w:rsidRPr="007A107B" w:rsidRDefault="007A107B" w:rsidP="007A107B">
      <w:pPr>
        <w:pStyle w:val="EndNoteBibliography"/>
        <w:spacing w:after="0"/>
        <w:ind w:left="720" w:hanging="720"/>
      </w:pPr>
      <w:r w:rsidRPr="007A107B">
        <w:t>17.</w:t>
      </w:r>
      <w:r w:rsidRPr="007A107B">
        <w:tab/>
        <w:t xml:space="preserve">Phạm Thị Ánh Tuyết (2017), </w:t>
      </w:r>
      <w:r w:rsidRPr="007A107B">
        <w:rPr>
          <w:i/>
        </w:rPr>
        <w:t>Đặc điểm lâm sàng, cận lâm sàng và hình ảnh chụp cắt lớp vi tính lồng ngực ở bệnh nhân lao phổi mới AFB âm tính</w:t>
      </w:r>
      <w:r w:rsidRPr="007A107B">
        <w:t>, 159-161.</w:t>
      </w:r>
    </w:p>
    <w:p w14:paraId="4BD53EBD" w14:textId="77777777" w:rsidR="007A107B" w:rsidRPr="007A107B" w:rsidRDefault="007A107B" w:rsidP="007A107B">
      <w:pPr>
        <w:pStyle w:val="EndNoteBibliography"/>
        <w:spacing w:after="0"/>
        <w:ind w:left="720" w:hanging="720"/>
      </w:pPr>
      <w:r w:rsidRPr="007A107B">
        <w:t>18.</w:t>
      </w:r>
      <w:r w:rsidRPr="007A107B">
        <w:tab/>
        <w:t xml:space="preserve">B. Hussien và các cộng sự (2019), </w:t>
      </w:r>
      <w:r w:rsidRPr="007A107B">
        <w:rPr>
          <w:i/>
        </w:rPr>
        <w:t>Nutritional deficiency and associated factors among new pulmonary tuberculosis patients of Bale Zone Hospitals, southeast Ethiopia</w:t>
      </w:r>
      <w:r w:rsidRPr="007A107B">
        <w:t>, BMC Res Notes. 12(1), 751.</w:t>
      </w:r>
    </w:p>
    <w:p w14:paraId="3A73FC9E" w14:textId="77777777" w:rsidR="007A107B" w:rsidRPr="007A107B" w:rsidRDefault="007A107B" w:rsidP="007A107B">
      <w:pPr>
        <w:pStyle w:val="EndNoteBibliography"/>
        <w:spacing w:after="0"/>
        <w:ind w:left="720" w:hanging="720"/>
      </w:pPr>
      <w:r w:rsidRPr="007A107B">
        <w:t>19.</w:t>
      </w:r>
      <w:r w:rsidRPr="007A107B">
        <w:tab/>
        <w:t xml:space="preserve">Lê Trọng Thạch (2016), </w:t>
      </w:r>
      <w:r w:rsidRPr="007A107B">
        <w:rPr>
          <w:i/>
        </w:rPr>
        <w:t>Nghiên cứu đặc điểm lâm sàng, cận lâm sàng và kết quả nuôi cấy đờm tìm vi khuẩn lao bằng phương pháp MGIT ở bệnh nhân lao phổi AFB âm tính, tại Bệnh viện 71 Trung Ương năm 2014-2016</w:t>
      </w:r>
      <w:r w:rsidRPr="007A107B">
        <w:t>.</w:t>
      </w:r>
    </w:p>
    <w:p w14:paraId="6F08CB3E" w14:textId="77777777" w:rsidR="007A107B" w:rsidRPr="007A107B" w:rsidRDefault="007A107B" w:rsidP="007A107B">
      <w:pPr>
        <w:pStyle w:val="EndNoteBibliography"/>
        <w:spacing w:after="0"/>
        <w:ind w:left="720" w:hanging="720"/>
      </w:pPr>
      <w:r w:rsidRPr="007A107B">
        <w:t>20.</w:t>
      </w:r>
      <w:r w:rsidRPr="007A107B">
        <w:tab/>
        <w:t xml:space="preserve">B. A. Rahimi và các cộng sự (2020), </w:t>
      </w:r>
      <w:r w:rsidRPr="007A107B">
        <w:rPr>
          <w:i/>
        </w:rPr>
        <w:t>Treatment outcome of tuberculosis treatment regimens in Kandahar, Afghanistan</w:t>
      </w:r>
      <w:r w:rsidRPr="007A107B">
        <w:t>, Indian J Tuberc. 67(1), 87-93.</w:t>
      </w:r>
    </w:p>
    <w:p w14:paraId="5195D88D" w14:textId="77777777" w:rsidR="007A107B" w:rsidRPr="007A107B" w:rsidRDefault="007A107B" w:rsidP="007A107B">
      <w:pPr>
        <w:pStyle w:val="EndNoteBibliography"/>
        <w:spacing w:after="0"/>
        <w:ind w:left="720" w:hanging="720"/>
      </w:pPr>
      <w:r w:rsidRPr="007A107B">
        <w:t>21.</w:t>
      </w:r>
      <w:r w:rsidRPr="007A107B">
        <w:tab/>
        <w:t xml:space="preserve">H. Kaur, N. Pandhi và N. C. Kajal (2022), </w:t>
      </w:r>
      <w:r w:rsidRPr="007A107B">
        <w:rPr>
          <w:i/>
        </w:rPr>
        <w:t>A prospective study of the clinical profile of hemoptysis and its correlation with radiological and microbiological findings</w:t>
      </w:r>
      <w:r w:rsidRPr="007A107B">
        <w:t>, Int J Mycobacteriol. 11(4), 394-399.</w:t>
      </w:r>
    </w:p>
    <w:p w14:paraId="5FB14978" w14:textId="77777777" w:rsidR="007A107B" w:rsidRPr="007A107B" w:rsidRDefault="007A107B" w:rsidP="007A107B">
      <w:pPr>
        <w:pStyle w:val="EndNoteBibliography"/>
        <w:spacing w:after="0"/>
        <w:ind w:left="720" w:hanging="720"/>
      </w:pPr>
      <w:r w:rsidRPr="007A107B">
        <w:t>22.</w:t>
      </w:r>
      <w:r w:rsidRPr="007A107B">
        <w:tab/>
        <w:t xml:space="preserve">Vũ Thị Vân Anh (2021), </w:t>
      </w:r>
      <w:r w:rsidRPr="007A107B">
        <w:rPr>
          <w:i/>
        </w:rPr>
        <w:t>Đặc điểm lâm sàng, cận lâm sàng và mô bệnh học ở bệnh nhân lao phổi có mảnh sinh thiết nuôi cấy trong môi trường lỏng dương tính với Mycobacterium tuberculosis</w:t>
      </w:r>
      <w:r w:rsidRPr="007A107B">
        <w:t>.</w:t>
      </w:r>
    </w:p>
    <w:p w14:paraId="07CC260E" w14:textId="77777777" w:rsidR="007A107B" w:rsidRPr="007A107B" w:rsidRDefault="007A107B" w:rsidP="007A107B">
      <w:pPr>
        <w:pStyle w:val="EndNoteBibliography"/>
        <w:spacing w:after="0"/>
        <w:ind w:left="720" w:hanging="720"/>
      </w:pPr>
      <w:r w:rsidRPr="007A107B">
        <w:t>23.</w:t>
      </w:r>
      <w:r w:rsidRPr="007A107B">
        <w:tab/>
        <w:t xml:space="preserve">Nguyễn Thị Phượng (2017), </w:t>
      </w:r>
      <w:r w:rsidRPr="007A107B">
        <w:rPr>
          <w:i/>
        </w:rPr>
        <w:t>Đặc điểm lâm sàng, cận lâm sàng và tính kháng thuốc chống lao hàng 1 của vi khuẩn ở bệnh nhân lao phổi tại Bệnh viện Phổi Trung Ương năm 2016-2017</w:t>
      </w:r>
      <w:r w:rsidRPr="007A107B">
        <w:t>.</w:t>
      </w:r>
    </w:p>
    <w:p w14:paraId="45AC9876" w14:textId="77777777" w:rsidR="007A107B" w:rsidRPr="007A107B" w:rsidRDefault="007A107B" w:rsidP="007A107B">
      <w:pPr>
        <w:pStyle w:val="EndNoteBibliography"/>
        <w:spacing w:after="0"/>
        <w:ind w:left="720" w:hanging="720"/>
      </w:pPr>
      <w:r w:rsidRPr="007A107B">
        <w:t>24.</w:t>
      </w:r>
      <w:r w:rsidRPr="007A107B">
        <w:tab/>
        <w:t xml:space="preserve">Chương trình Chống lao Quốc gia (2018), </w:t>
      </w:r>
      <w:r w:rsidRPr="007A107B">
        <w:rPr>
          <w:i/>
        </w:rPr>
        <w:t>Hướng dẫn thực hành chuẩn xét nghiệm vi khuẩn lao</w:t>
      </w:r>
      <w:r w:rsidRPr="007A107B">
        <w:t>, Bộ Y tế.</w:t>
      </w:r>
    </w:p>
    <w:p w14:paraId="0602733D" w14:textId="77777777" w:rsidR="007A107B" w:rsidRPr="007A107B" w:rsidRDefault="007A107B" w:rsidP="007A107B">
      <w:pPr>
        <w:pStyle w:val="EndNoteBibliography"/>
        <w:spacing w:after="0"/>
        <w:ind w:left="720" w:hanging="720"/>
      </w:pPr>
      <w:r w:rsidRPr="007A107B">
        <w:t>25.</w:t>
      </w:r>
      <w:r w:rsidRPr="007A107B">
        <w:tab/>
        <w:t xml:space="preserve">Nguyễn Viết Nhung (2022), </w:t>
      </w:r>
      <w:r w:rsidRPr="007A107B">
        <w:rPr>
          <w:i/>
        </w:rPr>
        <w:t>Bệnh lao và tiến trình chấm dứt bệnh lao</w:t>
      </w:r>
      <w:r w:rsidRPr="007A107B">
        <w:t>, 71.</w:t>
      </w:r>
    </w:p>
    <w:p w14:paraId="06A6044D" w14:textId="77777777" w:rsidR="007A107B" w:rsidRPr="007A107B" w:rsidRDefault="007A107B" w:rsidP="007A107B">
      <w:pPr>
        <w:pStyle w:val="EndNoteBibliography"/>
        <w:spacing w:after="0"/>
        <w:ind w:left="720" w:hanging="720"/>
      </w:pPr>
      <w:r w:rsidRPr="007A107B">
        <w:t>26.</w:t>
      </w:r>
      <w:r w:rsidRPr="007A107B">
        <w:tab/>
        <w:t xml:space="preserve">Chương trình Chống lao Quốc gia (2016), </w:t>
      </w:r>
      <w:r w:rsidRPr="007A107B">
        <w:rPr>
          <w:i/>
        </w:rPr>
        <w:t>Hướng dẫn quản lý bệnh lao</w:t>
      </w:r>
      <w:r w:rsidRPr="007A107B">
        <w:t>, Nhà xuất bản Y học.</w:t>
      </w:r>
    </w:p>
    <w:p w14:paraId="21D867C3" w14:textId="77777777" w:rsidR="007A107B" w:rsidRPr="007A107B" w:rsidRDefault="007A107B" w:rsidP="007A107B">
      <w:pPr>
        <w:pStyle w:val="EndNoteBibliography"/>
        <w:spacing w:after="0"/>
        <w:ind w:left="720" w:hanging="720"/>
      </w:pPr>
      <w:r w:rsidRPr="007A107B">
        <w:t>27.</w:t>
      </w:r>
      <w:r w:rsidRPr="007A107B">
        <w:tab/>
        <w:t xml:space="preserve">Chương trình Chống lao Quốc gia (2014), </w:t>
      </w:r>
      <w:r w:rsidRPr="007A107B">
        <w:rPr>
          <w:i/>
        </w:rPr>
        <w:t>Giới thiệu kỹ thuật chẩn đoán bệnh lao bằng Xpert MTB/RIF</w:t>
      </w:r>
      <w:r w:rsidRPr="007A107B">
        <w:t>, Báo cáo tổng kết Dự án TB care I, Hà Nội tháng 12 năm 2014, 25-35.</w:t>
      </w:r>
    </w:p>
    <w:p w14:paraId="73C6B665" w14:textId="77777777" w:rsidR="007A107B" w:rsidRPr="007A107B" w:rsidRDefault="007A107B" w:rsidP="007A107B">
      <w:pPr>
        <w:pStyle w:val="EndNoteBibliography"/>
        <w:spacing w:after="0"/>
        <w:ind w:left="720" w:hanging="720"/>
      </w:pPr>
      <w:r w:rsidRPr="007A107B">
        <w:t>28.</w:t>
      </w:r>
      <w:r w:rsidRPr="007A107B">
        <w:tab/>
        <w:t xml:space="preserve">Nguyễn Kim Cương và Bùi Huy Hoàng (2021), </w:t>
      </w:r>
      <w:r w:rsidRPr="007A107B">
        <w:rPr>
          <w:i/>
        </w:rPr>
        <w:t>Nghiên cứu giá trị của xét nghiệm Xpert MTB/RIF Ultra đờm ở người bệnh nghi lao có hai mẫu xét nghiệm soi đờm trực tiếp AFB (-)</w:t>
      </w:r>
      <w:r w:rsidRPr="007A107B">
        <w:t>, 7-14.</w:t>
      </w:r>
    </w:p>
    <w:p w14:paraId="3452921D" w14:textId="77777777" w:rsidR="007A107B" w:rsidRPr="007A107B" w:rsidRDefault="007A107B" w:rsidP="007A107B">
      <w:pPr>
        <w:pStyle w:val="EndNoteBibliography"/>
        <w:spacing w:after="0"/>
        <w:ind w:left="720" w:hanging="720"/>
      </w:pPr>
      <w:r w:rsidRPr="007A107B">
        <w:lastRenderedPageBreak/>
        <w:t>29.</w:t>
      </w:r>
      <w:r w:rsidRPr="007A107B">
        <w:tab/>
        <w:t xml:space="preserve">C. Lama và các cộng sự (2022), </w:t>
      </w:r>
      <w:r w:rsidRPr="007A107B">
        <w:rPr>
          <w:i/>
        </w:rPr>
        <w:t>Evaluation of Xpert MTB/RIF Assay, MTB Culture and Line Probe Assay for the Detection of MDR Tuberculosis in AFB Smear Negative Specimens</w:t>
      </w:r>
      <w:r w:rsidRPr="007A107B">
        <w:t>, Diseases. 10(4).</w:t>
      </w:r>
    </w:p>
    <w:p w14:paraId="721AF1F2" w14:textId="77777777" w:rsidR="007A107B" w:rsidRPr="007A107B" w:rsidRDefault="007A107B" w:rsidP="007A107B">
      <w:pPr>
        <w:pStyle w:val="EndNoteBibliography"/>
        <w:spacing w:after="0"/>
        <w:ind w:left="720" w:hanging="720"/>
      </w:pPr>
      <w:r w:rsidRPr="007A107B">
        <w:t>30.</w:t>
      </w:r>
      <w:r w:rsidRPr="007A107B">
        <w:tab/>
        <w:t xml:space="preserve">Đỗ Đức Hiển (1999), </w:t>
      </w:r>
      <w:r w:rsidRPr="007A107B">
        <w:rPr>
          <w:i/>
        </w:rPr>
        <w:t>X-quang trong chẩn đoán lao phổi</w:t>
      </w:r>
      <w:r w:rsidRPr="007A107B">
        <w:t>, Bệnh học lao và bệnh phổi, Nhà xuất bản Y học, 43-46.</w:t>
      </w:r>
    </w:p>
    <w:p w14:paraId="1645BC19" w14:textId="77777777" w:rsidR="007A107B" w:rsidRPr="007A107B" w:rsidRDefault="007A107B" w:rsidP="007A107B">
      <w:pPr>
        <w:pStyle w:val="EndNoteBibliography"/>
        <w:spacing w:after="0"/>
        <w:ind w:left="720" w:hanging="720"/>
      </w:pPr>
      <w:r w:rsidRPr="007A107B">
        <w:t>31.</w:t>
      </w:r>
      <w:r w:rsidRPr="007A107B">
        <w:tab/>
        <w:t xml:space="preserve">Nguyễn Văn Thành (2021), </w:t>
      </w:r>
      <w:r w:rsidRPr="007A107B">
        <w:rPr>
          <w:i/>
        </w:rPr>
        <w:t>Thực hành X-quang ngực</w:t>
      </w:r>
      <w:r w:rsidRPr="007A107B">
        <w:t>, Nhà xuất bản Y học.</w:t>
      </w:r>
    </w:p>
    <w:p w14:paraId="157882D3" w14:textId="77777777" w:rsidR="007A107B" w:rsidRPr="007A107B" w:rsidRDefault="007A107B" w:rsidP="007A107B">
      <w:pPr>
        <w:pStyle w:val="EndNoteBibliography"/>
        <w:spacing w:after="0"/>
        <w:ind w:left="720" w:hanging="720"/>
      </w:pPr>
      <w:r w:rsidRPr="007A107B">
        <w:t>32.</w:t>
      </w:r>
      <w:r w:rsidRPr="007A107B">
        <w:tab/>
        <w:t xml:space="preserve">Trần Văn Việt và Nguyễn Xuân Hiền (2017), </w:t>
      </w:r>
      <w:r w:rsidRPr="007A107B">
        <w:rPr>
          <w:i/>
        </w:rPr>
        <w:t>Nghiên cứu giá trị của phương pháp chụp X-quang phổi trong chẩn đoán lao phổi tại Bệnh viện Lao và bệnh phổi Hải Dương</w:t>
      </w:r>
      <w:r w:rsidRPr="007A107B">
        <w:t>, 38-42.</w:t>
      </w:r>
    </w:p>
    <w:p w14:paraId="6D1A7219" w14:textId="77777777" w:rsidR="007A107B" w:rsidRPr="007A107B" w:rsidRDefault="007A107B" w:rsidP="007A107B">
      <w:pPr>
        <w:pStyle w:val="EndNoteBibliography"/>
        <w:spacing w:after="0"/>
        <w:ind w:left="720" w:hanging="720"/>
      </w:pPr>
      <w:r w:rsidRPr="007A107B">
        <w:t>33.</w:t>
      </w:r>
      <w:r w:rsidRPr="007A107B">
        <w:tab/>
        <w:t xml:space="preserve">G. Tavaziva và các cộng sự (2022), </w:t>
      </w:r>
      <w:r w:rsidRPr="007A107B">
        <w:rPr>
          <w:i/>
        </w:rPr>
        <w:t>Diagnostic accuracy of a commercially available, deep learning-based chest X-ray interpretation software for detecting culture-confirmed pulmonary tuberculosis</w:t>
      </w:r>
      <w:r w:rsidRPr="007A107B">
        <w:t>, Int J Infect Dis. 122, 15-20.</w:t>
      </w:r>
    </w:p>
    <w:p w14:paraId="064C82B2" w14:textId="77777777" w:rsidR="007A107B" w:rsidRPr="007A107B" w:rsidRDefault="007A107B" w:rsidP="007A107B">
      <w:pPr>
        <w:pStyle w:val="EndNoteBibliography"/>
        <w:spacing w:after="0"/>
        <w:ind w:left="720" w:hanging="720"/>
      </w:pPr>
      <w:r w:rsidRPr="007A107B">
        <w:t>34.</w:t>
      </w:r>
      <w:r w:rsidRPr="007A107B">
        <w:tab/>
        <w:t xml:space="preserve">Võ Trọng Thành (2019), </w:t>
      </w:r>
      <w:r w:rsidRPr="007A107B">
        <w:rPr>
          <w:i/>
        </w:rPr>
        <w:t>Nghiên cứu sự thay đổi một số chỉ số huyết học ở bệnh nhân lao phổi được điều trị tại Bệnh viện Phổi Trung Ương</w:t>
      </w:r>
      <w:r w:rsidRPr="007A107B">
        <w:t>, Trường Đại học Y Hà Nội.</w:t>
      </w:r>
    </w:p>
    <w:p w14:paraId="3B13FB1D" w14:textId="77777777" w:rsidR="007A107B" w:rsidRPr="007A107B" w:rsidRDefault="007A107B" w:rsidP="007A107B">
      <w:pPr>
        <w:pStyle w:val="EndNoteBibliography"/>
        <w:spacing w:after="0"/>
        <w:ind w:left="720" w:hanging="720"/>
      </w:pPr>
      <w:r w:rsidRPr="007A107B">
        <w:t>35.</w:t>
      </w:r>
      <w:r w:rsidRPr="007A107B">
        <w:tab/>
        <w:t xml:space="preserve">A. Mukherjee và các cộng sự (2019), </w:t>
      </w:r>
      <w:r w:rsidRPr="007A107B">
        <w:rPr>
          <w:i/>
        </w:rPr>
        <w:t>Prevalence, characteristics, and predictors of tuberculosis associated anemia</w:t>
      </w:r>
      <w:r w:rsidRPr="007A107B">
        <w:t>, J Family Med Prim Care. 8(7), 2445-2449.</w:t>
      </w:r>
    </w:p>
    <w:p w14:paraId="4CBD2BB1" w14:textId="77777777" w:rsidR="007A107B" w:rsidRPr="007A107B" w:rsidRDefault="007A107B" w:rsidP="007A107B">
      <w:pPr>
        <w:pStyle w:val="EndNoteBibliography"/>
        <w:spacing w:after="0"/>
        <w:ind w:left="720" w:hanging="720"/>
      </w:pPr>
      <w:r w:rsidRPr="007A107B">
        <w:t>36.</w:t>
      </w:r>
      <w:r w:rsidRPr="007A107B">
        <w:tab/>
        <w:t xml:space="preserve">Chương trình Chống lao Quốc gia (2009), </w:t>
      </w:r>
      <w:r w:rsidRPr="007A107B">
        <w:rPr>
          <w:i/>
        </w:rPr>
        <w:t>Hướng dẫn quản lý bệnh lao kháng đa thuốc</w:t>
      </w:r>
      <w:r w:rsidRPr="007A107B">
        <w:t>, Nhà xuất bản Y học.</w:t>
      </w:r>
    </w:p>
    <w:p w14:paraId="4E5EBFD4" w14:textId="77777777" w:rsidR="007A107B" w:rsidRPr="007A107B" w:rsidRDefault="007A107B" w:rsidP="007A107B">
      <w:pPr>
        <w:pStyle w:val="EndNoteBibliography"/>
        <w:spacing w:after="0"/>
        <w:ind w:left="720" w:hanging="720"/>
      </w:pPr>
      <w:r w:rsidRPr="007A107B">
        <w:t>37.</w:t>
      </w:r>
      <w:r w:rsidRPr="007A107B">
        <w:tab/>
        <w:t xml:space="preserve">Trần Văn Sáng (2007), </w:t>
      </w:r>
      <w:r w:rsidRPr="007A107B">
        <w:rPr>
          <w:i/>
        </w:rPr>
        <w:t>Hỏi đáp về bệnh lao kháng thuốc</w:t>
      </w:r>
      <w:r w:rsidRPr="007A107B">
        <w:t>, Nhà xuất bản Y học.</w:t>
      </w:r>
    </w:p>
    <w:p w14:paraId="16749DC7" w14:textId="77777777" w:rsidR="007A107B" w:rsidRPr="007A107B" w:rsidRDefault="007A107B" w:rsidP="007A107B">
      <w:pPr>
        <w:pStyle w:val="EndNoteBibliography"/>
        <w:spacing w:after="0"/>
        <w:ind w:left="720" w:hanging="720"/>
      </w:pPr>
      <w:r w:rsidRPr="007A107B">
        <w:t>38.</w:t>
      </w:r>
      <w:r w:rsidRPr="007A107B">
        <w:tab/>
        <w:t xml:space="preserve">World Health Organization (2011), </w:t>
      </w:r>
      <w:r w:rsidRPr="007A107B">
        <w:rPr>
          <w:i/>
        </w:rPr>
        <w:t>Guidelines for the programmatic management of drug-resistant tuberculosis</w:t>
      </w:r>
      <w:r w:rsidRPr="007A107B">
        <w:t>, World Health Organization.</w:t>
      </w:r>
    </w:p>
    <w:p w14:paraId="0676EB81" w14:textId="77777777" w:rsidR="007A107B" w:rsidRPr="007A107B" w:rsidRDefault="007A107B" w:rsidP="007A107B">
      <w:pPr>
        <w:pStyle w:val="EndNoteBibliography"/>
        <w:spacing w:after="0"/>
        <w:ind w:left="720" w:hanging="720"/>
      </w:pPr>
      <w:r w:rsidRPr="007A107B">
        <w:t>39.</w:t>
      </w:r>
      <w:r w:rsidRPr="007A107B">
        <w:tab/>
        <w:t xml:space="preserve">M. Elia (2017), </w:t>
      </w:r>
      <w:r w:rsidRPr="007A107B">
        <w:rPr>
          <w:i/>
        </w:rPr>
        <w:t>Defining, Recognizing, and Reporting Malnutrition</w:t>
      </w:r>
      <w:r w:rsidRPr="007A107B">
        <w:t>, Int J Low Extrem Wounds. 16(4), 230-237.</w:t>
      </w:r>
    </w:p>
    <w:p w14:paraId="0E06BEEA" w14:textId="77777777" w:rsidR="007A107B" w:rsidRPr="007A107B" w:rsidRDefault="007A107B" w:rsidP="007A107B">
      <w:pPr>
        <w:pStyle w:val="EndNoteBibliography"/>
        <w:spacing w:after="0"/>
        <w:ind w:left="720" w:hanging="720"/>
      </w:pPr>
      <w:r w:rsidRPr="007A107B">
        <w:t>40.</w:t>
      </w:r>
      <w:r w:rsidRPr="007A107B">
        <w:tab/>
        <w:t xml:space="preserve">A. Zierle-Ghosh và A. Jan (2022), </w:t>
      </w:r>
      <w:r w:rsidRPr="007A107B">
        <w:rPr>
          <w:i/>
        </w:rPr>
        <w:t>Physiology, Body Mass Index</w:t>
      </w:r>
      <w:r w:rsidRPr="007A107B">
        <w:t>, StatPearls, StatPearls Publishing Copyright © 2022, StatPearls Publishing LLC., Treasure Island (FL).</w:t>
      </w:r>
    </w:p>
    <w:p w14:paraId="515F5183" w14:textId="77777777" w:rsidR="007A107B" w:rsidRPr="007A107B" w:rsidRDefault="007A107B" w:rsidP="007A107B">
      <w:pPr>
        <w:pStyle w:val="EndNoteBibliography"/>
        <w:spacing w:after="0"/>
        <w:ind w:left="720" w:hanging="720"/>
      </w:pPr>
      <w:r w:rsidRPr="007A107B">
        <w:t>41.</w:t>
      </w:r>
      <w:r w:rsidRPr="007A107B">
        <w:tab/>
        <w:t xml:space="preserve">World Health Organization (1995), </w:t>
      </w:r>
      <w:r w:rsidRPr="007A107B">
        <w:rPr>
          <w:i/>
        </w:rPr>
        <w:t>Physical status: the use and interpretation of anthropometry. Report of a WHO Expert Committee</w:t>
      </w:r>
      <w:r w:rsidRPr="007A107B">
        <w:t>, World Health Organ Tech Rep Ser. 854, 1-452.</w:t>
      </w:r>
    </w:p>
    <w:p w14:paraId="48EE4CD7" w14:textId="77777777" w:rsidR="007A107B" w:rsidRPr="007A107B" w:rsidRDefault="007A107B" w:rsidP="007A107B">
      <w:pPr>
        <w:pStyle w:val="EndNoteBibliography"/>
        <w:spacing w:after="0"/>
        <w:ind w:left="720" w:hanging="720"/>
      </w:pPr>
      <w:r w:rsidRPr="007A107B">
        <w:t>42.</w:t>
      </w:r>
      <w:r w:rsidRPr="007A107B">
        <w:tab/>
        <w:t xml:space="preserve">D. R. Duerksen, M. Laporte và K. Jeejeebhoy (2021), </w:t>
      </w:r>
      <w:r w:rsidRPr="007A107B">
        <w:rPr>
          <w:i/>
        </w:rPr>
        <w:t>Evaluation of Nutrition Status Using the Subjective Global Assessment: Malnutrition, Cachexia, and Sarcopenia</w:t>
      </w:r>
      <w:r w:rsidRPr="007A107B">
        <w:t>, Nutr Clin Pract. 36(5), 942-956.</w:t>
      </w:r>
    </w:p>
    <w:p w14:paraId="7B2788D8" w14:textId="77777777" w:rsidR="007A107B" w:rsidRPr="007A107B" w:rsidRDefault="007A107B" w:rsidP="007A107B">
      <w:pPr>
        <w:pStyle w:val="EndNoteBibliography"/>
        <w:spacing w:after="0"/>
        <w:ind w:left="720" w:hanging="720"/>
      </w:pPr>
      <w:r w:rsidRPr="007A107B">
        <w:lastRenderedPageBreak/>
        <w:t>43.</w:t>
      </w:r>
      <w:r w:rsidRPr="007A107B">
        <w:tab/>
        <w:t xml:space="preserve">Walker HK, Hall WD và Hurst JW (1990), </w:t>
      </w:r>
      <w:r w:rsidRPr="007A107B">
        <w:rPr>
          <w:i/>
        </w:rPr>
        <w:t>Chapter 101: Serum Albumin and Globulin</w:t>
      </w:r>
      <w:r w:rsidRPr="007A107B">
        <w:t>, Physical Clinical Methods: The History, and Laboratory Examinations. 3rd edition., ed.</w:t>
      </w:r>
    </w:p>
    <w:p w14:paraId="0F582E33" w14:textId="77777777" w:rsidR="007A107B" w:rsidRPr="007A107B" w:rsidRDefault="007A107B" w:rsidP="007A107B">
      <w:pPr>
        <w:pStyle w:val="EndNoteBibliography"/>
        <w:spacing w:after="0"/>
        <w:ind w:left="720" w:hanging="720"/>
      </w:pPr>
      <w:r w:rsidRPr="007A107B">
        <w:t>44.</w:t>
      </w:r>
      <w:r w:rsidRPr="007A107B">
        <w:tab/>
        <w:t xml:space="preserve">D. C. Evans và các cộng sự (2021), </w:t>
      </w:r>
      <w:r w:rsidRPr="007A107B">
        <w:rPr>
          <w:i/>
        </w:rPr>
        <w:t>The Use of Visceral Proteins as Nutrition Markers: An ASPEN Position Paper</w:t>
      </w:r>
      <w:r w:rsidRPr="007A107B">
        <w:t>, Nutr Clin Pract. 36(1), 22-28.</w:t>
      </w:r>
    </w:p>
    <w:p w14:paraId="4AB40404" w14:textId="77777777" w:rsidR="007A107B" w:rsidRPr="007A107B" w:rsidRDefault="007A107B" w:rsidP="007A107B">
      <w:pPr>
        <w:pStyle w:val="EndNoteBibliography"/>
        <w:spacing w:after="0"/>
        <w:ind w:left="720" w:hanging="720"/>
      </w:pPr>
      <w:r w:rsidRPr="007A107B">
        <w:t>45.</w:t>
      </w:r>
      <w:r w:rsidRPr="007A107B">
        <w:tab/>
        <w:t xml:space="preserve">Nguyễn Ngọc Lanh (2012), </w:t>
      </w:r>
      <w:r w:rsidRPr="007A107B">
        <w:rPr>
          <w:i/>
        </w:rPr>
        <w:t>Sinh lý bệnh học</w:t>
      </w:r>
      <w:r w:rsidRPr="007A107B">
        <w:t>, Nhà xuất bản Y học.</w:t>
      </w:r>
    </w:p>
    <w:p w14:paraId="7999EB6E" w14:textId="77777777" w:rsidR="007A107B" w:rsidRPr="007A107B" w:rsidRDefault="007A107B" w:rsidP="007A107B">
      <w:pPr>
        <w:pStyle w:val="EndNoteBibliography"/>
        <w:spacing w:after="0"/>
        <w:ind w:left="720" w:hanging="720"/>
      </w:pPr>
      <w:r w:rsidRPr="007A107B">
        <w:t>46.</w:t>
      </w:r>
      <w:r w:rsidRPr="007A107B">
        <w:tab/>
        <w:t xml:space="preserve">Bộ Y tế (2022), </w:t>
      </w:r>
      <w:r w:rsidRPr="007A107B">
        <w:rPr>
          <w:i/>
        </w:rPr>
        <w:t>Quyết định 1832/QĐ-BYT về việc ban hành "Hướng dẫn chẩn đoán và điều trị một số bệnh lý huyết học"</w:t>
      </w:r>
      <w:r w:rsidRPr="007A107B">
        <w:t>.</w:t>
      </w:r>
    </w:p>
    <w:p w14:paraId="46502E97" w14:textId="77777777" w:rsidR="007A107B" w:rsidRPr="007A107B" w:rsidRDefault="007A107B" w:rsidP="007A107B">
      <w:pPr>
        <w:pStyle w:val="EndNoteBibliography"/>
        <w:spacing w:after="0"/>
        <w:ind w:left="720" w:hanging="720"/>
      </w:pPr>
      <w:r w:rsidRPr="007A107B">
        <w:t>47.</w:t>
      </w:r>
      <w:r w:rsidRPr="007A107B">
        <w:tab/>
        <w:t xml:space="preserve">Rebanta K. Chakraborty và Bracken Burns (2023), </w:t>
      </w:r>
      <w:r w:rsidRPr="007A107B">
        <w:rPr>
          <w:i/>
        </w:rPr>
        <w:t>Systemic Inflammatory Response Syndrome</w:t>
      </w:r>
      <w:r w:rsidRPr="007A107B">
        <w:t>.</w:t>
      </w:r>
    </w:p>
    <w:p w14:paraId="7F699ECE" w14:textId="77777777" w:rsidR="007A107B" w:rsidRPr="007A107B" w:rsidRDefault="007A107B" w:rsidP="007A107B">
      <w:pPr>
        <w:pStyle w:val="EndNoteBibliography"/>
        <w:spacing w:after="0"/>
        <w:ind w:left="720" w:hanging="720"/>
      </w:pPr>
      <w:r w:rsidRPr="007A107B">
        <w:t>48.</w:t>
      </w:r>
      <w:r w:rsidRPr="007A107B">
        <w:tab/>
        <w:t xml:space="preserve">Ngọc Dung Trần và các cộng sự (2023), </w:t>
      </w:r>
      <w:r w:rsidRPr="007A107B">
        <w:rPr>
          <w:i/>
        </w:rPr>
        <w:t>TỶ LỆ MẮC VÀ ĐẶC ĐIỂM DỊCH TỄ LAO MỚI TẠI TỈNH ĐỒNG THÁP NĂM 2020</w:t>
      </w:r>
      <w:r w:rsidRPr="007A107B">
        <w:t>, Tạp chí Y học Việt Nam. 524(1B).</w:t>
      </w:r>
    </w:p>
    <w:p w14:paraId="249F3B6B" w14:textId="77777777" w:rsidR="007A107B" w:rsidRPr="007A107B" w:rsidRDefault="007A107B" w:rsidP="007A107B">
      <w:pPr>
        <w:pStyle w:val="EndNoteBibliography"/>
        <w:spacing w:after="0"/>
        <w:ind w:left="720" w:hanging="720"/>
      </w:pPr>
      <w:r w:rsidRPr="007A107B">
        <w:t>49.</w:t>
      </w:r>
      <w:r w:rsidRPr="007A107B">
        <w:tab/>
        <w:t xml:space="preserve">Nguyễn Trọng Hưng (2020), </w:t>
      </w:r>
      <w:r w:rsidRPr="007A107B">
        <w:rPr>
          <w:i/>
        </w:rPr>
        <w:t>TÌNH TRẠNG DINH DƯỠNG THEO PHƯƠNG PHÁP NHÂN TRẮC HỌC Ở NGƯỜI BỆNH LAO PHỔI TRƯỚC KHI NHẬP VIỆN TẠI BỆNH VIỆN PHỔI TRUNG ƯƠNG NĂM 2019-2020</w:t>
      </w:r>
      <w:r w:rsidRPr="007A107B">
        <w:t>, TC.DD &amp; TP 16 (2) - 2020.</w:t>
      </w:r>
    </w:p>
    <w:p w14:paraId="0D3A84AE" w14:textId="77777777" w:rsidR="007A107B" w:rsidRPr="007A107B" w:rsidRDefault="007A107B" w:rsidP="007A107B">
      <w:pPr>
        <w:pStyle w:val="EndNoteBibliography"/>
        <w:spacing w:after="0"/>
        <w:ind w:left="720" w:hanging="720"/>
      </w:pPr>
      <w:r w:rsidRPr="007A107B">
        <w:t>50.</w:t>
      </w:r>
      <w:r w:rsidRPr="007A107B">
        <w:tab/>
        <w:t xml:space="preserve">H. S. Lin và các cộng sự (2021), </w:t>
      </w:r>
      <w:r w:rsidRPr="007A107B">
        <w:rPr>
          <w:i/>
        </w:rPr>
        <w:t>Nutrition Assessment and Adverse Outcomes in Hospitalized Patients with Tuberculosis</w:t>
      </w:r>
      <w:r w:rsidRPr="007A107B">
        <w:t>, J Clin Med. 10(12).</w:t>
      </w:r>
    </w:p>
    <w:p w14:paraId="4A3EA600" w14:textId="77777777" w:rsidR="007A107B" w:rsidRPr="007A107B" w:rsidRDefault="007A107B" w:rsidP="007A107B">
      <w:pPr>
        <w:pStyle w:val="EndNoteBibliography"/>
        <w:spacing w:after="0"/>
        <w:ind w:left="720" w:hanging="720"/>
      </w:pPr>
      <w:r w:rsidRPr="007A107B">
        <w:t>51.</w:t>
      </w:r>
      <w:r w:rsidRPr="007A107B">
        <w:tab/>
        <w:t xml:space="preserve">B. B. Musuenge, G. G. Poda và P. C. Chen (2020), </w:t>
      </w:r>
      <w:r w:rsidRPr="007A107B">
        <w:rPr>
          <w:i/>
        </w:rPr>
        <w:t>Nutritional Status of Patients with Tuberculosis and Associated Factors in the Health Centre Region of Burkina Faso</w:t>
      </w:r>
      <w:r w:rsidRPr="007A107B">
        <w:t>, Nutrients. 12(9).</w:t>
      </w:r>
    </w:p>
    <w:p w14:paraId="0AF15B53" w14:textId="77777777" w:rsidR="007A107B" w:rsidRPr="007A107B" w:rsidRDefault="007A107B" w:rsidP="007A107B">
      <w:pPr>
        <w:pStyle w:val="EndNoteBibliography"/>
        <w:spacing w:after="0"/>
        <w:ind w:left="720" w:hanging="720"/>
      </w:pPr>
      <w:r w:rsidRPr="007A107B">
        <w:t>52.</w:t>
      </w:r>
      <w:r w:rsidRPr="007A107B">
        <w:tab/>
        <w:t xml:space="preserve">F. Krapp và các cộng sự (2008), </w:t>
      </w:r>
      <w:r w:rsidRPr="007A107B">
        <w:rPr>
          <w:i/>
        </w:rPr>
        <w:t>Bodyweight gain to predict treatment outcome in patients with pulmonary tuberculosis in Peru</w:t>
      </w:r>
      <w:r w:rsidRPr="007A107B">
        <w:t>, Int J Tuberc Lung Dis. 12(10), 1153-9.</w:t>
      </w:r>
    </w:p>
    <w:p w14:paraId="5E52B7B0" w14:textId="77777777" w:rsidR="007A107B" w:rsidRPr="007A107B" w:rsidRDefault="007A107B" w:rsidP="007A107B">
      <w:pPr>
        <w:pStyle w:val="EndNoteBibliography"/>
        <w:spacing w:after="0"/>
        <w:ind w:left="720" w:hanging="720"/>
      </w:pPr>
      <w:r w:rsidRPr="007A107B">
        <w:t>53.</w:t>
      </w:r>
      <w:r w:rsidRPr="007A107B">
        <w:tab/>
        <w:t xml:space="preserve">T. A. Pakasi và các cộng sự (2009), </w:t>
      </w:r>
      <w:r w:rsidRPr="007A107B">
        <w:rPr>
          <w:i/>
        </w:rPr>
        <w:t>Malnutrition and socio-demographic factors associated with pulmonary tuberculosis in Timor and Rote Islands, Indonesia</w:t>
      </w:r>
      <w:r w:rsidRPr="007A107B">
        <w:t>, Int J Tuberc Lung Dis. 13(6), 755-9.</w:t>
      </w:r>
    </w:p>
    <w:p w14:paraId="4142A932" w14:textId="77777777" w:rsidR="007A107B" w:rsidRPr="007A107B" w:rsidRDefault="007A107B" w:rsidP="007A107B">
      <w:pPr>
        <w:pStyle w:val="EndNoteBibliography"/>
        <w:ind w:left="720" w:hanging="720"/>
      </w:pPr>
      <w:r w:rsidRPr="007A107B">
        <w:t>54.</w:t>
      </w:r>
      <w:r w:rsidRPr="007A107B">
        <w:tab/>
        <w:t xml:space="preserve">SanchitaSubedi và các cộng sự (2019), </w:t>
      </w:r>
      <w:r w:rsidRPr="007A107B">
        <w:rPr>
          <w:i/>
        </w:rPr>
        <w:t>Nutritional Status of Patients with Pulmonary Tuberculosis receiving Anti-Tuberculosis Treatment at BP Koirala Institute of Health Sciences, Nepal</w:t>
      </w:r>
      <w:r w:rsidRPr="007A107B">
        <w:t>.</w:t>
      </w:r>
    </w:p>
    <w:p w14:paraId="6FD80654" w14:textId="77EC59EC"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0" w:name="_Toc134532718"/>
      <w:r>
        <w:lastRenderedPageBreak/>
        <w:t>PHỤ LỤC</w:t>
      </w:r>
      <w:bookmarkEnd w:id="120"/>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1" w:name="OLE_LINK20"/>
            <w:r>
              <w:rPr>
                <w:rFonts w:eastAsiaTheme="minorEastAsia"/>
              </w:rPr>
              <w:t xml:space="preserve">Giảm </w:t>
            </w:r>
            <w:r w:rsidRPr="00456A35">
              <w:rPr>
                <w:rFonts w:eastAsiaTheme="minorEastAsia"/>
                <w:lang w:val="vi-VN"/>
              </w:rPr>
              <w:t>0 – 5%</w:t>
            </w:r>
            <w:bookmarkEnd w:id="121"/>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20"/>
      <w:headerReference w:type="first" r:id="rId21"/>
      <w:footerReference w:type="first" r:id="rId22"/>
      <w:pgSz w:w="12240" w:h="15840"/>
      <w:pgMar w:top="1985" w:right="1134" w:bottom="1701" w:left="1985" w:header="720" w:footer="720" w:gutter="0"/>
      <w:pgNumType w:start="1"/>
      <w:cols w:space="720"/>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5" w:author="Long Nhat Nguyen" w:date="2023-05-09T09:48:00Z" w:initials="LNN">
    <w:p w14:paraId="1F519D60" w14:textId="77777777" w:rsidR="003752EC" w:rsidRDefault="003752EC" w:rsidP="005141AF">
      <w:pPr>
        <w:pStyle w:val="CommentText"/>
        <w:ind w:firstLine="0"/>
        <w:jc w:val="left"/>
      </w:pPr>
      <w:r>
        <w:rPr>
          <w:rStyle w:val="CommentReference"/>
        </w:rPr>
        <w:annotationRef/>
      </w:r>
      <w:r>
        <w:t>Đoạn này cho vào có được không ạ?</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519D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9551" w16cex:dateUtc="2023-05-09T0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519D60" w16cid:durableId="28049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65EBE" w14:textId="77777777" w:rsidR="003F3151" w:rsidRDefault="003F3151" w:rsidP="00C23165">
      <w:r>
        <w:separator/>
      </w:r>
    </w:p>
  </w:endnote>
  <w:endnote w:type="continuationSeparator" w:id="0">
    <w:p w14:paraId="5470BBCD" w14:textId="77777777" w:rsidR="003F3151" w:rsidRDefault="003F3151"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6DBDA" w14:textId="77777777" w:rsidR="003F3151" w:rsidRDefault="003F3151" w:rsidP="00C23165">
      <w:r>
        <w:separator/>
      </w:r>
    </w:p>
  </w:footnote>
  <w:footnote w:type="continuationSeparator" w:id="0">
    <w:p w14:paraId="060571F0" w14:textId="77777777" w:rsidR="003F3151" w:rsidRDefault="003F3151"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5&lt;/item&gt;&lt;item&gt;88&lt;/item&gt;&lt;item&gt;89&lt;/item&gt;&lt;item&gt;91&lt;/item&gt;&lt;item&gt;93&lt;/item&gt;&lt;item&gt;94&lt;/item&gt;&lt;item&gt;95&lt;/item&gt;&lt;item&gt;96&lt;/item&gt;&lt;item&gt;97&lt;/item&gt;&lt;/record-ids&gt;&lt;/item&gt;&lt;/Libraries&gt;"/>
  </w:docVars>
  <w:rsids>
    <w:rsidRoot w:val="00101135"/>
    <w:rsid w:val="000000D6"/>
    <w:rsid w:val="000005B7"/>
    <w:rsid w:val="00000851"/>
    <w:rsid w:val="00000BA7"/>
    <w:rsid w:val="00001871"/>
    <w:rsid w:val="00002328"/>
    <w:rsid w:val="00002A45"/>
    <w:rsid w:val="00002E91"/>
    <w:rsid w:val="00003016"/>
    <w:rsid w:val="0000376C"/>
    <w:rsid w:val="00003819"/>
    <w:rsid w:val="00004000"/>
    <w:rsid w:val="000053F8"/>
    <w:rsid w:val="00005B10"/>
    <w:rsid w:val="00005D12"/>
    <w:rsid w:val="000061EE"/>
    <w:rsid w:val="000065BD"/>
    <w:rsid w:val="00006631"/>
    <w:rsid w:val="00007014"/>
    <w:rsid w:val="00007024"/>
    <w:rsid w:val="0000757D"/>
    <w:rsid w:val="00007F57"/>
    <w:rsid w:val="000105CA"/>
    <w:rsid w:val="0001143E"/>
    <w:rsid w:val="000114AD"/>
    <w:rsid w:val="00011B3E"/>
    <w:rsid w:val="00012350"/>
    <w:rsid w:val="000123E1"/>
    <w:rsid w:val="00012C44"/>
    <w:rsid w:val="0001353C"/>
    <w:rsid w:val="00013563"/>
    <w:rsid w:val="000137BA"/>
    <w:rsid w:val="00013952"/>
    <w:rsid w:val="00013E69"/>
    <w:rsid w:val="00014517"/>
    <w:rsid w:val="000153C1"/>
    <w:rsid w:val="00015C87"/>
    <w:rsid w:val="00016863"/>
    <w:rsid w:val="00016C8C"/>
    <w:rsid w:val="000173E3"/>
    <w:rsid w:val="000175D5"/>
    <w:rsid w:val="000178F6"/>
    <w:rsid w:val="00020118"/>
    <w:rsid w:val="0002109E"/>
    <w:rsid w:val="00021ACD"/>
    <w:rsid w:val="0002209E"/>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0EC7"/>
    <w:rsid w:val="000315B0"/>
    <w:rsid w:val="0003229F"/>
    <w:rsid w:val="00032498"/>
    <w:rsid w:val="000327EE"/>
    <w:rsid w:val="00032AA8"/>
    <w:rsid w:val="0003306D"/>
    <w:rsid w:val="00033B2D"/>
    <w:rsid w:val="00033F23"/>
    <w:rsid w:val="00034376"/>
    <w:rsid w:val="00034818"/>
    <w:rsid w:val="00034AF9"/>
    <w:rsid w:val="00034E73"/>
    <w:rsid w:val="00034FC3"/>
    <w:rsid w:val="00035888"/>
    <w:rsid w:val="00035EB9"/>
    <w:rsid w:val="00035FFF"/>
    <w:rsid w:val="000365AD"/>
    <w:rsid w:val="00036CE1"/>
    <w:rsid w:val="0003728B"/>
    <w:rsid w:val="000375EE"/>
    <w:rsid w:val="00040454"/>
    <w:rsid w:val="00041352"/>
    <w:rsid w:val="000417F7"/>
    <w:rsid w:val="00041823"/>
    <w:rsid w:val="00042888"/>
    <w:rsid w:val="00043794"/>
    <w:rsid w:val="000439F8"/>
    <w:rsid w:val="00044C16"/>
    <w:rsid w:val="00045927"/>
    <w:rsid w:val="00045C97"/>
    <w:rsid w:val="0004683C"/>
    <w:rsid w:val="00046D43"/>
    <w:rsid w:val="00046F42"/>
    <w:rsid w:val="00046FEC"/>
    <w:rsid w:val="00047118"/>
    <w:rsid w:val="0004739E"/>
    <w:rsid w:val="00047C82"/>
    <w:rsid w:val="00050484"/>
    <w:rsid w:val="000507D2"/>
    <w:rsid w:val="0005108B"/>
    <w:rsid w:val="000513D4"/>
    <w:rsid w:val="000514AA"/>
    <w:rsid w:val="000515B4"/>
    <w:rsid w:val="000516D7"/>
    <w:rsid w:val="0005198D"/>
    <w:rsid w:val="00051C4C"/>
    <w:rsid w:val="000529AF"/>
    <w:rsid w:val="00052F9C"/>
    <w:rsid w:val="00053B53"/>
    <w:rsid w:val="0005419D"/>
    <w:rsid w:val="000546E2"/>
    <w:rsid w:val="00054718"/>
    <w:rsid w:val="00054D26"/>
    <w:rsid w:val="00055121"/>
    <w:rsid w:val="00055717"/>
    <w:rsid w:val="00055CF8"/>
    <w:rsid w:val="00056639"/>
    <w:rsid w:val="0005760A"/>
    <w:rsid w:val="000602E8"/>
    <w:rsid w:val="00060344"/>
    <w:rsid w:val="00060388"/>
    <w:rsid w:val="00060B53"/>
    <w:rsid w:val="00061007"/>
    <w:rsid w:val="00061660"/>
    <w:rsid w:val="000623F8"/>
    <w:rsid w:val="00062560"/>
    <w:rsid w:val="00062B78"/>
    <w:rsid w:val="00062C1F"/>
    <w:rsid w:val="00063E47"/>
    <w:rsid w:val="00064742"/>
    <w:rsid w:val="000650D4"/>
    <w:rsid w:val="00065CB5"/>
    <w:rsid w:val="00066251"/>
    <w:rsid w:val="00066FA7"/>
    <w:rsid w:val="00070917"/>
    <w:rsid w:val="00070C10"/>
    <w:rsid w:val="00071306"/>
    <w:rsid w:val="0007145D"/>
    <w:rsid w:val="00072B1C"/>
    <w:rsid w:val="00072BE9"/>
    <w:rsid w:val="00072C2E"/>
    <w:rsid w:val="00073515"/>
    <w:rsid w:val="0007377F"/>
    <w:rsid w:val="000743AB"/>
    <w:rsid w:val="00074EFC"/>
    <w:rsid w:val="00075667"/>
    <w:rsid w:val="000756E0"/>
    <w:rsid w:val="00075D1A"/>
    <w:rsid w:val="0007673B"/>
    <w:rsid w:val="000769F3"/>
    <w:rsid w:val="00076A11"/>
    <w:rsid w:val="00077095"/>
    <w:rsid w:val="00077589"/>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ACB"/>
    <w:rsid w:val="00085D87"/>
    <w:rsid w:val="0008677D"/>
    <w:rsid w:val="000871BD"/>
    <w:rsid w:val="00087451"/>
    <w:rsid w:val="00087504"/>
    <w:rsid w:val="00087664"/>
    <w:rsid w:val="00087AB4"/>
    <w:rsid w:val="00087C74"/>
    <w:rsid w:val="00090780"/>
    <w:rsid w:val="00090BE1"/>
    <w:rsid w:val="00090FE6"/>
    <w:rsid w:val="0009118B"/>
    <w:rsid w:val="00091968"/>
    <w:rsid w:val="00092180"/>
    <w:rsid w:val="000921AB"/>
    <w:rsid w:val="000928FE"/>
    <w:rsid w:val="00093261"/>
    <w:rsid w:val="000935FA"/>
    <w:rsid w:val="00094EB8"/>
    <w:rsid w:val="0009626B"/>
    <w:rsid w:val="00096D4D"/>
    <w:rsid w:val="000972F2"/>
    <w:rsid w:val="000976CE"/>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678"/>
    <w:rsid w:val="000A3CD0"/>
    <w:rsid w:val="000A3DAC"/>
    <w:rsid w:val="000A409E"/>
    <w:rsid w:val="000A469E"/>
    <w:rsid w:val="000A480B"/>
    <w:rsid w:val="000A4977"/>
    <w:rsid w:val="000A4AB6"/>
    <w:rsid w:val="000A4CAF"/>
    <w:rsid w:val="000A5610"/>
    <w:rsid w:val="000A5894"/>
    <w:rsid w:val="000A7057"/>
    <w:rsid w:val="000A7501"/>
    <w:rsid w:val="000A7A3A"/>
    <w:rsid w:val="000A7F06"/>
    <w:rsid w:val="000B03BF"/>
    <w:rsid w:val="000B1663"/>
    <w:rsid w:val="000B19D8"/>
    <w:rsid w:val="000B2051"/>
    <w:rsid w:val="000B232E"/>
    <w:rsid w:val="000B282E"/>
    <w:rsid w:val="000B2F2E"/>
    <w:rsid w:val="000B308B"/>
    <w:rsid w:val="000B39BA"/>
    <w:rsid w:val="000B3A9C"/>
    <w:rsid w:val="000B49AE"/>
    <w:rsid w:val="000B52E1"/>
    <w:rsid w:val="000B54AF"/>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3BC2"/>
    <w:rsid w:val="000C444C"/>
    <w:rsid w:val="000C5834"/>
    <w:rsid w:val="000C590D"/>
    <w:rsid w:val="000C64B5"/>
    <w:rsid w:val="000C6D6C"/>
    <w:rsid w:val="000D091E"/>
    <w:rsid w:val="000D0D73"/>
    <w:rsid w:val="000D11FC"/>
    <w:rsid w:val="000D1722"/>
    <w:rsid w:val="000D193F"/>
    <w:rsid w:val="000D1E6D"/>
    <w:rsid w:val="000D23B6"/>
    <w:rsid w:val="000D2521"/>
    <w:rsid w:val="000D27C3"/>
    <w:rsid w:val="000D30A9"/>
    <w:rsid w:val="000D378D"/>
    <w:rsid w:val="000D419F"/>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5EA"/>
    <w:rsid w:val="000E370F"/>
    <w:rsid w:val="000E3B29"/>
    <w:rsid w:val="000E3CA8"/>
    <w:rsid w:val="000E45EB"/>
    <w:rsid w:val="000E557D"/>
    <w:rsid w:val="000E65FD"/>
    <w:rsid w:val="000E758B"/>
    <w:rsid w:val="000E7916"/>
    <w:rsid w:val="000E79F4"/>
    <w:rsid w:val="000E7B03"/>
    <w:rsid w:val="000F08AC"/>
    <w:rsid w:val="000F0949"/>
    <w:rsid w:val="000F0D7E"/>
    <w:rsid w:val="000F1E21"/>
    <w:rsid w:val="000F2A15"/>
    <w:rsid w:val="000F32EF"/>
    <w:rsid w:val="000F3584"/>
    <w:rsid w:val="000F3726"/>
    <w:rsid w:val="000F39E8"/>
    <w:rsid w:val="000F43A3"/>
    <w:rsid w:val="000F686E"/>
    <w:rsid w:val="001003B9"/>
    <w:rsid w:val="00100464"/>
    <w:rsid w:val="0010054A"/>
    <w:rsid w:val="00100C30"/>
    <w:rsid w:val="00100CF9"/>
    <w:rsid w:val="00101135"/>
    <w:rsid w:val="00101EE2"/>
    <w:rsid w:val="001026AC"/>
    <w:rsid w:val="001026CB"/>
    <w:rsid w:val="00102C16"/>
    <w:rsid w:val="00102F09"/>
    <w:rsid w:val="00102FAB"/>
    <w:rsid w:val="00103095"/>
    <w:rsid w:val="00103231"/>
    <w:rsid w:val="0010329E"/>
    <w:rsid w:val="0010362A"/>
    <w:rsid w:val="001036BF"/>
    <w:rsid w:val="001037FB"/>
    <w:rsid w:val="00104177"/>
    <w:rsid w:val="0010436F"/>
    <w:rsid w:val="00104866"/>
    <w:rsid w:val="00104C96"/>
    <w:rsid w:val="001050A7"/>
    <w:rsid w:val="00105D23"/>
    <w:rsid w:val="00106892"/>
    <w:rsid w:val="00106C32"/>
    <w:rsid w:val="001071B5"/>
    <w:rsid w:val="0011043A"/>
    <w:rsid w:val="00110A70"/>
    <w:rsid w:val="00110A94"/>
    <w:rsid w:val="00110E14"/>
    <w:rsid w:val="001113AF"/>
    <w:rsid w:val="001120C1"/>
    <w:rsid w:val="00112743"/>
    <w:rsid w:val="00112A6A"/>
    <w:rsid w:val="001137C8"/>
    <w:rsid w:val="00114017"/>
    <w:rsid w:val="001148AC"/>
    <w:rsid w:val="00114FB1"/>
    <w:rsid w:val="0011506A"/>
    <w:rsid w:val="00115FA5"/>
    <w:rsid w:val="00116238"/>
    <w:rsid w:val="00116479"/>
    <w:rsid w:val="00116B66"/>
    <w:rsid w:val="00116EB6"/>
    <w:rsid w:val="00117201"/>
    <w:rsid w:val="00117A02"/>
    <w:rsid w:val="00117E73"/>
    <w:rsid w:val="00120176"/>
    <w:rsid w:val="001218DE"/>
    <w:rsid w:val="001219AB"/>
    <w:rsid w:val="00121AFF"/>
    <w:rsid w:val="00121CF6"/>
    <w:rsid w:val="00121F5D"/>
    <w:rsid w:val="001226DA"/>
    <w:rsid w:val="00122A11"/>
    <w:rsid w:val="00122E7F"/>
    <w:rsid w:val="00123550"/>
    <w:rsid w:val="00124297"/>
    <w:rsid w:val="001247DF"/>
    <w:rsid w:val="0012523C"/>
    <w:rsid w:val="00125342"/>
    <w:rsid w:val="00125E2B"/>
    <w:rsid w:val="00127543"/>
    <w:rsid w:val="00127BC0"/>
    <w:rsid w:val="00127CFB"/>
    <w:rsid w:val="0013084C"/>
    <w:rsid w:val="00130F90"/>
    <w:rsid w:val="00131038"/>
    <w:rsid w:val="001310FB"/>
    <w:rsid w:val="00131B80"/>
    <w:rsid w:val="00132584"/>
    <w:rsid w:val="00132A60"/>
    <w:rsid w:val="00132C37"/>
    <w:rsid w:val="0013300F"/>
    <w:rsid w:val="00133366"/>
    <w:rsid w:val="00133813"/>
    <w:rsid w:val="00133BC9"/>
    <w:rsid w:val="00133E8D"/>
    <w:rsid w:val="00134032"/>
    <w:rsid w:val="00134183"/>
    <w:rsid w:val="001341E0"/>
    <w:rsid w:val="001347C6"/>
    <w:rsid w:val="00135F98"/>
    <w:rsid w:val="001373F5"/>
    <w:rsid w:val="00137693"/>
    <w:rsid w:val="00137949"/>
    <w:rsid w:val="00140C1C"/>
    <w:rsid w:val="001419FB"/>
    <w:rsid w:val="0014203F"/>
    <w:rsid w:val="001420F8"/>
    <w:rsid w:val="00142980"/>
    <w:rsid w:val="001429F7"/>
    <w:rsid w:val="0014330A"/>
    <w:rsid w:val="001440B5"/>
    <w:rsid w:val="00144E3B"/>
    <w:rsid w:val="00144FFD"/>
    <w:rsid w:val="00145079"/>
    <w:rsid w:val="001450CF"/>
    <w:rsid w:val="001453BD"/>
    <w:rsid w:val="001455D1"/>
    <w:rsid w:val="00145881"/>
    <w:rsid w:val="00145C15"/>
    <w:rsid w:val="00145C3F"/>
    <w:rsid w:val="00145EBA"/>
    <w:rsid w:val="00146247"/>
    <w:rsid w:val="001469A4"/>
    <w:rsid w:val="00147E87"/>
    <w:rsid w:val="00150318"/>
    <w:rsid w:val="0015065B"/>
    <w:rsid w:val="00150C8B"/>
    <w:rsid w:val="00151CFF"/>
    <w:rsid w:val="00152061"/>
    <w:rsid w:val="0015327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318E"/>
    <w:rsid w:val="00164590"/>
    <w:rsid w:val="0016493F"/>
    <w:rsid w:val="00164A05"/>
    <w:rsid w:val="00164B2F"/>
    <w:rsid w:val="00165303"/>
    <w:rsid w:val="001653D0"/>
    <w:rsid w:val="00165526"/>
    <w:rsid w:val="00165CC2"/>
    <w:rsid w:val="0016699F"/>
    <w:rsid w:val="00166F46"/>
    <w:rsid w:val="001670D8"/>
    <w:rsid w:val="00167948"/>
    <w:rsid w:val="0017003A"/>
    <w:rsid w:val="001701E7"/>
    <w:rsid w:val="00170835"/>
    <w:rsid w:val="00171095"/>
    <w:rsid w:val="001710E2"/>
    <w:rsid w:val="00171107"/>
    <w:rsid w:val="001716B1"/>
    <w:rsid w:val="00171ED8"/>
    <w:rsid w:val="001728BF"/>
    <w:rsid w:val="00173546"/>
    <w:rsid w:val="00173E52"/>
    <w:rsid w:val="00173F31"/>
    <w:rsid w:val="001741DD"/>
    <w:rsid w:val="00174387"/>
    <w:rsid w:val="0017490E"/>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45C2"/>
    <w:rsid w:val="00185FC1"/>
    <w:rsid w:val="00186348"/>
    <w:rsid w:val="001867AE"/>
    <w:rsid w:val="00186BFD"/>
    <w:rsid w:val="00187E6C"/>
    <w:rsid w:val="00187EDA"/>
    <w:rsid w:val="001903A2"/>
    <w:rsid w:val="00190482"/>
    <w:rsid w:val="0019062C"/>
    <w:rsid w:val="00191C31"/>
    <w:rsid w:val="00193B50"/>
    <w:rsid w:val="001946F9"/>
    <w:rsid w:val="00194FE6"/>
    <w:rsid w:val="001956DC"/>
    <w:rsid w:val="00195F59"/>
    <w:rsid w:val="001965B8"/>
    <w:rsid w:val="001967AE"/>
    <w:rsid w:val="00196A7C"/>
    <w:rsid w:val="00196B59"/>
    <w:rsid w:val="001A039F"/>
    <w:rsid w:val="001A0F15"/>
    <w:rsid w:val="001A1092"/>
    <w:rsid w:val="001A1378"/>
    <w:rsid w:val="001A1AE4"/>
    <w:rsid w:val="001A1B15"/>
    <w:rsid w:val="001A1E0C"/>
    <w:rsid w:val="001A1E4D"/>
    <w:rsid w:val="001A2DC1"/>
    <w:rsid w:val="001A2F26"/>
    <w:rsid w:val="001A3156"/>
    <w:rsid w:val="001A3DD0"/>
    <w:rsid w:val="001A4921"/>
    <w:rsid w:val="001A4CA9"/>
    <w:rsid w:val="001A4EF0"/>
    <w:rsid w:val="001A56B6"/>
    <w:rsid w:val="001A6695"/>
    <w:rsid w:val="001A7333"/>
    <w:rsid w:val="001A7D21"/>
    <w:rsid w:val="001A7F2A"/>
    <w:rsid w:val="001B00D6"/>
    <w:rsid w:val="001B0BAB"/>
    <w:rsid w:val="001B0F0B"/>
    <w:rsid w:val="001B23DB"/>
    <w:rsid w:val="001B269D"/>
    <w:rsid w:val="001B2AAA"/>
    <w:rsid w:val="001B303A"/>
    <w:rsid w:val="001B34DA"/>
    <w:rsid w:val="001B4075"/>
    <w:rsid w:val="001B44F2"/>
    <w:rsid w:val="001B590F"/>
    <w:rsid w:val="001B667A"/>
    <w:rsid w:val="001B6B56"/>
    <w:rsid w:val="001B6CC1"/>
    <w:rsid w:val="001B6E86"/>
    <w:rsid w:val="001B7200"/>
    <w:rsid w:val="001B79BF"/>
    <w:rsid w:val="001B7A43"/>
    <w:rsid w:val="001B7BAE"/>
    <w:rsid w:val="001B7D99"/>
    <w:rsid w:val="001B7E08"/>
    <w:rsid w:val="001B7F0F"/>
    <w:rsid w:val="001B7F98"/>
    <w:rsid w:val="001C0B22"/>
    <w:rsid w:val="001C0F9A"/>
    <w:rsid w:val="001C1D01"/>
    <w:rsid w:val="001C2746"/>
    <w:rsid w:val="001C2BD1"/>
    <w:rsid w:val="001C2CDB"/>
    <w:rsid w:val="001C2FE0"/>
    <w:rsid w:val="001C35A8"/>
    <w:rsid w:val="001C4303"/>
    <w:rsid w:val="001C4E21"/>
    <w:rsid w:val="001C53A1"/>
    <w:rsid w:val="001C5704"/>
    <w:rsid w:val="001C6379"/>
    <w:rsid w:val="001C6BA4"/>
    <w:rsid w:val="001C6CA7"/>
    <w:rsid w:val="001C7041"/>
    <w:rsid w:val="001C7A31"/>
    <w:rsid w:val="001D08C4"/>
    <w:rsid w:val="001D18FC"/>
    <w:rsid w:val="001D1CC3"/>
    <w:rsid w:val="001D2071"/>
    <w:rsid w:val="001D20FE"/>
    <w:rsid w:val="001D2C7F"/>
    <w:rsid w:val="001D4020"/>
    <w:rsid w:val="001D4288"/>
    <w:rsid w:val="001D4438"/>
    <w:rsid w:val="001D4B10"/>
    <w:rsid w:val="001D4D15"/>
    <w:rsid w:val="001D53E1"/>
    <w:rsid w:val="001D5793"/>
    <w:rsid w:val="001D5841"/>
    <w:rsid w:val="001D5FE7"/>
    <w:rsid w:val="001D6255"/>
    <w:rsid w:val="001D6683"/>
    <w:rsid w:val="001D6CCB"/>
    <w:rsid w:val="001D6F33"/>
    <w:rsid w:val="001D77BC"/>
    <w:rsid w:val="001D7FD4"/>
    <w:rsid w:val="001E0283"/>
    <w:rsid w:val="001E0475"/>
    <w:rsid w:val="001E0520"/>
    <w:rsid w:val="001E0885"/>
    <w:rsid w:val="001E1847"/>
    <w:rsid w:val="001E19D5"/>
    <w:rsid w:val="001E218F"/>
    <w:rsid w:val="001E219A"/>
    <w:rsid w:val="001E2712"/>
    <w:rsid w:val="001E32B6"/>
    <w:rsid w:val="001E35DD"/>
    <w:rsid w:val="001E3732"/>
    <w:rsid w:val="001E4A33"/>
    <w:rsid w:val="001E5020"/>
    <w:rsid w:val="001E5937"/>
    <w:rsid w:val="001E5F63"/>
    <w:rsid w:val="001E6316"/>
    <w:rsid w:val="001E6AB0"/>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5E21"/>
    <w:rsid w:val="001F5F87"/>
    <w:rsid w:val="001F6938"/>
    <w:rsid w:val="001F7031"/>
    <w:rsid w:val="001F73B2"/>
    <w:rsid w:val="001F7D17"/>
    <w:rsid w:val="001F7FF2"/>
    <w:rsid w:val="00200A45"/>
    <w:rsid w:val="002015CD"/>
    <w:rsid w:val="00201786"/>
    <w:rsid w:val="00201C94"/>
    <w:rsid w:val="00201CAC"/>
    <w:rsid w:val="00201D80"/>
    <w:rsid w:val="0020257A"/>
    <w:rsid w:val="0020297C"/>
    <w:rsid w:val="00202F24"/>
    <w:rsid w:val="0020306C"/>
    <w:rsid w:val="00203D04"/>
    <w:rsid w:val="002042D3"/>
    <w:rsid w:val="002045F1"/>
    <w:rsid w:val="00204743"/>
    <w:rsid w:val="00204E58"/>
    <w:rsid w:val="002050E1"/>
    <w:rsid w:val="002059C7"/>
    <w:rsid w:val="00205C53"/>
    <w:rsid w:val="00205E2A"/>
    <w:rsid w:val="00205FF2"/>
    <w:rsid w:val="00206489"/>
    <w:rsid w:val="00206AEC"/>
    <w:rsid w:val="00206C64"/>
    <w:rsid w:val="0020763E"/>
    <w:rsid w:val="00207C64"/>
    <w:rsid w:val="00207FF8"/>
    <w:rsid w:val="0021000B"/>
    <w:rsid w:val="002115D1"/>
    <w:rsid w:val="0021161E"/>
    <w:rsid w:val="00211B6E"/>
    <w:rsid w:val="00211DFE"/>
    <w:rsid w:val="002122B6"/>
    <w:rsid w:val="002126F6"/>
    <w:rsid w:val="00212A56"/>
    <w:rsid w:val="00212BD8"/>
    <w:rsid w:val="002131C3"/>
    <w:rsid w:val="0021339D"/>
    <w:rsid w:val="002136A1"/>
    <w:rsid w:val="002138D9"/>
    <w:rsid w:val="00213B52"/>
    <w:rsid w:val="00213B74"/>
    <w:rsid w:val="00213BAA"/>
    <w:rsid w:val="00214456"/>
    <w:rsid w:val="00214549"/>
    <w:rsid w:val="00214751"/>
    <w:rsid w:val="002156D2"/>
    <w:rsid w:val="00215DBA"/>
    <w:rsid w:val="00215F78"/>
    <w:rsid w:val="00216459"/>
    <w:rsid w:val="002167D6"/>
    <w:rsid w:val="0021745B"/>
    <w:rsid w:val="00217CA5"/>
    <w:rsid w:val="00217CD1"/>
    <w:rsid w:val="0022069B"/>
    <w:rsid w:val="002208BB"/>
    <w:rsid w:val="0022143B"/>
    <w:rsid w:val="002218E8"/>
    <w:rsid w:val="00221927"/>
    <w:rsid w:val="002219C8"/>
    <w:rsid w:val="0022202C"/>
    <w:rsid w:val="00222933"/>
    <w:rsid w:val="00222C24"/>
    <w:rsid w:val="00222CA0"/>
    <w:rsid w:val="00223920"/>
    <w:rsid w:val="0022428A"/>
    <w:rsid w:val="002246DD"/>
    <w:rsid w:val="002254A4"/>
    <w:rsid w:val="002258A4"/>
    <w:rsid w:val="00225BB5"/>
    <w:rsid w:val="00226378"/>
    <w:rsid w:val="002266EA"/>
    <w:rsid w:val="0022674D"/>
    <w:rsid w:val="00226BA3"/>
    <w:rsid w:val="00226C38"/>
    <w:rsid w:val="00227B96"/>
    <w:rsid w:val="0023099C"/>
    <w:rsid w:val="00231061"/>
    <w:rsid w:val="002313EC"/>
    <w:rsid w:val="002316C0"/>
    <w:rsid w:val="002332CC"/>
    <w:rsid w:val="0023389F"/>
    <w:rsid w:val="002338CC"/>
    <w:rsid w:val="00233AEA"/>
    <w:rsid w:val="0023416D"/>
    <w:rsid w:val="00234BF3"/>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DB1"/>
    <w:rsid w:val="00244F1C"/>
    <w:rsid w:val="002452DC"/>
    <w:rsid w:val="0024548C"/>
    <w:rsid w:val="00245719"/>
    <w:rsid w:val="00245909"/>
    <w:rsid w:val="00245A13"/>
    <w:rsid w:val="00245BC2"/>
    <w:rsid w:val="0024604A"/>
    <w:rsid w:val="00246D81"/>
    <w:rsid w:val="00247394"/>
    <w:rsid w:val="002474BC"/>
    <w:rsid w:val="002500A3"/>
    <w:rsid w:val="00250260"/>
    <w:rsid w:val="002502B0"/>
    <w:rsid w:val="00250A5E"/>
    <w:rsid w:val="00251862"/>
    <w:rsid w:val="0025195C"/>
    <w:rsid w:val="00251C59"/>
    <w:rsid w:val="002525AB"/>
    <w:rsid w:val="00252C62"/>
    <w:rsid w:val="00252EED"/>
    <w:rsid w:val="00253037"/>
    <w:rsid w:val="002534CE"/>
    <w:rsid w:val="002539E2"/>
    <w:rsid w:val="00253BB4"/>
    <w:rsid w:val="00253BF0"/>
    <w:rsid w:val="00254256"/>
    <w:rsid w:val="002542DA"/>
    <w:rsid w:val="00254591"/>
    <w:rsid w:val="002546B3"/>
    <w:rsid w:val="00255445"/>
    <w:rsid w:val="002555BA"/>
    <w:rsid w:val="00255778"/>
    <w:rsid w:val="00255E08"/>
    <w:rsid w:val="00255F11"/>
    <w:rsid w:val="002560D2"/>
    <w:rsid w:val="002562B3"/>
    <w:rsid w:val="00256BC7"/>
    <w:rsid w:val="00257379"/>
    <w:rsid w:val="002579BE"/>
    <w:rsid w:val="0026135D"/>
    <w:rsid w:val="0026199F"/>
    <w:rsid w:val="00261DF0"/>
    <w:rsid w:val="002626C8"/>
    <w:rsid w:val="002627AD"/>
    <w:rsid w:val="002634C5"/>
    <w:rsid w:val="00263857"/>
    <w:rsid w:val="0026418E"/>
    <w:rsid w:val="002641AE"/>
    <w:rsid w:val="0026473B"/>
    <w:rsid w:val="00265334"/>
    <w:rsid w:val="00265589"/>
    <w:rsid w:val="00266BFD"/>
    <w:rsid w:val="00266C97"/>
    <w:rsid w:val="0026776C"/>
    <w:rsid w:val="00267890"/>
    <w:rsid w:val="00267D8A"/>
    <w:rsid w:val="00267ED3"/>
    <w:rsid w:val="00270100"/>
    <w:rsid w:val="002703B9"/>
    <w:rsid w:val="00270A1F"/>
    <w:rsid w:val="00270E9D"/>
    <w:rsid w:val="00270EDD"/>
    <w:rsid w:val="002723A1"/>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DB6"/>
    <w:rsid w:val="00281F76"/>
    <w:rsid w:val="00281FC3"/>
    <w:rsid w:val="00281FD2"/>
    <w:rsid w:val="002820CA"/>
    <w:rsid w:val="002829C5"/>
    <w:rsid w:val="002835BF"/>
    <w:rsid w:val="00283856"/>
    <w:rsid w:val="00284383"/>
    <w:rsid w:val="002844D9"/>
    <w:rsid w:val="00285C9C"/>
    <w:rsid w:val="002867DF"/>
    <w:rsid w:val="002869FB"/>
    <w:rsid w:val="0028717B"/>
    <w:rsid w:val="00287FA5"/>
    <w:rsid w:val="00290D99"/>
    <w:rsid w:val="00290FD3"/>
    <w:rsid w:val="0029121C"/>
    <w:rsid w:val="00291D98"/>
    <w:rsid w:val="0029228C"/>
    <w:rsid w:val="0029341E"/>
    <w:rsid w:val="002938B7"/>
    <w:rsid w:val="00293AAF"/>
    <w:rsid w:val="00294FAC"/>
    <w:rsid w:val="00295407"/>
    <w:rsid w:val="00296058"/>
    <w:rsid w:val="0029624E"/>
    <w:rsid w:val="00296E83"/>
    <w:rsid w:val="0029777A"/>
    <w:rsid w:val="00297CEE"/>
    <w:rsid w:val="002A0BD0"/>
    <w:rsid w:val="002A15EF"/>
    <w:rsid w:val="002A16D9"/>
    <w:rsid w:val="002A19E3"/>
    <w:rsid w:val="002A1B48"/>
    <w:rsid w:val="002A1DCE"/>
    <w:rsid w:val="002A22BB"/>
    <w:rsid w:val="002A245F"/>
    <w:rsid w:val="002A267D"/>
    <w:rsid w:val="002A2786"/>
    <w:rsid w:val="002A2884"/>
    <w:rsid w:val="002A2C8B"/>
    <w:rsid w:val="002A3379"/>
    <w:rsid w:val="002A3521"/>
    <w:rsid w:val="002A3CE4"/>
    <w:rsid w:val="002A41CE"/>
    <w:rsid w:val="002A4202"/>
    <w:rsid w:val="002A4607"/>
    <w:rsid w:val="002A4DCD"/>
    <w:rsid w:val="002A53C4"/>
    <w:rsid w:val="002A5947"/>
    <w:rsid w:val="002A5AFF"/>
    <w:rsid w:val="002A6421"/>
    <w:rsid w:val="002A6614"/>
    <w:rsid w:val="002A74E7"/>
    <w:rsid w:val="002B05BF"/>
    <w:rsid w:val="002B0658"/>
    <w:rsid w:val="002B0927"/>
    <w:rsid w:val="002B0B70"/>
    <w:rsid w:val="002B0E77"/>
    <w:rsid w:val="002B14E8"/>
    <w:rsid w:val="002B2684"/>
    <w:rsid w:val="002B2876"/>
    <w:rsid w:val="002B3524"/>
    <w:rsid w:val="002B362D"/>
    <w:rsid w:val="002B3748"/>
    <w:rsid w:val="002B3FB6"/>
    <w:rsid w:val="002B4798"/>
    <w:rsid w:val="002B4F63"/>
    <w:rsid w:val="002B5681"/>
    <w:rsid w:val="002B5F5B"/>
    <w:rsid w:val="002B6718"/>
    <w:rsid w:val="002B69FE"/>
    <w:rsid w:val="002C01E1"/>
    <w:rsid w:val="002C0270"/>
    <w:rsid w:val="002C128A"/>
    <w:rsid w:val="002C13EE"/>
    <w:rsid w:val="002C445E"/>
    <w:rsid w:val="002C4787"/>
    <w:rsid w:val="002C4BBA"/>
    <w:rsid w:val="002C56FB"/>
    <w:rsid w:val="002C5786"/>
    <w:rsid w:val="002C63DB"/>
    <w:rsid w:val="002C6B41"/>
    <w:rsid w:val="002C6C7B"/>
    <w:rsid w:val="002C6CDF"/>
    <w:rsid w:val="002C7837"/>
    <w:rsid w:val="002C7C9D"/>
    <w:rsid w:val="002D03DE"/>
    <w:rsid w:val="002D0807"/>
    <w:rsid w:val="002D0CC4"/>
    <w:rsid w:val="002D13A9"/>
    <w:rsid w:val="002D13F7"/>
    <w:rsid w:val="002D16CD"/>
    <w:rsid w:val="002D222F"/>
    <w:rsid w:val="002D25EB"/>
    <w:rsid w:val="002D352E"/>
    <w:rsid w:val="002D4AA5"/>
    <w:rsid w:val="002D4C59"/>
    <w:rsid w:val="002D4D2F"/>
    <w:rsid w:val="002D4E11"/>
    <w:rsid w:val="002D5504"/>
    <w:rsid w:val="002D57AB"/>
    <w:rsid w:val="002D6562"/>
    <w:rsid w:val="002D659C"/>
    <w:rsid w:val="002D66B2"/>
    <w:rsid w:val="002D6D63"/>
    <w:rsid w:val="002D6DDE"/>
    <w:rsid w:val="002D76C2"/>
    <w:rsid w:val="002E00BE"/>
    <w:rsid w:val="002E0986"/>
    <w:rsid w:val="002E0D3A"/>
    <w:rsid w:val="002E26B0"/>
    <w:rsid w:val="002E357B"/>
    <w:rsid w:val="002E367D"/>
    <w:rsid w:val="002E402C"/>
    <w:rsid w:val="002E4051"/>
    <w:rsid w:val="002E4FC4"/>
    <w:rsid w:val="002E5B1D"/>
    <w:rsid w:val="002E610F"/>
    <w:rsid w:val="002E66DA"/>
    <w:rsid w:val="002E697A"/>
    <w:rsid w:val="002E6EAC"/>
    <w:rsid w:val="002E7606"/>
    <w:rsid w:val="002E77A3"/>
    <w:rsid w:val="002E78C0"/>
    <w:rsid w:val="002E7AF8"/>
    <w:rsid w:val="002E7E36"/>
    <w:rsid w:val="002E7F9F"/>
    <w:rsid w:val="002F0029"/>
    <w:rsid w:val="002F0746"/>
    <w:rsid w:val="002F08BE"/>
    <w:rsid w:val="002F08C2"/>
    <w:rsid w:val="002F1030"/>
    <w:rsid w:val="002F1537"/>
    <w:rsid w:val="002F16DF"/>
    <w:rsid w:val="002F1D2A"/>
    <w:rsid w:val="002F2074"/>
    <w:rsid w:val="002F266C"/>
    <w:rsid w:val="002F318F"/>
    <w:rsid w:val="002F3F4B"/>
    <w:rsid w:val="002F4591"/>
    <w:rsid w:val="002F4CAB"/>
    <w:rsid w:val="002F556C"/>
    <w:rsid w:val="002F5E3C"/>
    <w:rsid w:val="002F6329"/>
    <w:rsid w:val="002F6458"/>
    <w:rsid w:val="002F663E"/>
    <w:rsid w:val="002F6CC2"/>
    <w:rsid w:val="002F6DC0"/>
    <w:rsid w:val="002F6E5B"/>
    <w:rsid w:val="003001AD"/>
    <w:rsid w:val="00300320"/>
    <w:rsid w:val="00300506"/>
    <w:rsid w:val="00300DC5"/>
    <w:rsid w:val="00301225"/>
    <w:rsid w:val="00301637"/>
    <w:rsid w:val="00301B16"/>
    <w:rsid w:val="0030222F"/>
    <w:rsid w:val="00302281"/>
    <w:rsid w:val="0030294A"/>
    <w:rsid w:val="00302C88"/>
    <w:rsid w:val="00302D31"/>
    <w:rsid w:val="00303309"/>
    <w:rsid w:val="00303630"/>
    <w:rsid w:val="0030381A"/>
    <w:rsid w:val="003038B7"/>
    <w:rsid w:val="00304836"/>
    <w:rsid w:val="00304B91"/>
    <w:rsid w:val="00304CA8"/>
    <w:rsid w:val="00304F9A"/>
    <w:rsid w:val="00305A6B"/>
    <w:rsid w:val="00305E52"/>
    <w:rsid w:val="003060E8"/>
    <w:rsid w:val="00306162"/>
    <w:rsid w:val="003063D9"/>
    <w:rsid w:val="00306408"/>
    <w:rsid w:val="003076FA"/>
    <w:rsid w:val="00307903"/>
    <w:rsid w:val="00307E1F"/>
    <w:rsid w:val="0031010F"/>
    <w:rsid w:val="003101EC"/>
    <w:rsid w:val="00310A5D"/>
    <w:rsid w:val="003116DC"/>
    <w:rsid w:val="0031195F"/>
    <w:rsid w:val="0031269E"/>
    <w:rsid w:val="0031292E"/>
    <w:rsid w:val="00312D4C"/>
    <w:rsid w:val="003135B8"/>
    <w:rsid w:val="00313618"/>
    <w:rsid w:val="00313E94"/>
    <w:rsid w:val="00313EAD"/>
    <w:rsid w:val="00314067"/>
    <w:rsid w:val="0031427D"/>
    <w:rsid w:val="00314518"/>
    <w:rsid w:val="0031457C"/>
    <w:rsid w:val="00314651"/>
    <w:rsid w:val="00314C57"/>
    <w:rsid w:val="003152D8"/>
    <w:rsid w:val="003154DA"/>
    <w:rsid w:val="003157BA"/>
    <w:rsid w:val="00315B79"/>
    <w:rsid w:val="00315B95"/>
    <w:rsid w:val="00315CB4"/>
    <w:rsid w:val="00316DA3"/>
    <w:rsid w:val="0032023C"/>
    <w:rsid w:val="003213AF"/>
    <w:rsid w:val="00321B5E"/>
    <w:rsid w:val="00321D47"/>
    <w:rsid w:val="00321DC7"/>
    <w:rsid w:val="00322D8A"/>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30313"/>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35"/>
    <w:rsid w:val="00337C8E"/>
    <w:rsid w:val="00340D5D"/>
    <w:rsid w:val="00340EAF"/>
    <w:rsid w:val="003416BB"/>
    <w:rsid w:val="00342AF5"/>
    <w:rsid w:val="003441A7"/>
    <w:rsid w:val="00344395"/>
    <w:rsid w:val="003443D3"/>
    <w:rsid w:val="003450BF"/>
    <w:rsid w:val="003451AC"/>
    <w:rsid w:val="0034545A"/>
    <w:rsid w:val="003454D5"/>
    <w:rsid w:val="003472A0"/>
    <w:rsid w:val="0034734D"/>
    <w:rsid w:val="003506E8"/>
    <w:rsid w:val="00350E4B"/>
    <w:rsid w:val="003525F9"/>
    <w:rsid w:val="0035271C"/>
    <w:rsid w:val="0035272E"/>
    <w:rsid w:val="00352844"/>
    <w:rsid w:val="00353D95"/>
    <w:rsid w:val="0035401E"/>
    <w:rsid w:val="003546B5"/>
    <w:rsid w:val="0035482A"/>
    <w:rsid w:val="003550A0"/>
    <w:rsid w:val="0035593E"/>
    <w:rsid w:val="00355A7B"/>
    <w:rsid w:val="00356186"/>
    <w:rsid w:val="0035674C"/>
    <w:rsid w:val="00357C59"/>
    <w:rsid w:val="003600E8"/>
    <w:rsid w:val="003609FE"/>
    <w:rsid w:val="00360A58"/>
    <w:rsid w:val="00360DBD"/>
    <w:rsid w:val="003625C2"/>
    <w:rsid w:val="003626DF"/>
    <w:rsid w:val="00362762"/>
    <w:rsid w:val="00362A61"/>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AE6"/>
    <w:rsid w:val="00374D43"/>
    <w:rsid w:val="00374D7E"/>
    <w:rsid w:val="00374F1A"/>
    <w:rsid w:val="003752EC"/>
    <w:rsid w:val="00375422"/>
    <w:rsid w:val="00375909"/>
    <w:rsid w:val="00375A0E"/>
    <w:rsid w:val="00375EE3"/>
    <w:rsid w:val="0037600A"/>
    <w:rsid w:val="00376076"/>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28E"/>
    <w:rsid w:val="0038677B"/>
    <w:rsid w:val="00386FA8"/>
    <w:rsid w:val="0038724B"/>
    <w:rsid w:val="00387F60"/>
    <w:rsid w:val="0039031F"/>
    <w:rsid w:val="00390341"/>
    <w:rsid w:val="003905F3"/>
    <w:rsid w:val="003907BC"/>
    <w:rsid w:val="00390CB8"/>
    <w:rsid w:val="003915CC"/>
    <w:rsid w:val="00391774"/>
    <w:rsid w:val="00391EBC"/>
    <w:rsid w:val="00393A05"/>
    <w:rsid w:val="00393ED7"/>
    <w:rsid w:val="00393F96"/>
    <w:rsid w:val="003944E3"/>
    <w:rsid w:val="0039468C"/>
    <w:rsid w:val="003949B4"/>
    <w:rsid w:val="00395074"/>
    <w:rsid w:val="003958BE"/>
    <w:rsid w:val="00395D3E"/>
    <w:rsid w:val="00396586"/>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152"/>
    <w:rsid w:val="003A6F61"/>
    <w:rsid w:val="003A7F9A"/>
    <w:rsid w:val="003B00CE"/>
    <w:rsid w:val="003B1662"/>
    <w:rsid w:val="003B166C"/>
    <w:rsid w:val="003B179E"/>
    <w:rsid w:val="003B1E8F"/>
    <w:rsid w:val="003B2B87"/>
    <w:rsid w:val="003B385E"/>
    <w:rsid w:val="003B4101"/>
    <w:rsid w:val="003B411A"/>
    <w:rsid w:val="003B41BD"/>
    <w:rsid w:val="003B4831"/>
    <w:rsid w:val="003B48BF"/>
    <w:rsid w:val="003B5597"/>
    <w:rsid w:val="003B635D"/>
    <w:rsid w:val="003B6537"/>
    <w:rsid w:val="003B7714"/>
    <w:rsid w:val="003B7974"/>
    <w:rsid w:val="003C0BDE"/>
    <w:rsid w:val="003C0C29"/>
    <w:rsid w:val="003C1488"/>
    <w:rsid w:val="003C1B99"/>
    <w:rsid w:val="003C1D41"/>
    <w:rsid w:val="003C232F"/>
    <w:rsid w:val="003C2417"/>
    <w:rsid w:val="003C2462"/>
    <w:rsid w:val="003C33B7"/>
    <w:rsid w:val="003C34BC"/>
    <w:rsid w:val="003C484B"/>
    <w:rsid w:val="003C4A3D"/>
    <w:rsid w:val="003C4FDD"/>
    <w:rsid w:val="003C50A8"/>
    <w:rsid w:val="003C632F"/>
    <w:rsid w:val="003C64F5"/>
    <w:rsid w:val="003C662A"/>
    <w:rsid w:val="003C69F1"/>
    <w:rsid w:val="003C6B71"/>
    <w:rsid w:val="003C6CD9"/>
    <w:rsid w:val="003C7630"/>
    <w:rsid w:val="003D055F"/>
    <w:rsid w:val="003D10D0"/>
    <w:rsid w:val="003D1372"/>
    <w:rsid w:val="003D2859"/>
    <w:rsid w:val="003D2A62"/>
    <w:rsid w:val="003D3109"/>
    <w:rsid w:val="003D395A"/>
    <w:rsid w:val="003D3D5D"/>
    <w:rsid w:val="003D3DCE"/>
    <w:rsid w:val="003D40C2"/>
    <w:rsid w:val="003D40E6"/>
    <w:rsid w:val="003D492D"/>
    <w:rsid w:val="003D4FD3"/>
    <w:rsid w:val="003D5605"/>
    <w:rsid w:val="003D5E9C"/>
    <w:rsid w:val="003D688C"/>
    <w:rsid w:val="003D7D64"/>
    <w:rsid w:val="003D7DD6"/>
    <w:rsid w:val="003D7EDD"/>
    <w:rsid w:val="003E028F"/>
    <w:rsid w:val="003E06BA"/>
    <w:rsid w:val="003E0B4E"/>
    <w:rsid w:val="003E1039"/>
    <w:rsid w:val="003E2207"/>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69C5"/>
    <w:rsid w:val="003E7293"/>
    <w:rsid w:val="003E7FC5"/>
    <w:rsid w:val="003F0248"/>
    <w:rsid w:val="003F042E"/>
    <w:rsid w:val="003F059F"/>
    <w:rsid w:val="003F06C8"/>
    <w:rsid w:val="003F0F4B"/>
    <w:rsid w:val="003F14F4"/>
    <w:rsid w:val="003F1D03"/>
    <w:rsid w:val="003F1EBF"/>
    <w:rsid w:val="003F22D4"/>
    <w:rsid w:val="003F236D"/>
    <w:rsid w:val="003F2E68"/>
    <w:rsid w:val="003F3151"/>
    <w:rsid w:val="003F3589"/>
    <w:rsid w:val="003F35E6"/>
    <w:rsid w:val="003F35FB"/>
    <w:rsid w:val="003F38FE"/>
    <w:rsid w:val="003F40A4"/>
    <w:rsid w:val="003F4572"/>
    <w:rsid w:val="003F4590"/>
    <w:rsid w:val="003F4A3F"/>
    <w:rsid w:val="003F4C1F"/>
    <w:rsid w:val="003F5118"/>
    <w:rsid w:val="003F55F6"/>
    <w:rsid w:val="003F5E54"/>
    <w:rsid w:val="003F684E"/>
    <w:rsid w:val="003F6B73"/>
    <w:rsid w:val="003F6C0F"/>
    <w:rsid w:val="003F6F2B"/>
    <w:rsid w:val="003F72C2"/>
    <w:rsid w:val="003F7E63"/>
    <w:rsid w:val="00401138"/>
    <w:rsid w:val="00401A40"/>
    <w:rsid w:val="00401EFB"/>
    <w:rsid w:val="004021B4"/>
    <w:rsid w:val="004027B7"/>
    <w:rsid w:val="00402859"/>
    <w:rsid w:val="00402BF3"/>
    <w:rsid w:val="00402E4C"/>
    <w:rsid w:val="00402E5E"/>
    <w:rsid w:val="0040423A"/>
    <w:rsid w:val="00404AE3"/>
    <w:rsid w:val="00405256"/>
    <w:rsid w:val="004057C4"/>
    <w:rsid w:val="00405932"/>
    <w:rsid w:val="00406AD5"/>
    <w:rsid w:val="0040709F"/>
    <w:rsid w:val="00407A1E"/>
    <w:rsid w:val="00407B60"/>
    <w:rsid w:val="00407C85"/>
    <w:rsid w:val="00407D1A"/>
    <w:rsid w:val="004106D1"/>
    <w:rsid w:val="00411A09"/>
    <w:rsid w:val="004121A1"/>
    <w:rsid w:val="00412581"/>
    <w:rsid w:val="00413016"/>
    <w:rsid w:val="00413B2F"/>
    <w:rsid w:val="00414EF7"/>
    <w:rsid w:val="004155D4"/>
    <w:rsid w:val="004155DF"/>
    <w:rsid w:val="00415873"/>
    <w:rsid w:val="00415B20"/>
    <w:rsid w:val="00416093"/>
    <w:rsid w:val="00416286"/>
    <w:rsid w:val="004164B3"/>
    <w:rsid w:val="0041686C"/>
    <w:rsid w:val="00417804"/>
    <w:rsid w:val="00417DA0"/>
    <w:rsid w:val="00417E13"/>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66E"/>
    <w:rsid w:val="0042568B"/>
    <w:rsid w:val="00425FCC"/>
    <w:rsid w:val="004278E8"/>
    <w:rsid w:val="00427E75"/>
    <w:rsid w:val="004300F1"/>
    <w:rsid w:val="0043053C"/>
    <w:rsid w:val="00430EFC"/>
    <w:rsid w:val="00431008"/>
    <w:rsid w:val="00431284"/>
    <w:rsid w:val="004313E0"/>
    <w:rsid w:val="00432203"/>
    <w:rsid w:val="00432B92"/>
    <w:rsid w:val="0043326F"/>
    <w:rsid w:val="00433B7C"/>
    <w:rsid w:val="00433C6A"/>
    <w:rsid w:val="00434398"/>
    <w:rsid w:val="00434647"/>
    <w:rsid w:val="004346BA"/>
    <w:rsid w:val="00434837"/>
    <w:rsid w:val="00434D14"/>
    <w:rsid w:val="00434F59"/>
    <w:rsid w:val="004352A1"/>
    <w:rsid w:val="00435311"/>
    <w:rsid w:val="00435514"/>
    <w:rsid w:val="0043563E"/>
    <w:rsid w:val="004358C9"/>
    <w:rsid w:val="00436480"/>
    <w:rsid w:val="00436542"/>
    <w:rsid w:val="00436EF9"/>
    <w:rsid w:val="00440031"/>
    <w:rsid w:val="004407E4"/>
    <w:rsid w:val="0044081B"/>
    <w:rsid w:val="00441341"/>
    <w:rsid w:val="00442DE6"/>
    <w:rsid w:val="00442FDF"/>
    <w:rsid w:val="004431EC"/>
    <w:rsid w:val="00443864"/>
    <w:rsid w:val="00444081"/>
    <w:rsid w:val="00444870"/>
    <w:rsid w:val="00445249"/>
    <w:rsid w:val="0044545B"/>
    <w:rsid w:val="004460A2"/>
    <w:rsid w:val="0044621B"/>
    <w:rsid w:val="004475B4"/>
    <w:rsid w:val="004506C0"/>
    <w:rsid w:val="0045077F"/>
    <w:rsid w:val="00451CE6"/>
    <w:rsid w:val="00451FDE"/>
    <w:rsid w:val="00452649"/>
    <w:rsid w:val="004528D4"/>
    <w:rsid w:val="00452DBF"/>
    <w:rsid w:val="00453094"/>
    <w:rsid w:val="004537AF"/>
    <w:rsid w:val="00453BB8"/>
    <w:rsid w:val="00454B35"/>
    <w:rsid w:val="00454CDA"/>
    <w:rsid w:val="00455150"/>
    <w:rsid w:val="0045580B"/>
    <w:rsid w:val="00455BA0"/>
    <w:rsid w:val="00455BAB"/>
    <w:rsid w:val="00455EA9"/>
    <w:rsid w:val="0045687B"/>
    <w:rsid w:val="00456A14"/>
    <w:rsid w:val="00456A88"/>
    <w:rsid w:val="00456B35"/>
    <w:rsid w:val="00456D3A"/>
    <w:rsid w:val="004579C1"/>
    <w:rsid w:val="00457A86"/>
    <w:rsid w:val="00457BC7"/>
    <w:rsid w:val="00460D69"/>
    <w:rsid w:val="00461645"/>
    <w:rsid w:val="00461D91"/>
    <w:rsid w:val="0046200F"/>
    <w:rsid w:val="0046222E"/>
    <w:rsid w:val="00462864"/>
    <w:rsid w:val="00462A6A"/>
    <w:rsid w:val="0046390A"/>
    <w:rsid w:val="004645E9"/>
    <w:rsid w:val="00464A81"/>
    <w:rsid w:val="00464AA1"/>
    <w:rsid w:val="00464CD9"/>
    <w:rsid w:val="00464F55"/>
    <w:rsid w:val="00464FDA"/>
    <w:rsid w:val="00465154"/>
    <w:rsid w:val="004661A5"/>
    <w:rsid w:val="0046699F"/>
    <w:rsid w:val="004669ED"/>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61"/>
    <w:rsid w:val="0047593B"/>
    <w:rsid w:val="00475D78"/>
    <w:rsid w:val="00475DD8"/>
    <w:rsid w:val="00475E86"/>
    <w:rsid w:val="0047611E"/>
    <w:rsid w:val="00476864"/>
    <w:rsid w:val="00476880"/>
    <w:rsid w:val="004769C8"/>
    <w:rsid w:val="00477FDA"/>
    <w:rsid w:val="00480339"/>
    <w:rsid w:val="00481C10"/>
    <w:rsid w:val="004822DA"/>
    <w:rsid w:val="00482623"/>
    <w:rsid w:val="00482756"/>
    <w:rsid w:val="00483325"/>
    <w:rsid w:val="00483647"/>
    <w:rsid w:val="00483EBD"/>
    <w:rsid w:val="004848F5"/>
    <w:rsid w:val="00484DBB"/>
    <w:rsid w:val="00485A48"/>
    <w:rsid w:val="00486574"/>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AE8"/>
    <w:rsid w:val="00495CBE"/>
    <w:rsid w:val="0049635D"/>
    <w:rsid w:val="004963D9"/>
    <w:rsid w:val="00496EC3"/>
    <w:rsid w:val="00497282"/>
    <w:rsid w:val="00497307"/>
    <w:rsid w:val="004973A0"/>
    <w:rsid w:val="00497B0D"/>
    <w:rsid w:val="00497E51"/>
    <w:rsid w:val="004A0127"/>
    <w:rsid w:val="004A058F"/>
    <w:rsid w:val="004A12CC"/>
    <w:rsid w:val="004A141B"/>
    <w:rsid w:val="004A1638"/>
    <w:rsid w:val="004A264E"/>
    <w:rsid w:val="004A26C7"/>
    <w:rsid w:val="004A364A"/>
    <w:rsid w:val="004A3916"/>
    <w:rsid w:val="004A3B27"/>
    <w:rsid w:val="004A4BD2"/>
    <w:rsid w:val="004A4EA6"/>
    <w:rsid w:val="004A537C"/>
    <w:rsid w:val="004A53A2"/>
    <w:rsid w:val="004A5518"/>
    <w:rsid w:val="004A5539"/>
    <w:rsid w:val="004A567A"/>
    <w:rsid w:val="004A569F"/>
    <w:rsid w:val="004A671B"/>
    <w:rsid w:val="004A70E3"/>
    <w:rsid w:val="004A75A0"/>
    <w:rsid w:val="004B036F"/>
    <w:rsid w:val="004B09F1"/>
    <w:rsid w:val="004B0C7D"/>
    <w:rsid w:val="004B0C91"/>
    <w:rsid w:val="004B0DBE"/>
    <w:rsid w:val="004B11C7"/>
    <w:rsid w:val="004B1484"/>
    <w:rsid w:val="004B1999"/>
    <w:rsid w:val="004B232D"/>
    <w:rsid w:val="004B2FC9"/>
    <w:rsid w:val="004B3994"/>
    <w:rsid w:val="004B3BEB"/>
    <w:rsid w:val="004B3FE4"/>
    <w:rsid w:val="004B420F"/>
    <w:rsid w:val="004B4AC5"/>
    <w:rsid w:val="004B4BF9"/>
    <w:rsid w:val="004B62A5"/>
    <w:rsid w:val="004B6959"/>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12B"/>
    <w:rsid w:val="004D5B63"/>
    <w:rsid w:val="004D6D4A"/>
    <w:rsid w:val="004D6FED"/>
    <w:rsid w:val="004D75D0"/>
    <w:rsid w:val="004E0285"/>
    <w:rsid w:val="004E0990"/>
    <w:rsid w:val="004E1555"/>
    <w:rsid w:val="004E1884"/>
    <w:rsid w:val="004E1ECE"/>
    <w:rsid w:val="004E1F1D"/>
    <w:rsid w:val="004E242D"/>
    <w:rsid w:val="004E2702"/>
    <w:rsid w:val="004E3B39"/>
    <w:rsid w:val="004E3C56"/>
    <w:rsid w:val="004E3D3F"/>
    <w:rsid w:val="004E3F20"/>
    <w:rsid w:val="004E4A6B"/>
    <w:rsid w:val="004E54B7"/>
    <w:rsid w:val="004E5924"/>
    <w:rsid w:val="004E5E72"/>
    <w:rsid w:val="004E6B05"/>
    <w:rsid w:val="004E6E68"/>
    <w:rsid w:val="004E7DF0"/>
    <w:rsid w:val="004F03EC"/>
    <w:rsid w:val="004F06A1"/>
    <w:rsid w:val="004F0A31"/>
    <w:rsid w:val="004F0FA9"/>
    <w:rsid w:val="004F1BC3"/>
    <w:rsid w:val="004F1C97"/>
    <w:rsid w:val="004F244B"/>
    <w:rsid w:val="004F32A8"/>
    <w:rsid w:val="004F4158"/>
    <w:rsid w:val="004F4780"/>
    <w:rsid w:val="004F48EB"/>
    <w:rsid w:val="004F4BFD"/>
    <w:rsid w:val="004F4FC9"/>
    <w:rsid w:val="004F5090"/>
    <w:rsid w:val="004F50AD"/>
    <w:rsid w:val="004F5497"/>
    <w:rsid w:val="004F55F8"/>
    <w:rsid w:val="004F5A1C"/>
    <w:rsid w:val="004F5C29"/>
    <w:rsid w:val="004F6A8F"/>
    <w:rsid w:val="004F6E2C"/>
    <w:rsid w:val="004F717B"/>
    <w:rsid w:val="004F73C5"/>
    <w:rsid w:val="004F78B4"/>
    <w:rsid w:val="004F7AA6"/>
    <w:rsid w:val="00500086"/>
    <w:rsid w:val="00500366"/>
    <w:rsid w:val="00500432"/>
    <w:rsid w:val="00500FD7"/>
    <w:rsid w:val="005016F3"/>
    <w:rsid w:val="0050180E"/>
    <w:rsid w:val="00501FB6"/>
    <w:rsid w:val="00501FD4"/>
    <w:rsid w:val="0050241A"/>
    <w:rsid w:val="00502447"/>
    <w:rsid w:val="00502861"/>
    <w:rsid w:val="00502A7E"/>
    <w:rsid w:val="00502BE3"/>
    <w:rsid w:val="0050366F"/>
    <w:rsid w:val="00503795"/>
    <w:rsid w:val="00504117"/>
    <w:rsid w:val="0050429E"/>
    <w:rsid w:val="00505B60"/>
    <w:rsid w:val="0050623F"/>
    <w:rsid w:val="00506B55"/>
    <w:rsid w:val="00506C99"/>
    <w:rsid w:val="00506D46"/>
    <w:rsid w:val="0051053E"/>
    <w:rsid w:val="00510AA5"/>
    <w:rsid w:val="00510F04"/>
    <w:rsid w:val="00512EED"/>
    <w:rsid w:val="00513313"/>
    <w:rsid w:val="005136BF"/>
    <w:rsid w:val="00513795"/>
    <w:rsid w:val="005145C7"/>
    <w:rsid w:val="00514834"/>
    <w:rsid w:val="005150FA"/>
    <w:rsid w:val="0051510C"/>
    <w:rsid w:val="005158C5"/>
    <w:rsid w:val="00516105"/>
    <w:rsid w:val="005164E0"/>
    <w:rsid w:val="00516E3B"/>
    <w:rsid w:val="005174DD"/>
    <w:rsid w:val="005176F7"/>
    <w:rsid w:val="00517A88"/>
    <w:rsid w:val="00520EDC"/>
    <w:rsid w:val="00521754"/>
    <w:rsid w:val="00521914"/>
    <w:rsid w:val="0052197F"/>
    <w:rsid w:val="00521BD1"/>
    <w:rsid w:val="00523606"/>
    <w:rsid w:val="005237FF"/>
    <w:rsid w:val="00523DED"/>
    <w:rsid w:val="00523F03"/>
    <w:rsid w:val="00523FEA"/>
    <w:rsid w:val="00523FFB"/>
    <w:rsid w:val="005242CC"/>
    <w:rsid w:val="00524BD2"/>
    <w:rsid w:val="00524F60"/>
    <w:rsid w:val="00525EFF"/>
    <w:rsid w:val="005265AE"/>
    <w:rsid w:val="005267D8"/>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8E9"/>
    <w:rsid w:val="00540D7C"/>
    <w:rsid w:val="005416F5"/>
    <w:rsid w:val="0054235D"/>
    <w:rsid w:val="005425D2"/>
    <w:rsid w:val="005428DC"/>
    <w:rsid w:val="00543231"/>
    <w:rsid w:val="00543BDA"/>
    <w:rsid w:val="00543C84"/>
    <w:rsid w:val="00543D6A"/>
    <w:rsid w:val="005453C0"/>
    <w:rsid w:val="00545436"/>
    <w:rsid w:val="00546016"/>
    <w:rsid w:val="00547D15"/>
    <w:rsid w:val="00550B68"/>
    <w:rsid w:val="005518D2"/>
    <w:rsid w:val="00551CFB"/>
    <w:rsid w:val="00551D03"/>
    <w:rsid w:val="00552A44"/>
    <w:rsid w:val="00552EF3"/>
    <w:rsid w:val="00553AD5"/>
    <w:rsid w:val="00553FDE"/>
    <w:rsid w:val="00554C1C"/>
    <w:rsid w:val="00555282"/>
    <w:rsid w:val="005552ED"/>
    <w:rsid w:val="005553AD"/>
    <w:rsid w:val="0055567B"/>
    <w:rsid w:val="00555C50"/>
    <w:rsid w:val="00555C79"/>
    <w:rsid w:val="00556146"/>
    <w:rsid w:val="005562A0"/>
    <w:rsid w:val="005564B5"/>
    <w:rsid w:val="00556BB1"/>
    <w:rsid w:val="005577CC"/>
    <w:rsid w:val="00557E23"/>
    <w:rsid w:val="00560182"/>
    <w:rsid w:val="00561998"/>
    <w:rsid w:val="00561E31"/>
    <w:rsid w:val="00562060"/>
    <w:rsid w:val="00562492"/>
    <w:rsid w:val="0056264A"/>
    <w:rsid w:val="0056365E"/>
    <w:rsid w:val="0056425A"/>
    <w:rsid w:val="005642F8"/>
    <w:rsid w:val="00566650"/>
    <w:rsid w:val="00566A3F"/>
    <w:rsid w:val="00566B51"/>
    <w:rsid w:val="00567305"/>
    <w:rsid w:val="005673F7"/>
    <w:rsid w:val="0057045E"/>
    <w:rsid w:val="00570C73"/>
    <w:rsid w:val="00570CA8"/>
    <w:rsid w:val="00570F83"/>
    <w:rsid w:val="0057132F"/>
    <w:rsid w:val="005715C5"/>
    <w:rsid w:val="0057190B"/>
    <w:rsid w:val="00571979"/>
    <w:rsid w:val="005719A3"/>
    <w:rsid w:val="005729CE"/>
    <w:rsid w:val="00572E37"/>
    <w:rsid w:val="00572EF4"/>
    <w:rsid w:val="00572F29"/>
    <w:rsid w:val="00573294"/>
    <w:rsid w:val="00573467"/>
    <w:rsid w:val="00573BB4"/>
    <w:rsid w:val="00573D76"/>
    <w:rsid w:val="00573EA7"/>
    <w:rsid w:val="005745AB"/>
    <w:rsid w:val="00574EFE"/>
    <w:rsid w:val="00575C87"/>
    <w:rsid w:val="00575CB0"/>
    <w:rsid w:val="005761AB"/>
    <w:rsid w:val="00576708"/>
    <w:rsid w:val="00576778"/>
    <w:rsid w:val="00577158"/>
    <w:rsid w:val="00577469"/>
    <w:rsid w:val="0057756F"/>
    <w:rsid w:val="00580878"/>
    <w:rsid w:val="005809FE"/>
    <w:rsid w:val="00580A20"/>
    <w:rsid w:val="00580EC5"/>
    <w:rsid w:val="005821AD"/>
    <w:rsid w:val="00582D33"/>
    <w:rsid w:val="00583B67"/>
    <w:rsid w:val="00585259"/>
    <w:rsid w:val="005857B7"/>
    <w:rsid w:val="0058585F"/>
    <w:rsid w:val="00585A8E"/>
    <w:rsid w:val="005870C1"/>
    <w:rsid w:val="005874A1"/>
    <w:rsid w:val="00587593"/>
    <w:rsid w:val="005879FD"/>
    <w:rsid w:val="00587AF0"/>
    <w:rsid w:val="005900C0"/>
    <w:rsid w:val="0059066E"/>
    <w:rsid w:val="00590788"/>
    <w:rsid w:val="00590881"/>
    <w:rsid w:val="00590D89"/>
    <w:rsid w:val="00591DB2"/>
    <w:rsid w:val="00592259"/>
    <w:rsid w:val="00592522"/>
    <w:rsid w:val="005928C8"/>
    <w:rsid w:val="00592A09"/>
    <w:rsid w:val="00592AF2"/>
    <w:rsid w:val="00593B7F"/>
    <w:rsid w:val="00593E40"/>
    <w:rsid w:val="00594699"/>
    <w:rsid w:val="005948FB"/>
    <w:rsid w:val="00594BDC"/>
    <w:rsid w:val="00594CDB"/>
    <w:rsid w:val="0059545B"/>
    <w:rsid w:val="0059583B"/>
    <w:rsid w:val="0059590F"/>
    <w:rsid w:val="00595C37"/>
    <w:rsid w:val="00595EAE"/>
    <w:rsid w:val="00596535"/>
    <w:rsid w:val="00596A67"/>
    <w:rsid w:val="00596C37"/>
    <w:rsid w:val="00596C43"/>
    <w:rsid w:val="00597442"/>
    <w:rsid w:val="005A1E77"/>
    <w:rsid w:val="005A2885"/>
    <w:rsid w:val="005A33D7"/>
    <w:rsid w:val="005A3D22"/>
    <w:rsid w:val="005A46BE"/>
    <w:rsid w:val="005A4968"/>
    <w:rsid w:val="005A4AD3"/>
    <w:rsid w:val="005A4B90"/>
    <w:rsid w:val="005A5F8C"/>
    <w:rsid w:val="005A5FFD"/>
    <w:rsid w:val="005A6C09"/>
    <w:rsid w:val="005A6C8D"/>
    <w:rsid w:val="005A6DBC"/>
    <w:rsid w:val="005A726E"/>
    <w:rsid w:val="005A74FF"/>
    <w:rsid w:val="005A7C79"/>
    <w:rsid w:val="005A7F58"/>
    <w:rsid w:val="005B0257"/>
    <w:rsid w:val="005B0EA0"/>
    <w:rsid w:val="005B2430"/>
    <w:rsid w:val="005B259B"/>
    <w:rsid w:val="005B30EB"/>
    <w:rsid w:val="005B3DA6"/>
    <w:rsid w:val="005B4DC9"/>
    <w:rsid w:val="005B5258"/>
    <w:rsid w:val="005B5806"/>
    <w:rsid w:val="005B5CB5"/>
    <w:rsid w:val="005B6175"/>
    <w:rsid w:val="005B64DC"/>
    <w:rsid w:val="005B70C8"/>
    <w:rsid w:val="005B7495"/>
    <w:rsid w:val="005B7B09"/>
    <w:rsid w:val="005B7D00"/>
    <w:rsid w:val="005C1176"/>
    <w:rsid w:val="005C144D"/>
    <w:rsid w:val="005C2337"/>
    <w:rsid w:val="005C2340"/>
    <w:rsid w:val="005C2ECD"/>
    <w:rsid w:val="005C33F2"/>
    <w:rsid w:val="005C391C"/>
    <w:rsid w:val="005C4068"/>
    <w:rsid w:val="005C4DEF"/>
    <w:rsid w:val="005C4F2E"/>
    <w:rsid w:val="005C5490"/>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47F"/>
    <w:rsid w:val="005D1D36"/>
    <w:rsid w:val="005D2CBD"/>
    <w:rsid w:val="005D2D47"/>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263B"/>
    <w:rsid w:val="005E2897"/>
    <w:rsid w:val="005E3027"/>
    <w:rsid w:val="005E3826"/>
    <w:rsid w:val="005E395D"/>
    <w:rsid w:val="005E3CB2"/>
    <w:rsid w:val="005E4195"/>
    <w:rsid w:val="005E4485"/>
    <w:rsid w:val="005E55D1"/>
    <w:rsid w:val="005E56CE"/>
    <w:rsid w:val="005E5EEA"/>
    <w:rsid w:val="005E6039"/>
    <w:rsid w:val="005E621F"/>
    <w:rsid w:val="005E6AFC"/>
    <w:rsid w:val="005E7342"/>
    <w:rsid w:val="005E7480"/>
    <w:rsid w:val="005E785F"/>
    <w:rsid w:val="005E7B5A"/>
    <w:rsid w:val="005E7C4F"/>
    <w:rsid w:val="005E7F18"/>
    <w:rsid w:val="005F0823"/>
    <w:rsid w:val="005F0B3B"/>
    <w:rsid w:val="005F0EB7"/>
    <w:rsid w:val="005F1977"/>
    <w:rsid w:val="005F1AB6"/>
    <w:rsid w:val="005F2377"/>
    <w:rsid w:val="005F3002"/>
    <w:rsid w:val="005F3638"/>
    <w:rsid w:val="005F3B6D"/>
    <w:rsid w:val="005F3E3D"/>
    <w:rsid w:val="005F43FE"/>
    <w:rsid w:val="005F49C8"/>
    <w:rsid w:val="005F53F2"/>
    <w:rsid w:val="005F65C1"/>
    <w:rsid w:val="005F6676"/>
    <w:rsid w:val="005F6825"/>
    <w:rsid w:val="005F68FE"/>
    <w:rsid w:val="005F6F7C"/>
    <w:rsid w:val="005F7636"/>
    <w:rsid w:val="005F770C"/>
    <w:rsid w:val="005F7A39"/>
    <w:rsid w:val="0060033F"/>
    <w:rsid w:val="0060061E"/>
    <w:rsid w:val="00600B42"/>
    <w:rsid w:val="006011D0"/>
    <w:rsid w:val="0060156D"/>
    <w:rsid w:val="006016A0"/>
    <w:rsid w:val="00601D15"/>
    <w:rsid w:val="0060213F"/>
    <w:rsid w:val="00602516"/>
    <w:rsid w:val="00602DF1"/>
    <w:rsid w:val="0060390C"/>
    <w:rsid w:val="00603957"/>
    <w:rsid w:val="00603C3E"/>
    <w:rsid w:val="00603D4E"/>
    <w:rsid w:val="00603FCC"/>
    <w:rsid w:val="00604ABC"/>
    <w:rsid w:val="0060520C"/>
    <w:rsid w:val="00606E56"/>
    <w:rsid w:val="00606EF0"/>
    <w:rsid w:val="006071CB"/>
    <w:rsid w:val="006073A6"/>
    <w:rsid w:val="00607709"/>
    <w:rsid w:val="006078BC"/>
    <w:rsid w:val="006110B3"/>
    <w:rsid w:val="006118C5"/>
    <w:rsid w:val="00611B51"/>
    <w:rsid w:val="00612BEA"/>
    <w:rsid w:val="00612C8E"/>
    <w:rsid w:val="00612D79"/>
    <w:rsid w:val="0061364A"/>
    <w:rsid w:val="00613876"/>
    <w:rsid w:val="00613BEC"/>
    <w:rsid w:val="00614B04"/>
    <w:rsid w:val="00614B26"/>
    <w:rsid w:val="00614F28"/>
    <w:rsid w:val="006153D8"/>
    <w:rsid w:val="006157CC"/>
    <w:rsid w:val="00615867"/>
    <w:rsid w:val="0061601F"/>
    <w:rsid w:val="0061603B"/>
    <w:rsid w:val="006162C7"/>
    <w:rsid w:val="00616F87"/>
    <w:rsid w:val="006171B0"/>
    <w:rsid w:val="00617380"/>
    <w:rsid w:val="0061747D"/>
    <w:rsid w:val="00617673"/>
    <w:rsid w:val="00617715"/>
    <w:rsid w:val="006201F1"/>
    <w:rsid w:val="0062055B"/>
    <w:rsid w:val="0062060E"/>
    <w:rsid w:val="0062137C"/>
    <w:rsid w:val="00621618"/>
    <w:rsid w:val="00621D3A"/>
    <w:rsid w:val="00621E60"/>
    <w:rsid w:val="00622568"/>
    <w:rsid w:val="00622E3F"/>
    <w:rsid w:val="00623E11"/>
    <w:rsid w:val="00623F3C"/>
    <w:rsid w:val="00624211"/>
    <w:rsid w:val="00624424"/>
    <w:rsid w:val="006249F0"/>
    <w:rsid w:val="00624FBC"/>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4BA9"/>
    <w:rsid w:val="00635932"/>
    <w:rsid w:val="00635C3B"/>
    <w:rsid w:val="00635DB0"/>
    <w:rsid w:val="006361D2"/>
    <w:rsid w:val="00636939"/>
    <w:rsid w:val="00636A89"/>
    <w:rsid w:val="00636BEB"/>
    <w:rsid w:val="0063777C"/>
    <w:rsid w:val="00637A35"/>
    <w:rsid w:val="0064050D"/>
    <w:rsid w:val="00640AE6"/>
    <w:rsid w:val="00640CAC"/>
    <w:rsid w:val="006411E3"/>
    <w:rsid w:val="00641E60"/>
    <w:rsid w:val="0064206B"/>
    <w:rsid w:val="006426E5"/>
    <w:rsid w:val="00642D77"/>
    <w:rsid w:val="0064320D"/>
    <w:rsid w:val="0064360C"/>
    <w:rsid w:val="00643ED8"/>
    <w:rsid w:val="006441D9"/>
    <w:rsid w:val="00644474"/>
    <w:rsid w:val="0064473C"/>
    <w:rsid w:val="0064535B"/>
    <w:rsid w:val="00645985"/>
    <w:rsid w:val="006459B0"/>
    <w:rsid w:val="0064659F"/>
    <w:rsid w:val="006466A4"/>
    <w:rsid w:val="00646822"/>
    <w:rsid w:val="00646BEE"/>
    <w:rsid w:val="0064776B"/>
    <w:rsid w:val="006479D7"/>
    <w:rsid w:val="00647CC2"/>
    <w:rsid w:val="00647CD8"/>
    <w:rsid w:val="00647E9E"/>
    <w:rsid w:val="00647F08"/>
    <w:rsid w:val="0065033E"/>
    <w:rsid w:val="00650B35"/>
    <w:rsid w:val="0065106E"/>
    <w:rsid w:val="006512EF"/>
    <w:rsid w:val="00651933"/>
    <w:rsid w:val="00651BCC"/>
    <w:rsid w:val="00651D52"/>
    <w:rsid w:val="00652C89"/>
    <w:rsid w:val="00652D6C"/>
    <w:rsid w:val="00653BEA"/>
    <w:rsid w:val="00653FB2"/>
    <w:rsid w:val="00654246"/>
    <w:rsid w:val="006543EC"/>
    <w:rsid w:val="0065462A"/>
    <w:rsid w:val="00654951"/>
    <w:rsid w:val="00654DEA"/>
    <w:rsid w:val="0065505F"/>
    <w:rsid w:val="00655D07"/>
    <w:rsid w:val="006561F7"/>
    <w:rsid w:val="00656EF1"/>
    <w:rsid w:val="00657D91"/>
    <w:rsid w:val="00657E0E"/>
    <w:rsid w:val="00660448"/>
    <w:rsid w:val="00660508"/>
    <w:rsid w:val="006605C1"/>
    <w:rsid w:val="006605E2"/>
    <w:rsid w:val="00660B8F"/>
    <w:rsid w:val="00660DA7"/>
    <w:rsid w:val="00662383"/>
    <w:rsid w:val="00662B13"/>
    <w:rsid w:val="00662E7F"/>
    <w:rsid w:val="006630CE"/>
    <w:rsid w:val="00663CAB"/>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354"/>
    <w:rsid w:val="00687473"/>
    <w:rsid w:val="006875A5"/>
    <w:rsid w:val="006879DF"/>
    <w:rsid w:val="00690162"/>
    <w:rsid w:val="006907BD"/>
    <w:rsid w:val="006907CE"/>
    <w:rsid w:val="00690B50"/>
    <w:rsid w:val="0069135E"/>
    <w:rsid w:val="0069187C"/>
    <w:rsid w:val="00691BE3"/>
    <w:rsid w:val="00691EBB"/>
    <w:rsid w:val="0069207B"/>
    <w:rsid w:val="00692904"/>
    <w:rsid w:val="006929A3"/>
    <w:rsid w:val="00692E67"/>
    <w:rsid w:val="00693578"/>
    <w:rsid w:val="00693A5F"/>
    <w:rsid w:val="00693D5B"/>
    <w:rsid w:val="00694030"/>
    <w:rsid w:val="00694120"/>
    <w:rsid w:val="00694793"/>
    <w:rsid w:val="00694D32"/>
    <w:rsid w:val="00695949"/>
    <w:rsid w:val="006966DB"/>
    <w:rsid w:val="00696AF1"/>
    <w:rsid w:val="00697205"/>
    <w:rsid w:val="00697A35"/>
    <w:rsid w:val="006A08D1"/>
    <w:rsid w:val="006A0B7D"/>
    <w:rsid w:val="006A0D6A"/>
    <w:rsid w:val="006A2047"/>
    <w:rsid w:val="006A35BA"/>
    <w:rsid w:val="006A35F6"/>
    <w:rsid w:val="006A3693"/>
    <w:rsid w:val="006A4CDE"/>
    <w:rsid w:val="006A4FDB"/>
    <w:rsid w:val="006A680F"/>
    <w:rsid w:val="006A70F7"/>
    <w:rsid w:val="006A71BE"/>
    <w:rsid w:val="006A72D4"/>
    <w:rsid w:val="006A7C4B"/>
    <w:rsid w:val="006B048C"/>
    <w:rsid w:val="006B1279"/>
    <w:rsid w:val="006B1DD4"/>
    <w:rsid w:val="006B2B78"/>
    <w:rsid w:val="006B3327"/>
    <w:rsid w:val="006B3437"/>
    <w:rsid w:val="006B36C9"/>
    <w:rsid w:val="006B48D9"/>
    <w:rsid w:val="006B4DF5"/>
    <w:rsid w:val="006B5398"/>
    <w:rsid w:val="006B54F1"/>
    <w:rsid w:val="006B5C66"/>
    <w:rsid w:val="006B5F7E"/>
    <w:rsid w:val="006B6B74"/>
    <w:rsid w:val="006B6D8F"/>
    <w:rsid w:val="006B6FD8"/>
    <w:rsid w:val="006B7A21"/>
    <w:rsid w:val="006C0A67"/>
    <w:rsid w:val="006C0FB3"/>
    <w:rsid w:val="006C1D72"/>
    <w:rsid w:val="006C3C7A"/>
    <w:rsid w:val="006C4507"/>
    <w:rsid w:val="006C49E1"/>
    <w:rsid w:val="006C504E"/>
    <w:rsid w:val="006C5091"/>
    <w:rsid w:val="006C50E6"/>
    <w:rsid w:val="006C536D"/>
    <w:rsid w:val="006C5797"/>
    <w:rsid w:val="006C6439"/>
    <w:rsid w:val="006C651A"/>
    <w:rsid w:val="006C6D0F"/>
    <w:rsid w:val="006C6DB2"/>
    <w:rsid w:val="006C7598"/>
    <w:rsid w:val="006C7BE7"/>
    <w:rsid w:val="006C7E2B"/>
    <w:rsid w:val="006C7EE7"/>
    <w:rsid w:val="006D01D6"/>
    <w:rsid w:val="006D030F"/>
    <w:rsid w:val="006D061C"/>
    <w:rsid w:val="006D1483"/>
    <w:rsid w:val="006D18AF"/>
    <w:rsid w:val="006D1A4E"/>
    <w:rsid w:val="006D218C"/>
    <w:rsid w:val="006D2251"/>
    <w:rsid w:val="006D239F"/>
    <w:rsid w:val="006D3460"/>
    <w:rsid w:val="006D3811"/>
    <w:rsid w:val="006D395E"/>
    <w:rsid w:val="006D3C85"/>
    <w:rsid w:val="006D3CD7"/>
    <w:rsid w:val="006D3E98"/>
    <w:rsid w:val="006D4B7C"/>
    <w:rsid w:val="006D4BCC"/>
    <w:rsid w:val="006D4D07"/>
    <w:rsid w:val="006D4ED1"/>
    <w:rsid w:val="006D51AA"/>
    <w:rsid w:val="006D5482"/>
    <w:rsid w:val="006D5899"/>
    <w:rsid w:val="006D5FB0"/>
    <w:rsid w:val="006D622B"/>
    <w:rsid w:val="006D6567"/>
    <w:rsid w:val="006D7350"/>
    <w:rsid w:val="006D7A52"/>
    <w:rsid w:val="006E0238"/>
    <w:rsid w:val="006E0B56"/>
    <w:rsid w:val="006E0FEC"/>
    <w:rsid w:val="006E12D5"/>
    <w:rsid w:val="006E1CFA"/>
    <w:rsid w:val="006E2599"/>
    <w:rsid w:val="006E2AD8"/>
    <w:rsid w:val="006E3931"/>
    <w:rsid w:val="006E504B"/>
    <w:rsid w:val="006E5364"/>
    <w:rsid w:val="006E5539"/>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4A4"/>
    <w:rsid w:val="006F1A76"/>
    <w:rsid w:val="006F1BAF"/>
    <w:rsid w:val="006F2646"/>
    <w:rsid w:val="006F267D"/>
    <w:rsid w:val="006F2CE6"/>
    <w:rsid w:val="006F31D8"/>
    <w:rsid w:val="006F3D98"/>
    <w:rsid w:val="006F414C"/>
    <w:rsid w:val="006F4379"/>
    <w:rsid w:val="006F6075"/>
    <w:rsid w:val="006F69D0"/>
    <w:rsid w:val="006F6AC0"/>
    <w:rsid w:val="006F7005"/>
    <w:rsid w:val="006F78B8"/>
    <w:rsid w:val="006F7C29"/>
    <w:rsid w:val="0070088F"/>
    <w:rsid w:val="0070094A"/>
    <w:rsid w:val="00700C4E"/>
    <w:rsid w:val="00700E2B"/>
    <w:rsid w:val="0070215D"/>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1010"/>
    <w:rsid w:val="00712409"/>
    <w:rsid w:val="007127BD"/>
    <w:rsid w:val="0071337D"/>
    <w:rsid w:val="007136DF"/>
    <w:rsid w:val="00713CB6"/>
    <w:rsid w:val="0071403C"/>
    <w:rsid w:val="00714422"/>
    <w:rsid w:val="0071454F"/>
    <w:rsid w:val="00714AA8"/>
    <w:rsid w:val="00714F0C"/>
    <w:rsid w:val="00714F0E"/>
    <w:rsid w:val="007155F7"/>
    <w:rsid w:val="00715990"/>
    <w:rsid w:val="00715B10"/>
    <w:rsid w:val="00716CB7"/>
    <w:rsid w:val="0071720D"/>
    <w:rsid w:val="0071739D"/>
    <w:rsid w:val="00717A5E"/>
    <w:rsid w:val="0072055D"/>
    <w:rsid w:val="007205BE"/>
    <w:rsid w:val="00720836"/>
    <w:rsid w:val="00720C82"/>
    <w:rsid w:val="00720ED1"/>
    <w:rsid w:val="00720FA5"/>
    <w:rsid w:val="00720FC1"/>
    <w:rsid w:val="00722CFF"/>
    <w:rsid w:val="007230D1"/>
    <w:rsid w:val="00724348"/>
    <w:rsid w:val="00725A64"/>
    <w:rsid w:val="00726817"/>
    <w:rsid w:val="0072698F"/>
    <w:rsid w:val="00726CB4"/>
    <w:rsid w:val="00727912"/>
    <w:rsid w:val="00730A25"/>
    <w:rsid w:val="00730D57"/>
    <w:rsid w:val="00731C7F"/>
    <w:rsid w:val="00732086"/>
    <w:rsid w:val="007320B3"/>
    <w:rsid w:val="00732943"/>
    <w:rsid w:val="00733296"/>
    <w:rsid w:val="007332C1"/>
    <w:rsid w:val="0073342C"/>
    <w:rsid w:val="00733989"/>
    <w:rsid w:val="00733CD6"/>
    <w:rsid w:val="00734434"/>
    <w:rsid w:val="00734960"/>
    <w:rsid w:val="00734DDE"/>
    <w:rsid w:val="007357D9"/>
    <w:rsid w:val="007368C3"/>
    <w:rsid w:val="00737041"/>
    <w:rsid w:val="0073740F"/>
    <w:rsid w:val="007401B6"/>
    <w:rsid w:val="007403A3"/>
    <w:rsid w:val="007405EB"/>
    <w:rsid w:val="00740C09"/>
    <w:rsid w:val="00741298"/>
    <w:rsid w:val="00741A60"/>
    <w:rsid w:val="00741A88"/>
    <w:rsid w:val="00741D52"/>
    <w:rsid w:val="00742315"/>
    <w:rsid w:val="00742ADA"/>
    <w:rsid w:val="00742B78"/>
    <w:rsid w:val="00743B96"/>
    <w:rsid w:val="00743C66"/>
    <w:rsid w:val="007448F9"/>
    <w:rsid w:val="0074502C"/>
    <w:rsid w:val="007455DD"/>
    <w:rsid w:val="00745C8C"/>
    <w:rsid w:val="00745D8E"/>
    <w:rsid w:val="00745DCD"/>
    <w:rsid w:val="00746BC0"/>
    <w:rsid w:val="00746BC2"/>
    <w:rsid w:val="00746D0E"/>
    <w:rsid w:val="00747061"/>
    <w:rsid w:val="00747091"/>
    <w:rsid w:val="00747640"/>
    <w:rsid w:val="00747E46"/>
    <w:rsid w:val="007500C2"/>
    <w:rsid w:val="0075069C"/>
    <w:rsid w:val="007510C4"/>
    <w:rsid w:val="00751236"/>
    <w:rsid w:val="00751727"/>
    <w:rsid w:val="007528A1"/>
    <w:rsid w:val="00753F4E"/>
    <w:rsid w:val="0075420F"/>
    <w:rsid w:val="007542AB"/>
    <w:rsid w:val="0075455E"/>
    <w:rsid w:val="00754F75"/>
    <w:rsid w:val="00754FF2"/>
    <w:rsid w:val="007552CA"/>
    <w:rsid w:val="00755356"/>
    <w:rsid w:val="00756DE3"/>
    <w:rsid w:val="0075760D"/>
    <w:rsid w:val="0076050C"/>
    <w:rsid w:val="00760A15"/>
    <w:rsid w:val="00760B4F"/>
    <w:rsid w:val="00760C54"/>
    <w:rsid w:val="00760DC1"/>
    <w:rsid w:val="00761D10"/>
    <w:rsid w:val="007622EA"/>
    <w:rsid w:val="007622F6"/>
    <w:rsid w:val="00762A9E"/>
    <w:rsid w:val="00762C00"/>
    <w:rsid w:val="007633A7"/>
    <w:rsid w:val="007639D5"/>
    <w:rsid w:val="00764029"/>
    <w:rsid w:val="00764404"/>
    <w:rsid w:val="007650A7"/>
    <w:rsid w:val="0076526A"/>
    <w:rsid w:val="00765380"/>
    <w:rsid w:val="007659E4"/>
    <w:rsid w:val="007662E1"/>
    <w:rsid w:val="00766449"/>
    <w:rsid w:val="00767457"/>
    <w:rsid w:val="00767503"/>
    <w:rsid w:val="007702D7"/>
    <w:rsid w:val="0077064D"/>
    <w:rsid w:val="007709E9"/>
    <w:rsid w:val="00771205"/>
    <w:rsid w:val="00771283"/>
    <w:rsid w:val="0077139A"/>
    <w:rsid w:val="00771420"/>
    <w:rsid w:val="0077213E"/>
    <w:rsid w:val="0077233F"/>
    <w:rsid w:val="0077322C"/>
    <w:rsid w:val="007737E1"/>
    <w:rsid w:val="00773844"/>
    <w:rsid w:val="00773ABA"/>
    <w:rsid w:val="00773DF6"/>
    <w:rsid w:val="00774284"/>
    <w:rsid w:val="00774448"/>
    <w:rsid w:val="00774A4C"/>
    <w:rsid w:val="00775A42"/>
    <w:rsid w:val="00775F72"/>
    <w:rsid w:val="00776B94"/>
    <w:rsid w:val="00776C26"/>
    <w:rsid w:val="00776F2F"/>
    <w:rsid w:val="00777ADA"/>
    <w:rsid w:val="0078001E"/>
    <w:rsid w:val="00780C4C"/>
    <w:rsid w:val="007812BE"/>
    <w:rsid w:val="00781602"/>
    <w:rsid w:val="0078196E"/>
    <w:rsid w:val="007823F4"/>
    <w:rsid w:val="007828EE"/>
    <w:rsid w:val="00782A56"/>
    <w:rsid w:val="00782E05"/>
    <w:rsid w:val="007831D5"/>
    <w:rsid w:val="0078359B"/>
    <w:rsid w:val="00784500"/>
    <w:rsid w:val="00785707"/>
    <w:rsid w:val="0078575E"/>
    <w:rsid w:val="00785834"/>
    <w:rsid w:val="007866AD"/>
    <w:rsid w:val="0078688A"/>
    <w:rsid w:val="00786D0C"/>
    <w:rsid w:val="00786F46"/>
    <w:rsid w:val="007873B3"/>
    <w:rsid w:val="00787605"/>
    <w:rsid w:val="0079000C"/>
    <w:rsid w:val="00790B1B"/>
    <w:rsid w:val="00791303"/>
    <w:rsid w:val="00791379"/>
    <w:rsid w:val="00791EF3"/>
    <w:rsid w:val="007921EA"/>
    <w:rsid w:val="007922AE"/>
    <w:rsid w:val="00792BDD"/>
    <w:rsid w:val="00793206"/>
    <w:rsid w:val="00793891"/>
    <w:rsid w:val="007940E3"/>
    <w:rsid w:val="007941E6"/>
    <w:rsid w:val="0079425A"/>
    <w:rsid w:val="007948FA"/>
    <w:rsid w:val="00794993"/>
    <w:rsid w:val="00794A40"/>
    <w:rsid w:val="00794E95"/>
    <w:rsid w:val="00795BCF"/>
    <w:rsid w:val="00795BE7"/>
    <w:rsid w:val="00797923"/>
    <w:rsid w:val="007A08C5"/>
    <w:rsid w:val="007A0964"/>
    <w:rsid w:val="007A0FC8"/>
    <w:rsid w:val="007A107B"/>
    <w:rsid w:val="007A1973"/>
    <w:rsid w:val="007A1B30"/>
    <w:rsid w:val="007A2014"/>
    <w:rsid w:val="007A22A1"/>
    <w:rsid w:val="007A24E5"/>
    <w:rsid w:val="007A2615"/>
    <w:rsid w:val="007A4064"/>
    <w:rsid w:val="007A4330"/>
    <w:rsid w:val="007A5278"/>
    <w:rsid w:val="007A5605"/>
    <w:rsid w:val="007A5C30"/>
    <w:rsid w:val="007A6ED7"/>
    <w:rsid w:val="007A73DE"/>
    <w:rsid w:val="007B0FED"/>
    <w:rsid w:val="007B115B"/>
    <w:rsid w:val="007B11D1"/>
    <w:rsid w:val="007B162E"/>
    <w:rsid w:val="007B1762"/>
    <w:rsid w:val="007B1A85"/>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CF3"/>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7A9"/>
    <w:rsid w:val="007D28D5"/>
    <w:rsid w:val="007D32EF"/>
    <w:rsid w:val="007D3B20"/>
    <w:rsid w:val="007D41F1"/>
    <w:rsid w:val="007D4476"/>
    <w:rsid w:val="007D4B78"/>
    <w:rsid w:val="007D4F5C"/>
    <w:rsid w:val="007D68CC"/>
    <w:rsid w:val="007D6B49"/>
    <w:rsid w:val="007D708C"/>
    <w:rsid w:val="007D74FF"/>
    <w:rsid w:val="007E09A7"/>
    <w:rsid w:val="007E0C6B"/>
    <w:rsid w:val="007E0D48"/>
    <w:rsid w:val="007E1004"/>
    <w:rsid w:val="007E1330"/>
    <w:rsid w:val="007E17FB"/>
    <w:rsid w:val="007E1AA0"/>
    <w:rsid w:val="007E1FA4"/>
    <w:rsid w:val="007E22BA"/>
    <w:rsid w:val="007E28F0"/>
    <w:rsid w:val="007E33B1"/>
    <w:rsid w:val="007E3536"/>
    <w:rsid w:val="007E3633"/>
    <w:rsid w:val="007E3BFE"/>
    <w:rsid w:val="007E504C"/>
    <w:rsid w:val="007E513B"/>
    <w:rsid w:val="007E52F7"/>
    <w:rsid w:val="007E5AAC"/>
    <w:rsid w:val="007E5C35"/>
    <w:rsid w:val="007E6DCF"/>
    <w:rsid w:val="007E701A"/>
    <w:rsid w:val="007E7291"/>
    <w:rsid w:val="007F039F"/>
    <w:rsid w:val="007F1044"/>
    <w:rsid w:val="007F11D4"/>
    <w:rsid w:val="007F1578"/>
    <w:rsid w:val="007F1EF9"/>
    <w:rsid w:val="007F2F0D"/>
    <w:rsid w:val="007F2F1C"/>
    <w:rsid w:val="007F2F77"/>
    <w:rsid w:val="007F30D5"/>
    <w:rsid w:val="007F3696"/>
    <w:rsid w:val="007F3DB9"/>
    <w:rsid w:val="007F4692"/>
    <w:rsid w:val="007F479A"/>
    <w:rsid w:val="007F4838"/>
    <w:rsid w:val="007F4BCA"/>
    <w:rsid w:val="007F4D67"/>
    <w:rsid w:val="007F4E7B"/>
    <w:rsid w:val="007F55A3"/>
    <w:rsid w:val="007F56D4"/>
    <w:rsid w:val="007F5786"/>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5783"/>
    <w:rsid w:val="00806A0F"/>
    <w:rsid w:val="00807022"/>
    <w:rsid w:val="008075D5"/>
    <w:rsid w:val="008110BB"/>
    <w:rsid w:val="0081147B"/>
    <w:rsid w:val="00813017"/>
    <w:rsid w:val="00813069"/>
    <w:rsid w:val="008136D9"/>
    <w:rsid w:val="008138FA"/>
    <w:rsid w:val="00813A43"/>
    <w:rsid w:val="00813EE2"/>
    <w:rsid w:val="008146C8"/>
    <w:rsid w:val="0081498A"/>
    <w:rsid w:val="00814E93"/>
    <w:rsid w:val="00814F24"/>
    <w:rsid w:val="00815813"/>
    <w:rsid w:val="00815AA1"/>
    <w:rsid w:val="00815C18"/>
    <w:rsid w:val="00816600"/>
    <w:rsid w:val="00816FF7"/>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144"/>
    <w:rsid w:val="0083441F"/>
    <w:rsid w:val="00834AA1"/>
    <w:rsid w:val="00834AA5"/>
    <w:rsid w:val="00835C44"/>
    <w:rsid w:val="00835CAC"/>
    <w:rsid w:val="00835F4C"/>
    <w:rsid w:val="00837175"/>
    <w:rsid w:val="00837592"/>
    <w:rsid w:val="00841097"/>
    <w:rsid w:val="00841719"/>
    <w:rsid w:val="00841A80"/>
    <w:rsid w:val="00842021"/>
    <w:rsid w:val="008422A0"/>
    <w:rsid w:val="00842460"/>
    <w:rsid w:val="00842932"/>
    <w:rsid w:val="0084293A"/>
    <w:rsid w:val="0084300B"/>
    <w:rsid w:val="008433E2"/>
    <w:rsid w:val="00843919"/>
    <w:rsid w:val="00844D23"/>
    <w:rsid w:val="008459BA"/>
    <w:rsid w:val="00845B4C"/>
    <w:rsid w:val="00845F63"/>
    <w:rsid w:val="0084662C"/>
    <w:rsid w:val="00846663"/>
    <w:rsid w:val="0084672B"/>
    <w:rsid w:val="00846CD3"/>
    <w:rsid w:val="00847131"/>
    <w:rsid w:val="00847426"/>
    <w:rsid w:val="00847D05"/>
    <w:rsid w:val="00850509"/>
    <w:rsid w:val="00850A8E"/>
    <w:rsid w:val="00850D08"/>
    <w:rsid w:val="00850D2F"/>
    <w:rsid w:val="00851FC8"/>
    <w:rsid w:val="00852709"/>
    <w:rsid w:val="00852C5F"/>
    <w:rsid w:val="00853289"/>
    <w:rsid w:val="00853AD1"/>
    <w:rsid w:val="00853BC2"/>
    <w:rsid w:val="0085475B"/>
    <w:rsid w:val="00854E33"/>
    <w:rsid w:val="00854F5A"/>
    <w:rsid w:val="00855952"/>
    <w:rsid w:val="00856D61"/>
    <w:rsid w:val="00856E92"/>
    <w:rsid w:val="00857A6E"/>
    <w:rsid w:val="008602A1"/>
    <w:rsid w:val="008604F4"/>
    <w:rsid w:val="008607A5"/>
    <w:rsid w:val="00861138"/>
    <w:rsid w:val="008613A7"/>
    <w:rsid w:val="00861CC6"/>
    <w:rsid w:val="00863295"/>
    <w:rsid w:val="008633E4"/>
    <w:rsid w:val="00863A45"/>
    <w:rsid w:val="00864C8C"/>
    <w:rsid w:val="0086510D"/>
    <w:rsid w:val="00865456"/>
    <w:rsid w:val="00865855"/>
    <w:rsid w:val="0086617A"/>
    <w:rsid w:val="00866642"/>
    <w:rsid w:val="0086679C"/>
    <w:rsid w:val="00866BC3"/>
    <w:rsid w:val="00866DBE"/>
    <w:rsid w:val="008671F4"/>
    <w:rsid w:val="00867CF8"/>
    <w:rsid w:val="00870019"/>
    <w:rsid w:val="008701DA"/>
    <w:rsid w:val="00870D3C"/>
    <w:rsid w:val="00871475"/>
    <w:rsid w:val="00871614"/>
    <w:rsid w:val="00871A91"/>
    <w:rsid w:val="00871FCE"/>
    <w:rsid w:val="00872326"/>
    <w:rsid w:val="00872414"/>
    <w:rsid w:val="00872B6D"/>
    <w:rsid w:val="00874D53"/>
    <w:rsid w:val="00875190"/>
    <w:rsid w:val="008754BD"/>
    <w:rsid w:val="00876003"/>
    <w:rsid w:val="0087620D"/>
    <w:rsid w:val="00876B81"/>
    <w:rsid w:val="00876B92"/>
    <w:rsid w:val="00876E8B"/>
    <w:rsid w:val="00876FCC"/>
    <w:rsid w:val="008774D5"/>
    <w:rsid w:val="00877B05"/>
    <w:rsid w:val="00877E08"/>
    <w:rsid w:val="00880CEF"/>
    <w:rsid w:val="0088101E"/>
    <w:rsid w:val="00881B6F"/>
    <w:rsid w:val="0088219A"/>
    <w:rsid w:val="00882330"/>
    <w:rsid w:val="00882593"/>
    <w:rsid w:val="00882E9F"/>
    <w:rsid w:val="00883749"/>
    <w:rsid w:val="00883B09"/>
    <w:rsid w:val="00884831"/>
    <w:rsid w:val="0088507D"/>
    <w:rsid w:val="008852F1"/>
    <w:rsid w:val="00885733"/>
    <w:rsid w:val="008859D5"/>
    <w:rsid w:val="00885BD4"/>
    <w:rsid w:val="00886152"/>
    <w:rsid w:val="00886183"/>
    <w:rsid w:val="00887412"/>
    <w:rsid w:val="008876BD"/>
    <w:rsid w:val="00890697"/>
    <w:rsid w:val="00890978"/>
    <w:rsid w:val="00890E5E"/>
    <w:rsid w:val="008918BA"/>
    <w:rsid w:val="00891951"/>
    <w:rsid w:val="00891BD4"/>
    <w:rsid w:val="00892389"/>
    <w:rsid w:val="00892E6E"/>
    <w:rsid w:val="00893D13"/>
    <w:rsid w:val="008940D5"/>
    <w:rsid w:val="00895134"/>
    <w:rsid w:val="00895AFA"/>
    <w:rsid w:val="00895FC8"/>
    <w:rsid w:val="00896176"/>
    <w:rsid w:val="0089674C"/>
    <w:rsid w:val="00896A0A"/>
    <w:rsid w:val="00896E5A"/>
    <w:rsid w:val="008973AE"/>
    <w:rsid w:val="00897461"/>
    <w:rsid w:val="008977C9"/>
    <w:rsid w:val="008A0457"/>
    <w:rsid w:val="008A04EF"/>
    <w:rsid w:val="008A0EE0"/>
    <w:rsid w:val="008A1329"/>
    <w:rsid w:val="008A13B5"/>
    <w:rsid w:val="008A14AF"/>
    <w:rsid w:val="008A1BB2"/>
    <w:rsid w:val="008A1C73"/>
    <w:rsid w:val="008A1FDA"/>
    <w:rsid w:val="008A2A69"/>
    <w:rsid w:val="008A2BBB"/>
    <w:rsid w:val="008A2CCE"/>
    <w:rsid w:val="008A2D9A"/>
    <w:rsid w:val="008A32B2"/>
    <w:rsid w:val="008A470F"/>
    <w:rsid w:val="008A4744"/>
    <w:rsid w:val="008A54CA"/>
    <w:rsid w:val="008A56B4"/>
    <w:rsid w:val="008A5F1A"/>
    <w:rsid w:val="008A6825"/>
    <w:rsid w:val="008A70BF"/>
    <w:rsid w:val="008A72D5"/>
    <w:rsid w:val="008A736D"/>
    <w:rsid w:val="008A74E6"/>
    <w:rsid w:val="008A7F86"/>
    <w:rsid w:val="008B067D"/>
    <w:rsid w:val="008B0684"/>
    <w:rsid w:val="008B127D"/>
    <w:rsid w:val="008B24CA"/>
    <w:rsid w:val="008B2C5D"/>
    <w:rsid w:val="008B2DB1"/>
    <w:rsid w:val="008B2F15"/>
    <w:rsid w:val="008B3606"/>
    <w:rsid w:val="008B39B6"/>
    <w:rsid w:val="008B416A"/>
    <w:rsid w:val="008B4629"/>
    <w:rsid w:val="008B47F5"/>
    <w:rsid w:val="008B48C3"/>
    <w:rsid w:val="008B4C32"/>
    <w:rsid w:val="008B4D50"/>
    <w:rsid w:val="008B6263"/>
    <w:rsid w:val="008B73FC"/>
    <w:rsid w:val="008B7CFA"/>
    <w:rsid w:val="008C007C"/>
    <w:rsid w:val="008C028B"/>
    <w:rsid w:val="008C0AF4"/>
    <w:rsid w:val="008C0D43"/>
    <w:rsid w:val="008C0E05"/>
    <w:rsid w:val="008C15E7"/>
    <w:rsid w:val="008C1627"/>
    <w:rsid w:val="008C16A0"/>
    <w:rsid w:val="008C16DC"/>
    <w:rsid w:val="008C1C1E"/>
    <w:rsid w:val="008C1E8E"/>
    <w:rsid w:val="008C2655"/>
    <w:rsid w:val="008C31B6"/>
    <w:rsid w:val="008C447A"/>
    <w:rsid w:val="008C4E97"/>
    <w:rsid w:val="008C59F8"/>
    <w:rsid w:val="008C5E9E"/>
    <w:rsid w:val="008C6464"/>
    <w:rsid w:val="008C6913"/>
    <w:rsid w:val="008C742A"/>
    <w:rsid w:val="008D03C6"/>
    <w:rsid w:val="008D0F05"/>
    <w:rsid w:val="008D1B66"/>
    <w:rsid w:val="008D1C93"/>
    <w:rsid w:val="008D1DDC"/>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25DA"/>
    <w:rsid w:val="008E2C7C"/>
    <w:rsid w:val="008E306D"/>
    <w:rsid w:val="008E378E"/>
    <w:rsid w:val="008E3A45"/>
    <w:rsid w:val="008E3BF1"/>
    <w:rsid w:val="008E3D81"/>
    <w:rsid w:val="008E3E72"/>
    <w:rsid w:val="008E3FD0"/>
    <w:rsid w:val="008E5569"/>
    <w:rsid w:val="008E6D95"/>
    <w:rsid w:val="008E6E94"/>
    <w:rsid w:val="008E6F7A"/>
    <w:rsid w:val="008E720F"/>
    <w:rsid w:val="008E72DF"/>
    <w:rsid w:val="008E780D"/>
    <w:rsid w:val="008E7EBC"/>
    <w:rsid w:val="008F01D4"/>
    <w:rsid w:val="008F05B5"/>
    <w:rsid w:val="008F08C2"/>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B58"/>
    <w:rsid w:val="008F4194"/>
    <w:rsid w:val="008F420B"/>
    <w:rsid w:val="008F4FAD"/>
    <w:rsid w:val="008F5ADC"/>
    <w:rsid w:val="008F67E5"/>
    <w:rsid w:val="008F6D91"/>
    <w:rsid w:val="008F7011"/>
    <w:rsid w:val="008F7144"/>
    <w:rsid w:val="008F7258"/>
    <w:rsid w:val="008F7670"/>
    <w:rsid w:val="008F7A18"/>
    <w:rsid w:val="008F7E5A"/>
    <w:rsid w:val="00900103"/>
    <w:rsid w:val="00900410"/>
    <w:rsid w:val="00900A7C"/>
    <w:rsid w:val="00900E8F"/>
    <w:rsid w:val="00900F49"/>
    <w:rsid w:val="0090107F"/>
    <w:rsid w:val="009013E1"/>
    <w:rsid w:val="0090148A"/>
    <w:rsid w:val="009014C8"/>
    <w:rsid w:val="0090227E"/>
    <w:rsid w:val="009026D1"/>
    <w:rsid w:val="00903019"/>
    <w:rsid w:val="00903318"/>
    <w:rsid w:val="0090358C"/>
    <w:rsid w:val="00903803"/>
    <w:rsid w:val="00903ADE"/>
    <w:rsid w:val="009048C3"/>
    <w:rsid w:val="00905082"/>
    <w:rsid w:val="009052A4"/>
    <w:rsid w:val="00905AC1"/>
    <w:rsid w:val="00905B93"/>
    <w:rsid w:val="00905CAF"/>
    <w:rsid w:val="009061D0"/>
    <w:rsid w:val="00906A3B"/>
    <w:rsid w:val="00906D30"/>
    <w:rsid w:val="009079D8"/>
    <w:rsid w:val="0091007C"/>
    <w:rsid w:val="00911B04"/>
    <w:rsid w:val="00911F42"/>
    <w:rsid w:val="00912B6E"/>
    <w:rsid w:val="00912EC0"/>
    <w:rsid w:val="009134DB"/>
    <w:rsid w:val="00913CE7"/>
    <w:rsid w:val="00913CEE"/>
    <w:rsid w:val="00914769"/>
    <w:rsid w:val="00915091"/>
    <w:rsid w:val="0091531F"/>
    <w:rsid w:val="00915973"/>
    <w:rsid w:val="00916BBC"/>
    <w:rsid w:val="00916CBD"/>
    <w:rsid w:val="00917052"/>
    <w:rsid w:val="00917132"/>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DDD"/>
    <w:rsid w:val="00924F59"/>
    <w:rsid w:val="00925D4E"/>
    <w:rsid w:val="00925FF2"/>
    <w:rsid w:val="00926048"/>
    <w:rsid w:val="0092650C"/>
    <w:rsid w:val="009265B7"/>
    <w:rsid w:val="0092663D"/>
    <w:rsid w:val="009268CC"/>
    <w:rsid w:val="00927E12"/>
    <w:rsid w:val="0093043C"/>
    <w:rsid w:val="0093085B"/>
    <w:rsid w:val="009320E6"/>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50E"/>
    <w:rsid w:val="00936657"/>
    <w:rsid w:val="0093668B"/>
    <w:rsid w:val="009371D5"/>
    <w:rsid w:val="0093793E"/>
    <w:rsid w:val="00937CE3"/>
    <w:rsid w:val="0094034E"/>
    <w:rsid w:val="00941982"/>
    <w:rsid w:val="009419F8"/>
    <w:rsid w:val="00941D28"/>
    <w:rsid w:val="00941E67"/>
    <w:rsid w:val="00941E9F"/>
    <w:rsid w:val="0094211A"/>
    <w:rsid w:val="009423B2"/>
    <w:rsid w:val="00943776"/>
    <w:rsid w:val="00943A23"/>
    <w:rsid w:val="00943F51"/>
    <w:rsid w:val="00945AD9"/>
    <w:rsid w:val="00946268"/>
    <w:rsid w:val="00946294"/>
    <w:rsid w:val="00946484"/>
    <w:rsid w:val="00947414"/>
    <w:rsid w:val="009478E7"/>
    <w:rsid w:val="00947B88"/>
    <w:rsid w:val="009502E9"/>
    <w:rsid w:val="0095089B"/>
    <w:rsid w:val="00950AD7"/>
    <w:rsid w:val="00950DBD"/>
    <w:rsid w:val="00950DC1"/>
    <w:rsid w:val="00951039"/>
    <w:rsid w:val="00951494"/>
    <w:rsid w:val="0095160E"/>
    <w:rsid w:val="00952097"/>
    <w:rsid w:val="00952168"/>
    <w:rsid w:val="0095228A"/>
    <w:rsid w:val="00952971"/>
    <w:rsid w:val="009529C5"/>
    <w:rsid w:val="0095316C"/>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04"/>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774B1"/>
    <w:rsid w:val="0098021D"/>
    <w:rsid w:val="0098040F"/>
    <w:rsid w:val="0098051C"/>
    <w:rsid w:val="00980701"/>
    <w:rsid w:val="0098093A"/>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9C7"/>
    <w:rsid w:val="00984DD9"/>
    <w:rsid w:val="00985A91"/>
    <w:rsid w:val="0098608C"/>
    <w:rsid w:val="0098630B"/>
    <w:rsid w:val="0098671D"/>
    <w:rsid w:val="0098683B"/>
    <w:rsid w:val="00986E1D"/>
    <w:rsid w:val="00987BE7"/>
    <w:rsid w:val="00987EB4"/>
    <w:rsid w:val="009907CC"/>
    <w:rsid w:val="00990DB1"/>
    <w:rsid w:val="00990E61"/>
    <w:rsid w:val="00991663"/>
    <w:rsid w:val="00991BB6"/>
    <w:rsid w:val="0099225C"/>
    <w:rsid w:val="0099294B"/>
    <w:rsid w:val="00993362"/>
    <w:rsid w:val="0099349B"/>
    <w:rsid w:val="00993EDB"/>
    <w:rsid w:val="00994187"/>
    <w:rsid w:val="009948C3"/>
    <w:rsid w:val="00994B24"/>
    <w:rsid w:val="009A0A3F"/>
    <w:rsid w:val="009A0B85"/>
    <w:rsid w:val="009A1017"/>
    <w:rsid w:val="009A1A5B"/>
    <w:rsid w:val="009A217C"/>
    <w:rsid w:val="009A2C4F"/>
    <w:rsid w:val="009A439D"/>
    <w:rsid w:val="009A61CA"/>
    <w:rsid w:val="009A6798"/>
    <w:rsid w:val="009A694E"/>
    <w:rsid w:val="009A69EB"/>
    <w:rsid w:val="009A73DE"/>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734"/>
    <w:rsid w:val="009B3F28"/>
    <w:rsid w:val="009B4291"/>
    <w:rsid w:val="009B4397"/>
    <w:rsid w:val="009B459A"/>
    <w:rsid w:val="009B471D"/>
    <w:rsid w:val="009B4731"/>
    <w:rsid w:val="009B47F7"/>
    <w:rsid w:val="009B4E6F"/>
    <w:rsid w:val="009B5BD8"/>
    <w:rsid w:val="009B67DB"/>
    <w:rsid w:val="009B6B43"/>
    <w:rsid w:val="009B7A99"/>
    <w:rsid w:val="009C0187"/>
    <w:rsid w:val="009C09B9"/>
    <w:rsid w:val="009C12D8"/>
    <w:rsid w:val="009C1972"/>
    <w:rsid w:val="009C20FF"/>
    <w:rsid w:val="009C2C25"/>
    <w:rsid w:val="009C2DD1"/>
    <w:rsid w:val="009C3682"/>
    <w:rsid w:val="009C394D"/>
    <w:rsid w:val="009C3EC8"/>
    <w:rsid w:val="009C3EEC"/>
    <w:rsid w:val="009C44E6"/>
    <w:rsid w:val="009C45B9"/>
    <w:rsid w:val="009C4C09"/>
    <w:rsid w:val="009C4F6C"/>
    <w:rsid w:val="009C5F8F"/>
    <w:rsid w:val="009C69C3"/>
    <w:rsid w:val="009C6F2E"/>
    <w:rsid w:val="009C7094"/>
    <w:rsid w:val="009C7B88"/>
    <w:rsid w:val="009D025B"/>
    <w:rsid w:val="009D0958"/>
    <w:rsid w:val="009D0B39"/>
    <w:rsid w:val="009D0EAF"/>
    <w:rsid w:val="009D1321"/>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6705"/>
    <w:rsid w:val="009D7346"/>
    <w:rsid w:val="009D738B"/>
    <w:rsid w:val="009D789C"/>
    <w:rsid w:val="009E01F0"/>
    <w:rsid w:val="009E05CD"/>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6BE8"/>
    <w:rsid w:val="009E74DE"/>
    <w:rsid w:val="009E7A22"/>
    <w:rsid w:val="009E7ADE"/>
    <w:rsid w:val="009F021F"/>
    <w:rsid w:val="009F08CC"/>
    <w:rsid w:val="009F0C3F"/>
    <w:rsid w:val="009F0E6F"/>
    <w:rsid w:val="009F177E"/>
    <w:rsid w:val="009F180C"/>
    <w:rsid w:val="009F19AE"/>
    <w:rsid w:val="009F2209"/>
    <w:rsid w:val="009F29B9"/>
    <w:rsid w:val="009F4864"/>
    <w:rsid w:val="009F4999"/>
    <w:rsid w:val="009F49DA"/>
    <w:rsid w:val="009F4ABA"/>
    <w:rsid w:val="009F4DAD"/>
    <w:rsid w:val="009F556D"/>
    <w:rsid w:val="009F6190"/>
    <w:rsid w:val="009F6216"/>
    <w:rsid w:val="009F64C3"/>
    <w:rsid w:val="009F6EFA"/>
    <w:rsid w:val="009F6F26"/>
    <w:rsid w:val="009F7504"/>
    <w:rsid w:val="00A001EF"/>
    <w:rsid w:val="00A008F2"/>
    <w:rsid w:val="00A00E00"/>
    <w:rsid w:val="00A01024"/>
    <w:rsid w:val="00A01313"/>
    <w:rsid w:val="00A01766"/>
    <w:rsid w:val="00A01933"/>
    <w:rsid w:val="00A01EDE"/>
    <w:rsid w:val="00A01F4F"/>
    <w:rsid w:val="00A0439D"/>
    <w:rsid w:val="00A04469"/>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671"/>
    <w:rsid w:val="00A076BE"/>
    <w:rsid w:val="00A07ACB"/>
    <w:rsid w:val="00A10393"/>
    <w:rsid w:val="00A10809"/>
    <w:rsid w:val="00A10A52"/>
    <w:rsid w:val="00A10FFA"/>
    <w:rsid w:val="00A1104B"/>
    <w:rsid w:val="00A11602"/>
    <w:rsid w:val="00A11DFE"/>
    <w:rsid w:val="00A12741"/>
    <w:rsid w:val="00A1281B"/>
    <w:rsid w:val="00A13A9E"/>
    <w:rsid w:val="00A13FC4"/>
    <w:rsid w:val="00A14059"/>
    <w:rsid w:val="00A1416F"/>
    <w:rsid w:val="00A14A4A"/>
    <w:rsid w:val="00A14BD8"/>
    <w:rsid w:val="00A152AA"/>
    <w:rsid w:val="00A153A1"/>
    <w:rsid w:val="00A15E53"/>
    <w:rsid w:val="00A166A1"/>
    <w:rsid w:val="00A17232"/>
    <w:rsid w:val="00A178C3"/>
    <w:rsid w:val="00A20260"/>
    <w:rsid w:val="00A203F7"/>
    <w:rsid w:val="00A20426"/>
    <w:rsid w:val="00A205BE"/>
    <w:rsid w:val="00A2075F"/>
    <w:rsid w:val="00A208BD"/>
    <w:rsid w:val="00A20AF1"/>
    <w:rsid w:val="00A21A18"/>
    <w:rsid w:val="00A21F9B"/>
    <w:rsid w:val="00A22163"/>
    <w:rsid w:val="00A22218"/>
    <w:rsid w:val="00A222B9"/>
    <w:rsid w:val="00A22B6D"/>
    <w:rsid w:val="00A22B8F"/>
    <w:rsid w:val="00A22BB0"/>
    <w:rsid w:val="00A22E23"/>
    <w:rsid w:val="00A237C7"/>
    <w:rsid w:val="00A2515E"/>
    <w:rsid w:val="00A25369"/>
    <w:rsid w:val="00A25469"/>
    <w:rsid w:val="00A25D95"/>
    <w:rsid w:val="00A25E85"/>
    <w:rsid w:val="00A262D9"/>
    <w:rsid w:val="00A263DF"/>
    <w:rsid w:val="00A266C8"/>
    <w:rsid w:val="00A26D9F"/>
    <w:rsid w:val="00A27476"/>
    <w:rsid w:val="00A30424"/>
    <w:rsid w:val="00A30553"/>
    <w:rsid w:val="00A30A48"/>
    <w:rsid w:val="00A30A5A"/>
    <w:rsid w:val="00A30A98"/>
    <w:rsid w:val="00A30AC3"/>
    <w:rsid w:val="00A30BF0"/>
    <w:rsid w:val="00A30E71"/>
    <w:rsid w:val="00A31197"/>
    <w:rsid w:val="00A31289"/>
    <w:rsid w:val="00A328F1"/>
    <w:rsid w:val="00A32B1F"/>
    <w:rsid w:val="00A33827"/>
    <w:rsid w:val="00A33F89"/>
    <w:rsid w:val="00A341E6"/>
    <w:rsid w:val="00A34AF6"/>
    <w:rsid w:val="00A34C6E"/>
    <w:rsid w:val="00A3501F"/>
    <w:rsid w:val="00A351B8"/>
    <w:rsid w:val="00A35526"/>
    <w:rsid w:val="00A355B9"/>
    <w:rsid w:val="00A35D57"/>
    <w:rsid w:val="00A3707E"/>
    <w:rsid w:val="00A371EF"/>
    <w:rsid w:val="00A37370"/>
    <w:rsid w:val="00A37594"/>
    <w:rsid w:val="00A378DC"/>
    <w:rsid w:val="00A37D5D"/>
    <w:rsid w:val="00A37DE0"/>
    <w:rsid w:val="00A40126"/>
    <w:rsid w:val="00A40A75"/>
    <w:rsid w:val="00A40CFA"/>
    <w:rsid w:val="00A4122F"/>
    <w:rsid w:val="00A421E2"/>
    <w:rsid w:val="00A4233B"/>
    <w:rsid w:val="00A43DB3"/>
    <w:rsid w:val="00A446E5"/>
    <w:rsid w:val="00A452DE"/>
    <w:rsid w:val="00A453C5"/>
    <w:rsid w:val="00A45777"/>
    <w:rsid w:val="00A45B78"/>
    <w:rsid w:val="00A45D21"/>
    <w:rsid w:val="00A461F3"/>
    <w:rsid w:val="00A46304"/>
    <w:rsid w:val="00A46429"/>
    <w:rsid w:val="00A4695A"/>
    <w:rsid w:val="00A46960"/>
    <w:rsid w:val="00A4744E"/>
    <w:rsid w:val="00A47847"/>
    <w:rsid w:val="00A47B84"/>
    <w:rsid w:val="00A50DDD"/>
    <w:rsid w:val="00A51302"/>
    <w:rsid w:val="00A516B4"/>
    <w:rsid w:val="00A5249B"/>
    <w:rsid w:val="00A526FD"/>
    <w:rsid w:val="00A52ACC"/>
    <w:rsid w:val="00A52D9A"/>
    <w:rsid w:val="00A533F6"/>
    <w:rsid w:val="00A5365B"/>
    <w:rsid w:val="00A54117"/>
    <w:rsid w:val="00A5477D"/>
    <w:rsid w:val="00A55585"/>
    <w:rsid w:val="00A558BE"/>
    <w:rsid w:val="00A55AF3"/>
    <w:rsid w:val="00A5653C"/>
    <w:rsid w:val="00A56D0C"/>
    <w:rsid w:val="00A572D0"/>
    <w:rsid w:val="00A57497"/>
    <w:rsid w:val="00A5751B"/>
    <w:rsid w:val="00A57E36"/>
    <w:rsid w:val="00A600F6"/>
    <w:rsid w:val="00A601B1"/>
    <w:rsid w:val="00A61CED"/>
    <w:rsid w:val="00A63019"/>
    <w:rsid w:val="00A635BE"/>
    <w:rsid w:val="00A63631"/>
    <w:rsid w:val="00A63D47"/>
    <w:rsid w:val="00A642B4"/>
    <w:rsid w:val="00A64F83"/>
    <w:rsid w:val="00A65DBF"/>
    <w:rsid w:val="00A663F1"/>
    <w:rsid w:val="00A671CD"/>
    <w:rsid w:val="00A67C9F"/>
    <w:rsid w:val="00A7038E"/>
    <w:rsid w:val="00A703BE"/>
    <w:rsid w:val="00A7059C"/>
    <w:rsid w:val="00A70653"/>
    <w:rsid w:val="00A709F9"/>
    <w:rsid w:val="00A70A14"/>
    <w:rsid w:val="00A70D42"/>
    <w:rsid w:val="00A7100F"/>
    <w:rsid w:val="00A712B0"/>
    <w:rsid w:val="00A713C1"/>
    <w:rsid w:val="00A714C8"/>
    <w:rsid w:val="00A71E2C"/>
    <w:rsid w:val="00A72118"/>
    <w:rsid w:val="00A7211D"/>
    <w:rsid w:val="00A73146"/>
    <w:rsid w:val="00A73AC0"/>
    <w:rsid w:val="00A742A2"/>
    <w:rsid w:val="00A7491F"/>
    <w:rsid w:val="00A749E8"/>
    <w:rsid w:val="00A74BC3"/>
    <w:rsid w:val="00A75620"/>
    <w:rsid w:val="00A75668"/>
    <w:rsid w:val="00A76D12"/>
    <w:rsid w:val="00A7781B"/>
    <w:rsid w:val="00A778D7"/>
    <w:rsid w:val="00A80220"/>
    <w:rsid w:val="00A8056F"/>
    <w:rsid w:val="00A8081B"/>
    <w:rsid w:val="00A80914"/>
    <w:rsid w:val="00A80F80"/>
    <w:rsid w:val="00A81B5B"/>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2AA"/>
    <w:rsid w:val="00A9284B"/>
    <w:rsid w:val="00A92FC1"/>
    <w:rsid w:val="00A93919"/>
    <w:rsid w:val="00A940A3"/>
    <w:rsid w:val="00A94110"/>
    <w:rsid w:val="00A9537E"/>
    <w:rsid w:val="00A953E0"/>
    <w:rsid w:val="00A957BE"/>
    <w:rsid w:val="00A959D7"/>
    <w:rsid w:val="00A974D1"/>
    <w:rsid w:val="00A9789B"/>
    <w:rsid w:val="00AA02E2"/>
    <w:rsid w:val="00AA0D54"/>
    <w:rsid w:val="00AA214E"/>
    <w:rsid w:val="00AA28AB"/>
    <w:rsid w:val="00AA3254"/>
    <w:rsid w:val="00AA38FD"/>
    <w:rsid w:val="00AA3D59"/>
    <w:rsid w:val="00AA3D78"/>
    <w:rsid w:val="00AA46CD"/>
    <w:rsid w:val="00AA47A7"/>
    <w:rsid w:val="00AA4A5D"/>
    <w:rsid w:val="00AA4C64"/>
    <w:rsid w:val="00AA5114"/>
    <w:rsid w:val="00AA548F"/>
    <w:rsid w:val="00AA578B"/>
    <w:rsid w:val="00AA582C"/>
    <w:rsid w:val="00AA5DCB"/>
    <w:rsid w:val="00AA6919"/>
    <w:rsid w:val="00AA6E89"/>
    <w:rsid w:val="00AA7FE0"/>
    <w:rsid w:val="00AB03BB"/>
    <w:rsid w:val="00AB0989"/>
    <w:rsid w:val="00AB142D"/>
    <w:rsid w:val="00AB1478"/>
    <w:rsid w:val="00AB1AF6"/>
    <w:rsid w:val="00AB1B6E"/>
    <w:rsid w:val="00AB2D81"/>
    <w:rsid w:val="00AB353D"/>
    <w:rsid w:val="00AB3F0D"/>
    <w:rsid w:val="00AB4DFA"/>
    <w:rsid w:val="00AB52A6"/>
    <w:rsid w:val="00AB5CA2"/>
    <w:rsid w:val="00AB6874"/>
    <w:rsid w:val="00AB6EDC"/>
    <w:rsid w:val="00AB6F10"/>
    <w:rsid w:val="00AB7132"/>
    <w:rsid w:val="00AB7408"/>
    <w:rsid w:val="00AB75E0"/>
    <w:rsid w:val="00AB7E1B"/>
    <w:rsid w:val="00AC0297"/>
    <w:rsid w:val="00AC142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5CB"/>
    <w:rsid w:val="00AC6FA4"/>
    <w:rsid w:val="00AC7C15"/>
    <w:rsid w:val="00AC7C77"/>
    <w:rsid w:val="00AC7D12"/>
    <w:rsid w:val="00AD0533"/>
    <w:rsid w:val="00AD0729"/>
    <w:rsid w:val="00AD0FD8"/>
    <w:rsid w:val="00AD2258"/>
    <w:rsid w:val="00AD298C"/>
    <w:rsid w:val="00AD3C2A"/>
    <w:rsid w:val="00AD44F2"/>
    <w:rsid w:val="00AD5B3A"/>
    <w:rsid w:val="00AD5CD5"/>
    <w:rsid w:val="00AD61E8"/>
    <w:rsid w:val="00AD67FA"/>
    <w:rsid w:val="00AD6D74"/>
    <w:rsid w:val="00AE0440"/>
    <w:rsid w:val="00AE0C4A"/>
    <w:rsid w:val="00AE18D2"/>
    <w:rsid w:val="00AE1E1C"/>
    <w:rsid w:val="00AE2210"/>
    <w:rsid w:val="00AE2304"/>
    <w:rsid w:val="00AE2FD1"/>
    <w:rsid w:val="00AE3C08"/>
    <w:rsid w:val="00AE3C09"/>
    <w:rsid w:val="00AE4303"/>
    <w:rsid w:val="00AE46E3"/>
    <w:rsid w:val="00AE4943"/>
    <w:rsid w:val="00AE4AA1"/>
    <w:rsid w:val="00AE58E0"/>
    <w:rsid w:val="00AE5D96"/>
    <w:rsid w:val="00AE5F85"/>
    <w:rsid w:val="00AE6237"/>
    <w:rsid w:val="00AE683A"/>
    <w:rsid w:val="00AE68D4"/>
    <w:rsid w:val="00AE6B40"/>
    <w:rsid w:val="00AE6FAE"/>
    <w:rsid w:val="00AE75A7"/>
    <w:rsid w:val="00AE76B9"/>
    <w:rsid w:val="00AE7B14"/>
    <w:rsid w:val="00AE7C63"/>
    <w:rsid w:val="00AE7CD9"/>
    <w:rsid w:val="00AF0428"/>
    <w:rsid w:val="00AF09C3"/>
    <w:rsid w:val="00AF1ACA"/>
    <w:rsid w:val="00AF2290"/>
    <w:rsid w:val="00AF2A97"/>
    <w:rsid w:val="00AF2F8A"/>
    <w:rsid w:val="00AF3159"/>
    <w:rsid w:val="00AF3C76"/>
    <w:rsid w:val="00AF4B80"/>
    <w:rsid w:val="00AF5278"/>
    <w:rsid w:val="00AF56FF"/>
    <w:rsid w:val="00AF5849"/>
    <w:rsid w:val="00AF5F47"/>
    <w:rsid w:val="00AF5FAF"/>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5943"/>
    <w:rsid w:val="00B06A08"/>
    <w:rsid w:val="00B06ADE"/>
    <w:rsid w:val="00B07114"/>
    <w:rsid w:val="00B076F2"/>
    <w:rsid w:val="00B07A80"/>
    <w:rsid w:val="00B105A6"/>
    <w:rsid w:val="00B118B7"/>
    <w:rsid w:val="00B12079"/>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E1D"/>
    <w:rsid w:val="00B471C4"/>
    <w:rsid w:val="00B47344"/>
    <w:rsid w:val="00B47745"/>
    <w:rsid w:val="00B5046D"/>
    <w:rsid w:val="00B50974"/>
    <w:rsid w:val="00B50C4C"/>
    <w:rsid w:val="00B50CE3"/>
    <w:rsid w:val="00B51B8B"/>
    <w:rsid w:val="00B51F57"/>
    <w:rsid w:val="00B52618"/>
    <w:rsid w:val="00B52A83"/>
    <w:rsid w:val="00B5360D"/>
    <w:rsid w:val="00B53B17"/>
    <w:rsid w:val="00B54FF9"/>
    <w:rsid w:val="00B550D7"/>
    <w:rsid w:val="00B554AD"/>
    <w:rsid w:val="00B55567"/>
    <w:rsid w:val="00B55862"/>
    <w:rsid w:val="00B55CE0"/>
    <w:rsid w:val="00B55E5A"/>
    <w:rsid w:val="00B56BE6"/>
    <w:rsid w:val="00B57463"/>
    <w:rsid w:val="00B6015B"/>
    <w:rsid w:val="00B60CF6"/>
    <w:rsid w:val="00B60D10"/>
    <w:rsid w:val="00B611C2"/>
    <w:rsid w:val="00B61537"/>
    <w:rsid w:val="00B6153D"/>
    <w:rsid w:val="00B6266B"/>
    <w:rsid w:val="00B62F23"/>
    <w:rsid w:val="00B634E7"/>
    <w:rsid w:val="00B635C1"/>
    <w:rsid w:val="00B6382F"/>
    <w:rsid w:val="00B6388F"/>
    <w:rsid w:val="00B640E5"/>
    <w:rsid w:val="00B64184"/>
    <w:rsid w:val="00B641A9"/>
    <w:rsid w:val="00B64E1D"/>
    <w:rsid w:val="00B65090"/>
    <w:rsid w:val="00B653A9"/>
    <w:rsid w:val="00B6590C"/>
    <w:rsid w:val="00B65C82"/>
    <w:rsid w:val="00B66447"/>
    <w:rsid w:val="00B66B6B"/>
    <w:rsid w:val="00B678CD"/>
    <w:rsid w:val="00B67E3C"/>
    <w:rsid w:val="00B67EEB"/>
    <w:rsid w:val="00B70061"/>
    <w:rsid w:val="00B70EF4"/>
    <w:rsid w:val="00B7148F"/>
    <w:rsid w:val="00B715AD"/>
    <w:rsid w:val="00B72ECB"/>
    <w:rsid w:val="00B73AF2"/>
    <w:rsid w:val="00B73BC4"/>
    <w:rsid w:val="00B73C6A"/>
    <w:rsid w:val="00B74E84"/>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3FC6"/>
    <w:rsid w:val="00B8412B"/>
    <w:rsid w:val="00B875F2"/>
    <w:rsid w:val="00B87835"/>
    <w:rsid w:val="00B87E48"/>
    <w:rsid w:val="00B87F75"/>
    <w:rsid w:val="00B9026C"/>
    <w:rsid w:val="00B911CA"/>
    <w:rsid w:val="00B91283"/>
    <w:rsid w:val="00B91414"/>
    <w:rsid w:val="00B91820"/>
    <w:rsid w:val="00B91833"/>
    <w:rsid w:val="00B92A4F"/>
    <w:rsid w:val="00B92DA0"/>
    <w:rsid w:val="00B92F4A"/>
    <w:rsid w:val="00B9345B"/>
    <w:rsid w:val="00B9405E"/>
    <w:rsid w:val="00B94808"/>
    <w:rsid w:val="00B94A5A"/>
    <w:rsid w:val="00B956E5"/>
    <w:rsid w:val="00B95AB8"/>
    <w:rsid w:val="00B95E1E"/>
    <w:rsid w:val="00B95E40"/>
    <w:rsid w:val="00B9622A"/>
    <w:rsid w:val="00B96BB0"/>
    <w:rsid w:val="00B977E4"/>
    <w:rsid w:val="00BA0559"/>
    <w:rsid w:val="00BA0BF5"/>
    <w:rsid w:val="00BA1133"/>
    <w:rsid w:val="00BA2150"/>
    <w:rsid w:val="00BA2540"/>
    <w:rsid w:val="00BA2BEF"/>
    <w:rsid w:val="00BA30B5"/>
    <w:rsid w:val="00BA3470"/>
    <w:rsid w:val="00BA3DAB"/>
    <w:rsid w:val="00BA3F99"/>
    <w:rsid w:val="00BA4A0C"/>
    <w:rsid w:val="00BA4ECA"/>
    <w:rsid w:val="00BA502E"/>
    <w:rsid w:val="00BA5D72"/>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50C"/>
    <w:rsid w:val="00BB665F"/>
    <w:rsid w:val="00BC0103"/>
    <w:rsid w:val="00BC02D1"/>
    <w:rsid w:val="00BC04BA"/>
    <w:rsid w:val="00BC09BF"/>
    <w:rsid w:val="00BC1076"/>
    <w:rsid w:val="00BC11A3"/>
    <w:rsid w:val="00BC1252"/>
    <w:rsid w:val="00BC176F"/>
    <w:rsid w:val="00BC2186"/>
    <w:rsid w:val="00BC23E9"/>
    <w:rsid w:val="00BC2CD3"/>
    <w:rsid w:val="00BC2D37"/>
    <w:rsid w:val="00BC335D"/>
    <w:rsid w:val="00BC339D"/>
    <w:rsid w:val="00BC4141"/>
    <w:rsid w:val="00BC43A3"/>
    <w:rsid w:val="00BC442E"/>
    <w:rsid w:val="00BC4443"/>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1E38"/>
    <w:rsid w:val="00BD24A6"/>
    <w:rsid w:val="00BD2EB1"/>
    <w:rsid w:val="00BD35FE"/>
    <w:rsid w:val="00BD3E8C"/>
    <w:rsid w:val="00BD4251"/>
    <w:rsid w:val="00BD4F44"/>
    <w:rsid w:val="00BD4F90"/>
    <w:rsid w:val="00BD508D"/>
    <w:rsid w:val="00BD57D7"/>
    <w:rsid w:val="00BD5EDA"/>
    <w:rsid w:val="00BD696E"/>
    <w:rsid w:val="00BD73D3"/>
    <w:rsid w:val="00BD7D6D"/>
    <w:rsid w:val="00BD7DBD"/>
    <w:rsid w:val="00BD7FFC"/>
    <w:rsid w:val="00BE00AF"/>
    <w:rsid w:val="00BE1232"/>
    <w:rsid w:val="00BE2037"/>
    <w:rsid w:val="00BE2AE3"/>
    <w:rsid w:val="00BE2C13"/>
    <w:rsid w:val="00BE3213"/>
    <w:rsid w:val="00BE384C"/>
    <w:rsid w:val="00BE3F34"/>
    <w:rsid w:val="00BE48CA"/>
    <w:rsid w:val="00BE4933"/>
    <w:rsid w:val="00BE50E7"/>
    <w:rsid w:val="00BE5F87"/>
    <w:rsid w:val="00BE617A"/>
    <w:rsid w:val="00BE66DA"/>
    <w:rsid w:val="00BE6835"/>
    <w:rsid w:val="00BE7242"/>
    <w:rsid w:val="00BE727D"/>
    <w:rsid w:val="00BE74D1"/>
    <w:rsid w:val="00BE7853"/>
    <w:rsid w:val="00BF046F"/>
    <w:rsid w:val="00BF0833"/>
    <w:rsid w:val="00BF127E"/>
    <w:rsid w:val="00BF152A"/>
    <w:rsid w:val="00BF1AF3"/>
    <w:rsid w:val="00BF2354"/>
    <w:rsid w:val="00BF35FF"/>
    <w:rsid w:val="00BF42F7"/>
    <w:rsid w:val="00BF4B15"/>
    <w:rsid w:val="00BF4BA6"/>
    <w:rsid w:val="00BF4BF3"/>
    <w:rsid w:val="00BF4C0A"/>
    <w:rsid w:val="00BF528F"/>
    <w:rsid w:val="00BF5D70"/>
    <w:rsid w:val="00BF63D6"/>
    <w:rsid w:val="00BF6942"/>
    <w:rsid w:val="00BF739E"/>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E9B"/>
    <w:rsid w:val="00C13FB2"/>
    <w:rsid w:val="00C142D5"/>
    <w:rsid w:val="00C144A7"/>
    <w:rsid w:val="00C1516D"/>
    <w:rsid w:val="00C15BC5"/>
    <w:rsid w:val="00C1623A"/>
    <w:rsid w:val="00C16CD3"/>
    <w:rsid w:val="00C16E06"/>
    <w:rsid w:val="00C17104"/>
    <w:rsid w:val="00C172AF"/>
    <w:rsid w:val="00C178A1"/>
    <w:rsid w:val="00C17AD7"/>
    <w:rsid w:val="00C17AE3"/>
    <w:rsid w:val="00C20E88"/>
    <w:rsid w:val="00C21042"/>
    <w:rsid w:val="00C21777"/>
    <w:rsid w:val="00C21857"/>
    <w:rsid w:val="00C21D40"/>
    <w:rsid w:val="00C21DA2"/>
    <w:rsid w:val="00C21F5F"/>
    <w:rsid w:val="00C2215B"/>
    <w:rsid w:val="00C22401"/>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0B7A"/>
    <w:rsid w:val="00C30C9B"/>
    <w:rsid w:val="00C31857"/>
    <w:rsid w:val="00C31B4E"/>
    <w:rsid w:val="00C3227F"/>
    <w:rsid w:val="00C324AC"/>
    <w:rsid w:val="00C32535"/>
    <w:rsid w:val="00C328FA"/>
    <w:rsid w:val="00C32B86"/>
    <w:rsid w:val="00C33023"/>
    <w:rsid w:val="00C33197"/>
    <w:rsid w:val="00C333DD"/>
    <w:rsid w:val="00C339C4"/>
    <w:rsid w:val="00C3458A"/>
    <w:rsid w:val="00C346C1"/>
    <w:rsid w:val="00C34B59"/>
    <w:rsid w:val="00C34B8E"/>
    <w:rsid w:val="00C34E95"/>
    <w:rsid w:val="00C35AD6"/>
    <w:rsid w:val="00C35F08"/>
    <w:rsid w:val="00C362B0"/>
    <w:rsid w:val="00C36A93"/>
    <w:rsid w:val="00C37196"/>
    <w:rsid w:val="00C3745F"/>
    <w:rsid w:val="00C374AB"/>
    <w:rsid w:val="00C3792A"/>
    <w:rsid w:val="00C4020B"/>
    <w:rsid w:val="00C42569"/>
    <w:rsid w:val="00C42B29"/>
    <w:rsid w:val="00C431EE"/>
    <w:rsid w:val="00C4380D"/>
    <w:rsid w:val="00C439CB"/>
    <w:rsid w:val="00C43E30"/>
    <w:rsid w:val="00C454C6"/>
    <w:rsid w:val="00C45533"/>
    <w:rsid w:val="00C45657"/>
    <w:rsid w:val="00C45B8C"/>
    <w:rsid w:val="00C45BB0"/>
    <w:rsid w:val="00C46996"/>
    <w:rsid w:val="00C472E0"/>
    <w:rsid w:val="00C472FB"/>
    <w:rsid w:val="00C47D71"/>
    <w:rsid w:val="00C504F4"/>
    <w:rsid w:val="00C50931"/>
    <w:rsid w:val="00C5100D"/>
    <w:rsid w:val="00C51F82"/>
    <w:rsid w:val="00C52058"/>
    <w:rsid w:val="00C5254C"/>
    <w:rsid w:val="00C525BB"/>
    <w:rsid w:val="00C53729"/>
    <w:rsid w:val="00C53F70"/>
    <w:rsid w:val="00C541EF"/>
    <w:rsid w:val="00C5480E"/>
    <w:rsid w:val="00C54984"/>
    <w:rsid w:val="00C54E73"/>
    <w:rsid w:val="00C55503"/>
    <w:rsid w:val="00C556D3"/>
    <w:rsid w:val="00C55763"/>
    <w:rsid w:val="00C55863"/>
    <w:rsid w:val="00C5590F"/>
    <w:rsid w:val="00C55D4D"/>
    <w:rsid w:val="00C560AC"/>
    <w:rsid w:val="00C5617E"/>
    <w:rsid w:val="00C561A0"/>
    <w:rsid w:val="00C5675E"/>
    <w:rsid w:val="00C57387"/>
    <w:rsid w:val="00C57ACE"/>
    <w:rsid w:val="00C57C11"/>
    <w:rsid w:val="00C57CFF"/>
    <w:rsid w:val="00C57DFE"/>
    <w:rsid w:val="00C60605"/>
    <w:rsid w:val="00C6096E"/>
    <w:rsid w:val="00C615D2"/>
    <w:rsid w:val="00C61D97"/>
    <w:rsid w:val="00C62037"/>
    <w:rsid w:val="00C6205D"/>
    <w:rsid w:val="00C62583"/>
    <w:rsid w:val="00C62594"/>
    <w:rsid w:val="00C62E62"/>
    <w:rsid w:val="00C63000"/>
    <w:rsid w:val="00C63AF8"/>
    <w:rsid w:val="00C63B3A"/>
    <w:rsid w:val="00C63B44"/>
    <w:rsid w:val="00C63F89"/>
    <w:rsid w:val="00C64054"/>
    <w:rsid w:val="00C6446A"/>
    <w:rsid w:val="00C64540"/>
    <w:rsid w:val="00C64985"/>
    <w:rsid w:val="00C6514E"/>
    <w:rsid w:val="00C65DD5"/>
    <w:rsid w:val="00C66955"/>
    <w:rsid w:val="00C66B50"/>
    <w:rsid w:val="00C67215"/>
    <w:rsid w:val="00C677B4"/>
    <w:rsid w:val="00C70940"/>
    <w:rsid w:val="00C70BBD"/>
    <w:rsid w:val="00C717EC"/>
    <w:rsid w:val="00C7181F"/>
    <w:rsid w:val="00C7283E"/>
    <w:rsid w:val="00C73AF5"/>
    <w:rsid w:val="00C73D87"/>
    <w:rsid w:val="00C73DBF"/>
    <w:rsid w:val="00C741B9"/>
    <w:rsid w:val="00C74DA7"/>
    <w:rsid w:val="00C75398"/>
    <w:rsid w:val="00C75A0E"/>
    <w:rsid w:val="00C75D07"/>
    <w:rsid w:val="00C7610D"/>
    <w:rsid w:val="00C76811"/>
    <w:rsid w:val="00C76A8D"/>
    <w:rsid w:val="00C76DC3"/>
    <w:rsid w:val="00C772D4"/>
    <w:rsid w:val="00C80029"/>
    <w:rsid w:val="00C80AFC"/>
    <w:rsid w:val="00C80C00"/>
    <w:rsid w:val="00C80E4F"/>
    <w:rsid w:val="00C80EF9"/>
    <w:rsid w:val="00C81695"/>
    <w:rsid w:val="00C8250E"/>
    <w:rsid w:val="00C826C0"/>
    <w:rsid w:val="00C83515"/>
    <w:rsid w:val="00C83E24"/>
    <w:rsid w:val="00C847E9"/>
    <w:rsid w:val="00C84CD9"/>
    <w:rsid w:val="00C84F25"/>
    <w:rsid w:val="00C8532D"/>
    <w:rsid w:val="00C85522"/>
    <w:rsid w:val="00C86126"/>
    <w:rsid w:val="00C864FE"/>
    <w:rsid w:val="00C86966"/>
    <w:rsid w:val="00C874D5"/>
    <w:rsid w:val="00C875FB"/>
    <w:rsid w:val="00C876E2"/>
    <w:rsid w:val="00C87C23"/>
    <w:rsid w:val="00C90897"/>
    <w:rsid w:val="00C90B67"/>
    <w:rsid w:val="00C90BB3"/>
    <w:rsid w:val="00C917C1"/>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8C5"/>
    <w:rsid w:val="00CA0A57"/>
    <w:rsid w:val="00CA0E06"/>
    <w:rsid w:val="00CA174D"/>
    <w:rsid w:val="00CA2769"/>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4D4"/>
    <w:rsid w:val="00CB3512"/>
    <w:rsid w:val="00CB49EC"/>
    <w:rsid w:val="00CB522E"/>
    <w:rsid w:val="00CB5911"/>
    <w:rsid w:val="00CB647D"/>
    <w:rsid w:val="00CB737D"/>
    <w:rsid w:val="00CB753A"/>
    <w:rsid w:val="00CB769D"/>
    <w:rsid w:val="00CB7A17"/>
    <w:rsid w:val="00CC17CF"/>
    <w:rsid w:val="00CC1B3B"/>
    <w:rsid w:val="00CC1E5A"/>
    <w:rsid w:val="00CC2231"/>
    <w:rsid w:val="00CC2D1E"/>
    <w:rsid w:val="00CC35B4"/>
    <w:rsid w:val="00CC362C"/>
    <w:rsid w:val="00CC3B3B"/>
    <w:rsid w:val="00CC3F5C"/>
    <w:rsid w:val="00CC4D62"/>
    <w:rsid w:val="00CC500E"/>
    <w:rsid w:val="00CC510F"/>
    <w:rsid w:val="00CC5C3C"/>
    <w:rsid w:val="00CC5D3A"/>
    <w:rsid w:val="00CC67D1"/>
    <w:rsid w:val="00CC758D"/>
    <w:rsid w:val="00CC7F3A"/>
    <w:rsid w:val="00CD0932"/>
    <w:rsid w:val="00CD0BB9"/>
    <w:rsid w:val="00CD1550"/>
    <w:rsid w:val="00CD1FBB"/>
    <w:rsid w:val="00CD239E"/>
    <w:rsid w:val="00CD26F9"/>
    <w:rsid w:val="00CD27DE"/>
    <w:rsid w:val="00CD2AC8"/>
    <w:rsid w:val="00CD33D5"/>
    <w:rsid w:val="00CD368A"/>
    <w:rsid w:val="00CD382B"/>
    <w:rsid w:val="00CD430D"/>
    <w:rsid w:val="00CD43A1"/>
    <w:rsid w:val="00CD46D2"/>
    <w:rsid w:val="00CD4A52"/>
    <w:rsid w:val="00CD4BD6"/>
    <w:rsid w:val="00CD4D9C"/>
    <w:rsid w:val="00CD6069"/>
    <w:rsid w:val="00CD60AF"/>
    <w:rsid w:val="00CD6DB4"/>
    <w:rsid w:val="00CD6F7F"/>
    <w:rsid w:val="00CD783F"/>
    <w:rsid w:val="00CD787C"/>
    <w:rsid w:val="00CD7980"/>
    <w:rsid w:val="00CD7BA5"/>
    <w:rsid w:val="00CE0604"/>
    <w:rsid w:val="00CE08CE"/>
    <w:rsid w:val="00CE14C9"/>
    <w:rsid w:val="00CE160C"/>
    <w:rsid w:val="00CE22D5"/>
    <w:rsid w:val="00CE276D"/>
    <w:rsid w:val="00CE2EB4"/>
    <w:rsid w:val="00CE320F"/>
    <w:rsid w:val="00CE3763"/>
    <w:rsid w:val="00CE3B0A"/>
    <w:rsid w:val="00CE3B31"/>
    <w:rsid w:val="00CE4D75"/>
    <w:rsid w:val="00CE5406"/>
    <w:rsid w:val="00CE5786"/>
    <w:rsid w:val="00CE5C72"/>
    <w:rsid w:val="00CE7241"/>
    <w:rsid w:val="00CE7273"/>
    <w:rsid w:val="00CE7AA8"/>
    <w:rsid w:val="00CE7C5D"/>
    <w:rsid w:val="00CF1D81"/>
    <w:rsid w:val="00CF2351"/>
    <w:rsid w:val="00CF275C"/>
    <w:rsid w:val="00CF344B"/>
    <w:rsid w:val="00CF5200"/>
    <w:rsid w:val="00CF536B"/>
    <w:rsid w:val="00CF5764"/>
    <w:rsid w:val="00CF6010"/>
    <w:rsid w:val="00CF667C"/>
    <w:rsid w:val="00CF694B"/>
    <w:rsid w:val="00CF7382"/>
    <w:rsid w:val="00D009BE"/>
    <w:rsid w:val="00D00C5D"/>
    <w:rsid w:val="00D0116E"/>
    <w:rsid w:val="00D01AAC"/>
    <w:rsid w:val="00D023E8"/>
    <w:rsid w:val="00D02C45"/>
    <w:rsid w:val="00D03441"/>
    <w:rsid w:val="00D03833"/>
    <w:rsid w:val="00D039D7"/>
    <w:rsid w:val="00D03A9C"/>
    <w:rsid w:val="00D03BFF"/>
    <w:rsid w:val="00D03D39"/>
    <w:rsid w:val="00D04918"/>
    <w:rsid w:val="00D0500D"/>
    <w:rsid w:val="00D050FB"/>
    <w:rsid w:val="00D06407"/>
    <w:rsid w:val="00D06EB1"/>
    <w:rsid w:val="00D07459"/>
    <w:rsid w:val="00D0751A"/>
    <w:rsid w:val="00D075E3"/>
    <w:rsid w:val="00D07B9E"/>
    <w:rsid w:val="00D10616"/>
    <w:rsid w:val="00D10779"/>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0BD"/>
    <w:rsid w:val="00D1612A"/>
    <w:rsid w:val="00D1797E"/>
    <w:rsid w:val="00D17CF2"/>
    <w:rsid w:val="00D17D29"/>
    <w:rsid w:val="00D17D4A"/>
    <w:rsid w:val="00D17FF4"/>
    <w:rsid w:val="00D202D6"/>
    <w:rsid w:val="00D207E9"/>
    <w:rsid w:val="00D20DDB"/>
    <w:rsid w:val="00D20EBA"/>
    <w:rsid w:val="00D2140E"/>
    <w:rsid w:val="00D21B4B"/>
    <w:rsid w:val="00D21C77"/>
    <w:rsid w:val="00D22FB3"/>
    <w:rsid w:val="00D23CBD"/>
    <w:rsid w:val="00D23CE5"/>
    <w:rsid w:val="00D242E1"/>
    <w:rsid w:val="00D24495"/>
    <w:rsid w:val="00D245A3"/>
    <w:rsid w:val="00D248D9"/>
    <w:rsid w:val="00D2570F"/>
    <w:rsid w:val="00D257ED"/>
    <w:rsid w:val="00D258D8"/>
    <w:rsid w:val="00D25A67"/>
    <w:rsid w:val="00D261AC"/>
    <w:rsid w:val="00D26492"/>
    <w:rsid w:val="00D26CE6"/>
    <w:rsid w:val="00D27225"/>
    <w:rsid w:val="00D27685"/>
    <w:rsid w:val="00D27828"/>
    <w:rsid w:val="00D27D76"/>
    <w:rsid w:val="00D30357"/>
    <w:rsid w:val="00D30398"/>
    <w:rsid w:val="00D3068E"/>
    <w:rsid w:val="00D307F5"/>
    <w:rsid w:val="00D30E72"/>
    <w:rsid w:val="00D310F3"/>
    <w:rsid w:val="00D31B93"/>
    <w:rsid w:val="00D31E68"/>
    <w:rsid w:val="00D32490"/>
    <w:rsid w:val="00D330FE"/>
    <w:rsid w:val="00D33AFE"/>
    <w:rsid w:val="00D3407A"/>
    <w:rsid w:val="00D35261"/>
    <w:rsid w:val="00D353D4"/>
    <w:rsid w:val="00D35635"/>
    <w:rsid w:val="00D35E31"/>
    <w:rsid w:val="00D36F9F"/>
    <w:rsid w:val="00D3707E"/>
    <w:rsid w:val="00D371B6"/>
    <w:rsid w:val="00D3729F"/>
    <w:rsid w:val="00D372DA"/>
    <w:rsid w:val="00D3766E"/>
    <w:rsid w:val="00D3775A"/>
    <w:rsid w:val="00D37BA2"/>
    <w:rsid w:val="00D4020D"/>
    <w:rsid w:val="00D403EC"/>
    <w:rsid w:val="00D406DA"/>
    <w:rsid w:val="00D411F5"/>
    <w:rsid w:val="00D418EC"/>
    <w:rsid w:val="00D41A3D"/>
    <w:rsid w:val="00D41ABC"/>
    <w:rsid w:val="00D4242F"/>
    <w:rsid w:val="00D42B0A"/>
    <w:rsid w:val="00D43108"/>
    <w:rsid w:val="00D446FC"/>
    <w:rsid w:val="00D44A2E"/>
    <w:rsid w:val="00D44E7D"/>
    <w:rsid w:val="00D450C8"/>
    <w:rsid w:val="00D452BC"/>
    <w:rsid w:val="00D45422"/>
    <w:rsid w:val="00D45447"/>
    <w:rsid w:val="00D45615"/>
    <w:rsid w:val="00D459DC"/>
    <w:rsid w:val="00D46600"/>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F5A"/>
    <w:rsid w:val="00D52A7B"/>
    <w:rsid w:val="00D52AD5"/>
    <w:rsid w:val="00D53B60"/>
    <w:rsid w:val="00D53C6D"/>
    <w:rsid w:val="00D53FC8"/>
    <w:rsid w:val="00D54C04"/>
    <w:rsid w:val="00D54C29"/>
    <w:rsid w:val="00D54D1C"/>
    <w:rsid w:val="00D556A1"/>
    <w:rsid w:val="00D55918"/>
    <w:rsid w:val="00D55BC7"/>
    <w:rsid w:val="00D56659"/>
    <w:rsid w:val="00D57EF0"/>
    <w:rsid w:val="00D601A2"/>
    <w:rsid w:val="00D610CD"/>
    <w:rsid w:val="00D624BC"/>
    <w:rsid w:val="00D62517"/>
    <w:rsid w:val="00D63632"/>
    <w:rsid w:val="00D63D86"/>
    <w:rsid w:val="00D64596"/>
    <w:rsid w:val="00D64746"/>
    <w:rsid w:val="00D64AD8"/>
    <w:rsid w:val="00D664C6"/>
    <w:rsid w:val="00D664E6"/>
    <w:rsid w:val="00D6670D"/>
    <w:rsid w:val="00D66DFE"/>
    <w:rsid w:val="00D67D84"/>
    <w:rsid w:val="00D70C94"/>
    <w:rsid w:val="00D71F64"/>
    <w:rsid w:val="00D72484"/>
    <w:rsid w:val="00D72A18"/>
    <w:rsid w:val="00D737DD"/>
    <w:rsid w:val="00D737F8"/>
    <w:rsid w:val="00D73A8B"/>
    <w:rsid w:val="00D74ECF"/>
    <w:rsid w:val="00D75694"/>
    <w:rsid w:val="00D75E11"/>
    <w:rsid w:val="00D75F64"/>
    <w:rsid w:val="00D760A5"/>
    <w:rsid w:val="00D76542"/>
    <w:rsid w:val="00D76CC0"/>
    <w:rsid w:val="00D77979"/>
    <w:rsid w:val="00D77ED6"/>
    <w:rsid w:val="00D80B9E"/>
    <w:rsid w:val="00D819F8"/>
    <w:rsid w:val="00D82039"/>
    <w:rsid w:val="00D8231B"/>
    <w:rsid w:val="00D8333B"/>
    <w:rsid w:val="00D8363B"/>
    <w:rsid w:val="00D83D14"/>
    <w:rsid w:val="00D8417B"/>
    <w:rsid w:val="00D85543"/>
    <w:rsid w:val="00D85A2D"/>
    <w:rsid w:val="00D85DC1"/>
    <w:rsid w:val="00D86102"/>
    <w:rsid w:val="00D86C01"/>
    <w:rsid w:val="00D86D69"/>
    <w:rsid w:val="00D86E49"/>
    <w:rsid w:val="00D86E6C"/>
    <w:rsid w:val="00D86F69"/>
    <w:rsid w:val="00D879BE"/>
    <w:rsid w:val="00D87A84"/>
    <w:rsid w:val="00D87B14"/>
    <w:rsid w:val="00D901F8"/>
    <w:rsid w:val="00D9023A"/>
    <w:rsid w:val="00D902CF"/>
    <w:rsid w:val="00D90314"/>
    <w:rsid w:val="00D90361"/>
    <w:rsid w:val="00D90403"/>
    <w:rsid w:val="00D9189B"/>
    <w:rsid w:val="00D91973"/>
    <w:rsid w:val="00D925B9"/>
    <w:rsid w:val="00D92D69"/>
    <w:rsid w:val="00D9325D"/>
    <w:rsid w:val="00D937ED"/>
    <w:rsid w:val="00D93844"/>
    <w:rsid w:val="00D93B42"/>
    <w:rsid w:val="00D94507"/>
    <w:rsid w:val="00D947B5"/>
    <w:rsid w:val="00D948E3"/>
    <w:rsid w:val="00D94BF6"/>
    <w:rsid w:val="00D95487"/>
    <w:rsid w:val="00D9579D"/>
    <w:rsid w:val="00D96B62"/>
    <w:rsid w:val="00D96B9C"/>
    <w:rsid w:val="00D96DD6"/>
    <w:rsid w:val="00D9769D"/>
    <w:rsid w:val="00D97B40"/>
    <w:rsid w:val="00D97E46"/>
    <w:rsid w:val="00DA06FE"/>
    <w:rsid w:val="00DA07F1"/>
    <w:rsid w:val="00DA0A95"/>
    <w:rsid w:val="00DA0BCA"/>
    <w:rsid w:val="00DA0CC6"/>
    <w:rsid w:val="00DA11A2"/>
    <w:rsid w:val="00DA1EAE"/>
    <w:rsid w:val="00DA22EE"/>
    <w:rsid w:val="00DA23EB"/>
    <w:rsid w:val="00DA290B"/>
    <w:rsid w:val="00DA2D2E"/>
    <w:rsid w:val="00DA2D3C"/>
    <w:rsid w:val="00DA2F0C"/>
    <w:rsid w:val="00DA34D5"/>
    <w:rsid w:val="00DA4449"/>
    <w:rsid w:val="00DA4A30"/>
    <w:rsid w:val="00DA4C77"/>
    <w:rsid w:val="00DA4C9B"/>
    <w:rsid w:val="00DA5063"/>
    <w:rsid w:val="00DA5B7B"/>
    <w:rsid w:val="00DA5CD4"/>
    <w:rsid w:val="00DA6892"/>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614"/>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58E"/>
    <w:rsid w:val="00DD2DD0"/>
    <w:rsid w:val="00DD474C"/>
    <w:rsid w:val="00DD4756"/>
    <w:rsid w:val="00DD483E"/>
    <w:rsid w:val="00DD5815"/>
    <w:rsid w:val="00DD63A4"/>
    <w:rsid w:val="00DD6931"/>
    <w:rsid w:val="00DD6DC6"/>
    <w:rsid w:val="00DD7176"/>
    <w:rsid w:val="00DD752A"/>
    <w:rsid w:val="00DD7AB1"/>
    <w:rsid w:val="00DE02FA"/>
    <w:rsid w:val="00DE0398"/>
    <w:rsid w:val="00DE047B"/>
    <w:rsid w:val="00DE0A3C"/>
    <w:rsid w:val="00DE13A4"/>
    <w:rsid w:val="00DE1510"/>
    <w:rsid w:val="00DE1C0D"/>
    <w:rsid w:val="00DE22DD"/>
    <w:rsid w:val="00DE26E3"/>
    <w:rsid w:val="00DE4AE4"/>
    <w:rsid w:val="00DE4EA8"/>
    <w:rsid w:val="00DE55F0"/>
    <w:rsid w:val="00DE5617"/>
    <w:rsid w:val="00DE5657"/>
    <w:rsid w:val="00DE5D31"/>
    <w:rsid w:val="00DE658C"/>
    <w:rsid w:val="00DE67F1"/>
    <w:rsid w:val="00DE691E"/>
    <w:rsid w:val="00DE7620"/>
    <w:rsid w:val="00DE78BA"/>
    <w:rsid w:val="00DE7B99"/>
    <w:rsid w:val="00DE7C60"/>
    <w:rsid w:val="00DE7DDB"/>
    <w:rsid w:val="00DF0338"/>
    <w:rsid w:val="00DF0489"/>
    <w:rsid w:val="00DF0AFA"/>
    <w:rsid w:val="00DF0B7B"/>
    <w:rsid w:val="00DF0E25"/>
    <w:rsid w:val="00DF1F15"/>
    <w:rsid w:val="00DF20D9"/>
    <w:rsid w:val="00DF35C9"/>
    <w:rsid w:val="00DF3E10"/>
    <w:rsid w:val="00DF48E1"/>
    <w:rsid w:val="00DF48F0"/>
    <w:rsid w:val="00DF4D1F"/>
    <w:rsid w:val="00DF5729"/>
    <w:rsid w:val="00DF5BD6"/>
    <w:rsid w:val="00DF5CC3"/>
    <w:rsid w:val="00DF6CA3"/>
    <w:rsid w:val="00DF72F4"/>
    <w:rsid w:val="00DF7569"/>
    <w:rsid w:val="00DF76DC"/>
    <w:rsid w:val="00DF7F64"/>
    <w:rsid w:val="00E00124"/>
    <w:rsid w:val="00E00583"/>
    <w:rsid w:val="00E00E06"/>
    <w:rsid w:val="00E0115F"/>
    <w:rsid w:val="00E015C4"/>
    <w:rsid w:val="00E01645"/>
    <w:rsid w:val="00E01B8D"/>
    <w:rsid w:val="00E0312B"/>
    <w:rsid w:val="00E03538"/>
    <w:rsid w:val="00E042FE"/>
    <w:rsid w:val="00E04480"/>
    <w:rsid w:val="00E04958"/>
    <w:rsid w:val="00E04B18"/>
    <w:rsid w:val="00E054CE"/>
    <w:rsid w:val="00E054E4"/>
    <w:rsid w:val="00E0622D"/>
    <w:rsid w:val="00E0635C"/>
    <w:rsid w:val="00E078FF"/>
    <w:rsid w:val="00E07FCF"/>
    <w:rsid w:val="00E10716"/>
    <w:rsid w:val="00E10D12"/>
    <w:rsid w:val="00E11944"/>
    <w:rsid w:val="00E11F71"/>
    <w:rsid w:val="00E1217B"/>
    <w:rsid w:val="00E12481"/>
    <w:rsid w:val="00E124E3"/>
    <w:rsid w:val="00E1265C"/>
    <w:rsid w:val="00E12C94"/>
    <w:rsid w:val="00E12EC2"/>
    <w:rsid w:val="00E1325B"/>
    <w:rsid w:val="00E136B9"/>
    <w:rsid w:val="00E136BC"/>
    <w:rsid w:val="00E13A45"/>
    <w:rsid w:val="00E14B2C"/>
    <w:rsid w:val="00E14B2D"/>
    <w:rsid w:val="00E15BA6"/>
    <w:rsid w:val="00E16532"/>
    <w:rsid w:val="00E166BD"/>
    <w:rsid w:val="00E16B63"/>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190"/>
    <w:rsid w:val="00E25984"/>
    <w:rsid w:val="00E25AE5"/>
    <w:rsid w:val="00E26125"/>
    <w:rsid w:val="00E271C2"/>
    <w:rsid w:val="00E27FEA"/>
    <w:rsid w:val="00E30892"/>
    <w:rsid w:val="00E3091F"/>
    <w:rsid w:val="00E309E8"/>
    <w:rsid w:val="00E3167B"/>
    <w:rsid w:val="00E31F70"/>
    <w:rsid w:val="00E32AF4"/>
    <w:rsid w:val="00E32F43"/>
    <w:rsid w:val="00E33518"/>
    <w:rsid w:val="00E335B7"/>
    <w:rsid w:val="00E338E9"/>
    <w:rsid w:val="00E33D13"/>
    <w:rsid w:val="00E33E00"/>
    <w:rsid w:val="00E340E5"/>
    <w:rsid w:val="00E352B7"/>
    <w:rsid w:val="00E3667C"/>
    <w:rsid w:val="00E36746"/>
    <w:rsid w:val="00E36874"/>
    <w:rsid w:val="00E40206"/>
    <w:rsid w:val="00E40896"/>
    <w:rsid w:val="00E41E1F"/>
    <w:rsid w:val="00E42839"/>
    <w:rsid w:val="00E42AB6"/>
    <w:rsid w:val="00E436B1"/>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00"/>
    <w:rsid w:val="00E519F8"/>
    <w:rsid w:val="00E51C03"/>
    <w:rsid w:val="00E51C4B"/>
    <w:rsid w:val="00E52C39"/>
    <w:rsid w:val="00E53363"/>
    <w:rsid w:val="00E53F21"/>
    <w:rsid w:val="00E55192"/>
    <w:rsid w:val="00E554F0"/>
    <w:rsid w:val="00E55840"/>
    <w:rsid w:val="00E55C24"/>
    <w:rsid w:val="00E55C80"/>
    <w:rsid w:val="00E568BB"/>
    <w:rsid w:val="00E575C9"/>
    <w:rsid w:val="00E57696"/>
    <w:rsid w:val="00E601D1"/>
    <w:rsid w:val="00E60CC3"/>
    <w:rsid w:val="00E60E18"/>
    <w:rsid w:val="00E6107F"/>
    <w:rsid w:val="00E61BAA"/>
    <w:rsid w:val="00E61C77"/>
    <w:rsid w:val="00E61D1D"/>
    <w:rsid w:val="00E6261B"/>
    <w:rsid w:val="00E63039"/>
    <w:rsid w:val="00E630BF"/>
    <w:rsid w:val="00E63AF4"/>
    <w:rsid w:val="00E63E9B"/>
    <w:rsid w:val="00E6459D"/>
    <w:rsid w:val="00E64758"/>
    <w:rsid w:val="00E65179"/>
    <w:rsid w:val="00E652CF"/>
    <w:rsid w:val="00E66068"/>
    <w:rsid w:val="00E66DE6"/>
    <w:rsid w:val="00E67AC6"/>
    <w:rsid w:val="00E67ACA"/>
    <w:rsid w:val="00E67C1A"/>
    <w:rsid w:val="00E7049D"/>
    <w:rsid w:val="00E709DD"/>
    <w:rsid w:val="00E70A0C"/>
    <w:rsid w:val="00E71D52"/>
    <w:rsid w:val="00E728F4"/>
    <w:rsid w:val="00E73351"/>
    <w:rsid w:val="00E73BFD"/>
    <w:rsid w:val="00E73EB6"/>
    <w:rsid w:val="00E73F27"/>
    <w:rsid w:val="00E73F9F"/>
    <w:rsid w:val="00E744E4"/>
    <w:rsid w:val="00E752EB"/>
    <w:rsid w:val="00E75884"/>
    <w:rsid w:val="00E75DFD"/>
    <w:rsid w:val="00E7619F"/>
    <w:rsid w:val="00E76386"/>
    <w:rsid w:val="00E7640B"/>
    <w:rsid w:val="00E76A75"/>
    <w:rsid w:val="00E76D47"/>
    <w:rsid w:val="00E80A7C"/>
    <w:rsid w:val="00E80EC3"/>
    <w:rsid w:val="00E81868"/>
    <w:rsid w:val="00E81B92"/>
    <w:rsid w:val="00E82455"/>
    <w:rsid w:val="00E836CE"/>
    <w:rsid w:val="00E849A2"/>
    <w:rsid w:val="00E84C3E"/>
    <w:rsid w:val="00E84DFB"/>
    <w:rsid w:val="00E85354"/>
    <w:rsid w:val="00E8565A"/>
    <w:rsid w:val="00E8567D"/>
    <w:rsid w:val="00E856E9"/>
    <w:rsid w:val="00E85F19"/>
    <w:rsid w:val="00E86118"/>
    <w:rsid w:val="00E86459"/>
    <w:rsid w:val="00E865EB"/>
    <w:rsid w:val="00E86D6D"/>
    <w:rsid w:val="00E86DAD"/>
    <w:rsid w:val="00E90043"/>
    <w:rsid w:val="00E9067F"/>
    <w:rsid w:val="00E90817"/>
    <w:rsid w:val="00E90A4D"/>
    <w:rsid w:val="00E90DAF"/>
    <w:rsid w:val="00E92470"/>
    <w:rsid w:val="00E92508"/>
    <w:rsid w:val="00E926BE"/>
    <w:rsid w:val="00E93164"/>
    <w:rsid w:val="00E93DB3"/>
    <w:rsid w:val="00E944A5"/>
    <w:rsid w:val="00E94CDC"/>
    <w:rsid w:val="00E95170"/>
    <w:rsid w:val="00E95552"/>
    <w:rsid w:val="00E95696"/>
    <w:rsid w:val="00E959ED"/>
    <w:rsid w:val="00E964FF"/>
    <w:rsid w:val="00E9761B"/>
    <w:rsid w:val="00E9762B"/>
    <w:rsid w:val="00E97DB8"/>
    <w:rsid w:val="00EA04BB"/>
    <w:rsid w:val="00EA1EEC"/>
    <w:rsid w:val="00EA1F43"/>
    <w:rsid w:val="00EA21EF"/>
    <w:rsid w:val="00EA22A0"/>
    <w:rsid w:val="00EA2309"/>
    <w:rsid w:val="00EA231D"/>
    <w:rsid w:val="00EA360F"/>
    <w:rsid w:val="00EA426E"/>
    <w:rsid w:val="00EA49A2"/>
    <w:rsid w:val="00EA4E90"/>
    <w:rsid w:val="00EA4F26"/>
    <w:rsid w:val="00EA5556"/>
    <w:rsid w:val="00EA5680"/>
    <w:rsid w:val="00EA638E"/>
    <w:rsid w:val="00EA6AB5"/>
    <w:rsid w:val="00EA756C"/>
    <w:rsid w:val="00EB0DC2"/>
    <w:rsid w:val="00EB1161"/>
    <w:rsid w:val="00EB1D9E"/>
    <w:rsid w:val="00EB1E3E"/>
    <w:rsid w:val="00EB20D1"/>
    <w:rsid w:val="00EB2E18"/>
    <w:rsid w:val="00EB3D90"/>
    <w:rsid w:val="00EB3EF3"/>
    <w:rsid w:val="00EB4224"/>
    <w:rsid w:val="00EB44B5"/>
    <w:rsid w:val="00EB47F1"/>
    <w:rsid w:val="00EB4C3A"/>
    <w:rsid w:val="00EB4FD9"/>
    <w:rsid w:val="00EB5E89"/>
    <w:rsid w:val="00EB6355"/>
    <w:rsid w:val="00EB6425"/>
    <w:rsid w:val="00EB6AC4"/>
    <w:rsid w:val="00EB6B42"/>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3E3"/>
    <w:rsid w:val="00EC645C"/>
    <w:rsid w:val="00EC682C"/>
    <w:rsid w:val="00EC6878"/>
    <w:rsid w:val="00EC6CA6"/>
    <w:rsid w:val="00EC6E03"/>
    <w:rsid w:val="00EC70C1"/>
    <w:rsid w:val="00EC7F9D"/>
    <w:rsid w:val="00ED082F"/>
    <w:rsid w:val="00ED0E2A"/>
    <w:rsid w:val="00ED1263"/>
    <w:rsid w:val="00ED126E"/>
    <w:rsid w:val="00ED14E6"/>
    <w:rsid w:val="00ED18C0"/>
    <w:rsid w:val="00ED1EC9"/>
    <w:rsid w:val="00ED2155"/>
    <w:rsid w:val="00ED282E"/>
    <w:rsid w:val="00ED2F8F"/>
    <w:rsid w:val="00ED3354"/>
    <w:rsid w:val="00ED33BE"/>
    <w:rsid w:val="00ED371C"/>
    <w:rsid w:val="00ED38F4"/>
    <w:rsid w:val="00ED3C32"/>
    <w:rsid w:val="00ED40D6"/>
    <w:rsid w:val="00ED4260"/>
    <w:rsid w:val="00ED55BA"/>
    <w:rsid w:val="00ED5B61"/>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C8"/>
    <w:rsid w:val="00EE3A54"/>
    <w:rsid w:val="00EE3FAA"/>
    <w:rsid w:val="00EE44FA"/>
    <w:rsid w:val="00EE4BFB"/>
    <w:rsid w:val="00EE4EF8"/>
    <w:rsid w:val="00EE503A"/>
    <w:rsid w:val="00EE5878"/>
    <w:rsid w:val="00EE5C4A"/>
    <w:rsid w:val="00EE6070"/>
    <w:rsid w:val="00EE6079"/>
    <w:rsid w:val="00EE6572"/>
    <w:rsid w:val="00EE6DD4"/>
    <w:rsid w:val="00EE7376"/>
    <w:rsid w:val="00EE7600"/>
    <w:rsid w:val="00EF0727"/>
    <w:rsid w:val="00EF093C"/>
    <w:rsid w:val="00EF0F29"/>
    <w:rsid w:val="00EF176C"/>
    <w:rsid w:val="00EF19F5"/>
    <w:rsid w:val="00EF3456"/>
    <w:rsid w:val="00EF394F"/>
    <w:rsid w:val="00EF46D8"/>
    <w:rsid w:val="00EF5A1E"/>
    <w:rsid w:val="00EF601C"/>
    <w:rsid w:val="00EF6327"/>
    <w:rsid w:val="00EF6539"/>
    <w:rsid w:val="00EF6726"/>
    <w:rsid w:val="00EF6D9A"/>
    <w:rsid w:val="00EF6DB2"/>
    <w:rsid w:val="00EF71C3"/>
    <w:rsid w:val="00F01486"/>
    <w:rsid w:val="00F01631"/>
    <w:rsid w:val="00F016A5"/>
    <w:rsid w:val="00F01923"/>
    <w:rsid w:val="00F01A4E"/>
    <w:rsid w:val="00F01D9A"/>
    <w:rsid w:val="00F034CC"/>
    <w:rsid w:val="00F041E9"/>
    <w:rsid w:val="00F0448B"/>
    <w:rsid w:val="00F05743"/>
    <w:rsid w:val="00F05812"/>
    <w:rsid w:val="00F05DB7"/>
    <w:rsid w:val="00F06027"/>
    <w:rsid w:val="00F061A5"/>
    <w:rsid w:val="00F07002"/>
    <w:rsid w:val="00F071BB"/>
    <w:rsid w:val="00F07D9F"/>
    <w:rsid w:val="00F103B3"/>
    <w:rsid w:val="00F10F74"/>
    <w:rsid w:val="00F1128B"/>
    <w:rsid w:val="00F11654"/>
    <w:rsid w:val="00F1196C"/>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F4C"/>
    <w:rsid w:val="00F21C0E"/>
    <w:rsid w:val="00F21F02"/>
    <w:rsid w:val="00F21F9E"/>
    <w:rsid w:val="00F22DA7"/>
    <w:rsid w:val="00F23718"/>
    <w:rsid w:val="00F23847"/>
    <w:rsid w:val="00F23ED0"/>
    <w:rsid w:val="00F241C1"/>
    <w:rsid w:val="00F24E7F"/>
    <w:rsid w:val="00F262C6"/>
    <w:rsid w:val="00F26705"/>
    <w:rsid w:val="00F26D94"/>
    <w:rsid w:val="00F275A0"/>
    <w:rsid w:val="00F3021F"/>
    <w:rsid w:val="00F30423"/>
    <w:rsid w:val="00F32B64"/>
    <w:rsid w:val="00F33133"/>
    <w:rsid w:val="00F33251"/>
    <w:rsid w:val="00F3411B"/>
    <w:rsid w:val="00F349AF"/>
    <w:rsid w:val="00F34D7E"/>
    <w:rsid w:val="00F35604"/>
    <w:rsid w:val="00F35E39"/>
    <w:rsid w:val="00F35E99"/>
    <w:rsid w:val="00F3662E"/>
    <w:rsid w:val="00F36728"/>
    <w:rsid w:val="00F36881"/>
    <w:rsid w:val="00F369EB"/>
    <w:rsid w:val="00F36FA0"/>
    <w:rsid w:val="00F3702F"/>
    <w:rsid w:val="00F3730C"/>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3D23"/>
    <w:rsid w:val="00F441BC"/>
    <w:rsid w:val="00F44251"/>
    <w:rsid w:val="00F44973"/>
    <w:rsid w:val="00F45C1E"/>
    <w:rsid w:val="00F476D6"/>
    <w:rsid w:val="00F478E4"/>
    <w:rsid w:val="00F51D67"/>
    <w:rsid w:val="00F51DB2"/>
    <w:rsid w:val="00F51FE5"/>
    <w:rsid w:val="00F52A15"/>
    <w:rsid w:val="00F52B1B"/>
    <w:rsid w:val="00F52D04"/>
    <w:rsid w:val="00F5332B"/>
    <w:rsid w:val="00F533E1"/>
    <w:rsid w:val="00F53731"/>
    <w:rsid w:val="00F53825"/>
    <w:rsid w:val="00F539CC"/>
    <w:rsid w:val="00F53C74"/>
    <w:rsid w:val="00F53D70"/>
    <w:rsid w:val="00F5463B"/>
    <w:rsid w:val="00F54C12"/>
    <w:rsid w:val="00F55399"/>
    <w:rsid w:val="00F553FC"/>
    <w:rsid w:val="00F56234"/>
    <w:rsid w:val="00F5626E"/>
    <w:rsid w:val="00F5661D"/>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027F"/>
    <w:rsid w:val="00F71428"/>
    <w:rsid w:val="00F71824"/>
    <w:rsid w:val="00F724BC"/>
    <w:rsid w:val="00F72905"/>
    <w:rsid w:val="00F72CC2"/>
    <w:rsid w:val="00F73069"/>
    <w:rsid w:val="00F73263"/>
    <w:rsid w:val="00F733BC"/>
    <w:rsid w:val="00F73620"/>
    <w:rsid w:val="00F739FD"/>
    <w:rsid w:val="00F75451"/>
    <w:rsid w:val="00F757A5"/>
    <w:rsid w:val="00F75EAE"/>
    <w:rsid w:val="00F760E1"/>
    <w:rsid w:val="00F762DF"/>
    <w:rsid w:val="00F7661E"/>
    <w:rsid w:val="00F76C81"/>
    <w:rsid w:val="00F76D0B"/>
    <w:rsid w:val="00F779F9"/>
    <w:rsid w:val="00F77B86"/>
    <w:rsid w:val="00F77CB9"/>
    <w:rsid w:val="00F8111E"/>
    <w:rsid w:val="00F81825"/>
    <w:rsid w:val="00F81D25"/>
    <w:rsid w:val="00F81DD6"/>
    <w:rsid w:val="00F824AA"/>
    <w:rsid w:val="00F82991"/>
    <w:rsid w:val="00F82F4B"/>
    <w:rsid w:val="00F832D1"/>
    <w:rsid w:val="00F834D1"/>
    <w:rsid w:val="00F835AE"/>
    <w:rsid w:val="00F8394A"/>
    <w:rsid w:val="00F83E28"/>
    <w:rsid w:val="00F83F71"/>
    <w:rsid w:val="00F847CE"/>
    <w:rsid w:val="00F84B16"/>
    <w:rsid w:val="00F84E5F"/>
    <w:rsid w:val="00F84EF0"/>
    <w:rsid w:val="00F85284"/>
    <w:rsid w:val="00F85E18"/>
    <w:rsid w:val="00F85F4C"/>
    <w:rsid w:val="00F86D14"/>
    <w:rsid w:val="00F86F73"/>
    <w:rsid w:val="00F87015"/>
    <w:rsid w:val="00F87A62"/>
    <w:rsid w:val="00F87B1A"/>
    <w:rsid w:val="00F87B96"/>
    <w:rsid w:val="00F87D63"/>
    <w:rsid w:val="00F87D96"/>
    <w:rsid w:val="00F87EA3"/>
    <w:rsid w:val="00F9016D"/>
    <w:rsid w:val="00F911EA"/>
    <w:rsid w:val="00F91A65"/>
    <w:rsid w:val="00F91D2D"/>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9AF"/>
    <w:rsid w:val="00FA4A2E"/>
    <w:rsid w:val="00FA57BA"/>
    <w:rsid w:val="00FA604E"/>
    <w:rsid w:val="00FA61E4"/>
    <w:rsid w:val="00FA688E"/>
    <w:rsid w:val="00FA731B"/>
    <w:rsid w:val="00FB02EF"/>
    <w:rsid w:val="00FB12DF"/>
    <w:rsid w:val="00FB15E9"/>
    <w:rsid w:val="00FB17D6"/>
    <w:rsid w:val="00FB22BB"/>
    <w:rsid w:val="00FB2534"/>
    <w:rsid w:val="00FB4734"/>
    <w:rsid w:val="00FB4D47"/>
    <w:rsid w:val="00FB4F3A"/>
    <w:rsid w:val="00FB53DF"/>
    <w:rsid w:val="00FB6694"/>
    <w:rsid w:val="00FB6E51"/>
    <w:rsid w:val="00FB712B"/>
    <w:rsid w:val="00FB7487"/>
    <w:rsid w:val="00FB7630"/>
    <w:rsid w:val="00FB7AD3"/>
    <w:rsid w:val="00FB7B43"/>
    <w:rsid w:val="00FC1081"/>
    <w:rsid w:val="00FC14AD"/>
    <w:rsid w:val="00FC177B"/>
    <w:rsid w:val="00FC17B3"/>
    <w:rsid w:val="00FC1B69"/>
    <w:rsid w:val="00FC1E67"/>
    <w:rsid w:val="00FC2CAE"/>
    <w:rsid w:val="00FC30FB"/>
    <w:rsid w:val="00FC32EF"/>
    <w:rsid w:val="00FC4062"/>
    <w:rsid w:val="00FC4C13"/>
    <w:rsid w:val="00FC4E37"/>
    <w:rsid w:val="00FC4F3D"/>
    <w:rsid w:val="00FC547C"/>
    <w:rsid w:val="00FC5BD4"/>
    <w:rsid w:val="00FC6D1B"/>
    <w:rsid w:val="00FC70C4"/>
    <w:rsid w:val="00FC77A1"/>
    <w:rsid w:val="00FC7852"/>
    <w:rsid w:val="00FC7A74"/>
    <w:rsid w:val="00FD0533"/>
    <w:rsid w:val="00FD0992"/>
    <w:rsid w:val="00FD1E22"/>
    <w:rsid w:val="00FD25A4"/>
    <w:rsid w:val="00FD2B7C"/>
    <w:rsid w:val="00FD46C4"/>
    <w:rsid w:val="00FD5C5F"/>
    <w:rsid w:val="00FD6785"/>
    <w:rsid w:val="00FD7A74"/>
    <w:rsid w:val="00FD7B1A"/>
    <w:rsid w:val="00FE0205"/>
    <w:rsid w:val="00FE0344"/>
    <w:rsid w:val="00FE03E9"/>
    <w:rsid w:val="00FE03FD"/>
    <w:rsid w:val="00FE07BF"/>
    <w:rsid w:val="00FE0D05"/>
    <w:rsid w:val="00FE0E91"/>
    <w:rsid w:val="00FE2C81"/>
    <w:rsid w:val="00FE2DAB"/>
    <w:rsid w:val="00FE32E6"/>
    <w:rsid w:val="00FE3A7D"/>
    <w:rsid w:val="00FE4B9E"/>
    <w:rsid w:val="00FE4DCC"/>
    <w:rsid w:val="00FE50C9"/>
    <w:rsid w:val="00FE530A"/>
    <w:rsid w:val="00FE61E4"/>
    <w:rsid w:val="00FE7324"/>
    <w:rsid w:val="00FE7BC5"/>
    <w:rsid w:val="00FE7EFE"/>
    <w:rsid w:val="00FF0553"/>
    <w:rsid w:val="00FF1A80"/>
    <w:rsid w:val="00FF1E30"/>
    <w:rsid w:val="00FF23FA"/>
    <w:rsid w:val="00FF276A"/>
    <w:rsid w:val="00FF27A6"/>
    <w:rsid w:val="00FF3884"/>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13C-4C16-B0D8-A2169274486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13C-4C16-B0D8-A2169274486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213C-4C16-B0D8-A2169274486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455</TotalTime>
  <Pages>78</Pages>
  <Words>27269</Words>
  <Characters>155437</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5183</cp:revision>
  <cp:lastPrinted>2023-05-09T02:40:00Z</cp:lastPrinted>
  <dcterms:created xsi:type="dcterms:W3CDTF">2022-11-14T16:14:00Z</dcterms:created>
  <dcterms:modified xsi:type="dcterms:W3CDTF">2023-05-09T19:10:00Z</dcterms:modified>
</cp:coreProperties>
</file>